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255788" w14:textId="38DCAF3C" w:rsidR="26DBB3D7" w:rsidRDefault="004E7E3B" w:rsidP="000B0F27">
      <w:pPr>
        <w:spacing w:line="240" w:lineRule="auto"/>
        <w:jc w:val="center"/>
        <w:rPr>
          <w:rFonts w:ascii="Times New Roman" w:eastAsia="Times New Roman" w:hAnsi="Times New Roman" w:cs="Times New Roman"/>
          <w:b/>
        </w:rPr>
      </w:pPr>
      <w:r w:rsidRPr="53171664">
        <w:rPr>
          <w:rFonts w:ascii="Times New Roman" w:eastAsia="Times New Roman" w:hAnsi="Times New Roman" w:cs="Times New Roman"/>
          <w:b/>
        </w:rPr>
        <w:t>California State Polytechnic University, Pomona</w:t>
      </w:r>
    </w:p>
    <w:p w14:paraId="3F9091DA" w14:textId="0B5E4DC7" w:rsidR="004E7E3B" w:rsidRDefault="004E7E3B" w:rsidP="000B0F27">
      <w:pPr>
        <w:spacing w:line="240" w:lineRule="auto"/>
        <w:jc w:val="center"/>
        <w:rPr>
          <w:rFonts w:ascii="Times New Roman" w:eastAsia="Times New Roman" w:hAnsi="Times New Roman" w:cs="Times New Roman"/>
          <w:b/>
        </w:rPr>
      </w:pPr>
      <w:r w:rsidRPr="53171664">
        <w:rPr>
          <w:rFonts w:ascii="Times New Roman" w:eastAsia="Times New Roman" w:hAnsi="Times New Roman" w:cs="Times New Roman"/>
          <w:b/>
        </w:rPr>
        <w:t>Mechanical Engineering Department</w:t>
      </w:r>
    </w:p>
    <w:p w14:paraId="474CA81A" w14:textId="057193FC" w:rsidR="004E7E3B" w:rsidRDefault="00A549C0" w:rsidP="000B0F27">
      <w:pPr>
        <w:spacing w:line="240" w:lineRule="auto"/>
        <w:jc w:val="center"/>
        <w:rPr>
          <w:rFonts w:ascii="Times New Roman" w:eastAsia="Times New Roman" w:hAnsi="Times New Roman" w:cs="Times New Roman"/>
          <w:b/>
        </w:rPr>
      </w:pPr>
      <w:r w:rsidRPr="53171664">
        <w:rPr>
          <w:rFonts w:ascii="Times New Roman" w:eastAsia="Times New Roman" w:hAnsi="Times New Roman" w:cs="Times New Roman"/>
          <w:b/>
        </w:rPr>
        <w:t>MEMORANDUM</w:t>
      </w:r>
    </w:p>
    <w:p w14:paraId="71886110" w14:textId="019F7814" w:rsidR="00B37E5B" w:rsidRPr="00A549C0" w:rsidRDefault="001142AD" w:rsidP="000B0F27">
      <w:pPr>
        <w:spacing w:line="240" w:lineRule="auto"/>
        <w:rPr>
          <w:rFonts w:ascii="Times New Roman" w:eastAsia="Times New Roman" w:hAnsi="Times New Roman" w:cs="Times New Roman"/>
        </w:rPr>
      </w:pPr>
      <w:r w:rsidRPr="53171664">
        <w:rPr>
          <w:rFonts w:ascii="Times New Roman" w:eastAsia="Times New Roman" w:hAnsi="Times New Roman" w:cs="Times New Roman"/>
          <w:b/>
        </w:rPr>
        <w:t>To:</w:t>
      </w:r>
      <w:r w:rsidR="00ED47EE" w:rsidRPr="53171664">
        <w:rPr>
          <w:rFonts w:ascii="Times New Roman" w:eastAsia="Times New Roman" w:hAnsi="Times New Roman" w:cs="Times New Roman"/>
          <w:b/>
        </w:rPr>
        <w:t xml:space="preserve"> </w:t>
      </w:r>
      <w:r w:rsidR="00ED47EE" w:rsidRPr="53171664">
        <w:rPr>
          <w:rFonts w:ascii="Times New Roman" w:eastAsia="Times New Roman" w:hAnsi="Times New Roman" w:cs="Times New Roman"/>
        </w:rPr>
        <w:t>Professor McNamara</w:t>
      </w:r>
      <w:r w:rsidR="00A549C0">
        <w:tab/>
      </w:r>
      <w:r w:rsidR="00A549C0">
        <w:tab/>
      </w:r>
      <w:r w:rsidR="00A549C0">
        <w:tab/>
      </w:r>
      <w:r w:rsidR="00A549C0">
        <w:tab/>
      </w:r>
      <w:r w:rsidR="00A549C0">
        <w:tab/>
      </w:r>
      <w:r w:rsidR="00A549C0">
        <w:tab/>
      </w:r>
      <w:r w:rsidR="00A549C0" w:rsidRPr="53171664">
        <w:rPr>
          <w:rFonts w:ascii="Times New Roman" w:eastAsia="Times New Roman" w:hAnsi="Times New Roman" w:cs="Times New Roman"/>
        </w:rPr>
        <w:t xml:space="preserve">           </w:t>
      </w:r>
      <w:r w:rsidR="00A549C0">
        <w:tab/>
      </w:r>
      <w:r w:rsidR="00A549C0" w:rsidRPr="53171664">
        <w:rPr>
          <w:rFonts w:ascii="Times New Roman" w:eastAsia="Times New Roman" w:hAnsi="Times New Roman" w:cs="Times New Roman"/>
          <w:b/>
        </w:rPr>
        <w:t>Date:</w:t>
      </w:r>
      <w:r w:rsidR="00A549C0" w:rsidRPr="53171664">
        <w:rPr>
          <w:rFonts w:ascii="Times New Roman" w:eastAsia="Times New Roman" w:hAnsi="Times New Roman" w:cs="Times New Roman"/>
        </w:rPr>
        <w:t xml:space="preserve"> May </w:t>
      </w:r>
      <w:r w:rsidR="74568F08" w:rsidRPr="53171664">
        <w:rPr>
          <w:rFonts w:ascii="Times New Roman" w:eastAsia="Times New Roman" w:hAnsi="Times New Roman" w:cs="Times New Roman"/>
        </w:rPr>
        <w:t>20</w:t>
      </w:r>
      <w:r w:rsidR="00A549C0" w:rsidRPr="53171664">
        <w:rPr>
          <w:rFonts w:ascii="Times New Roman" w:eastAsia="Times New Roman" w:hAnsi="Times New Roman" w:cs="Times New Roman"/>
        </w:rPr>
        <w:t>, 2025</w:t>
      </w:r>
    </w:p>
    <w:p w14:paraId="42D146F8" w14:textId="55030AD3" w:rsidR="00910F9B" w:rsidRDefault="00ED47EE" w:rsidP="000B0F27">
      <w:pPr>
        <w:spacing w:line="240" w:lineRule="auto"/>
        <w:rPr>
          <w:rFonts w:ascii="Times New Roman" w:eastAsia="Times New Roman" w:hAnsi="Times New Roman" w:cs="Times New Roman"/>
        </w:rPr>
      </w:pPr>
      <w:r w:rsidRPr="53171664">
        <w:rPr>
          <w:rFonts w:ascii="Times New Roman" w:eastAsia="Times New Roman" w:hAnsi="Times New Roman" w:cs="Times New Roman"/>
          <w:b/>
        </w:rPr>
        <w:t xml:space="preserve">From: </w:t>
      </w:r>
      <w:r w:rsidRPr="53171664">
        <w:rPr>
          <w:rFonts w:ascii="Times New Roman" w:eastAsia="Times New Roman" w:hAnsi="Times New Roman" w:cs="Times New Roman"/>
        </w:rPr>
        <w:t xml:space="preserve">Group </w:t>
      </w:r>
      <w:r w:rsidR="00A549C0" w:rsidRPr="53171664">
        <w:rPr>
          <w:rFonts w:ascii="Times New Roman" w:eastAsia="Times New Roman" w:hAnsi="Times New Roman" w:cs="Times New Roman"/>
        </w:rPr>
        <w:t>3</w:t>
      </w:r>
    </w:p>
    <w:p w14:paraId="5B077F01" w14:textId="5F8A2F13" w:rsidR="00A549C0" w:rsidRDefault="009B1B24" w:rsidP="000B0F27">
      <w:pPr>
        <w:spacing w:line="240" w:lineRule="auto"/>
        <w:rPr>
          <w:rFonts w:ascii="Times New Roman" w:eastAsia="Times New Roman" w:hAnsi="Times New Roman" w:cs="Times New Roman"/>
        </w:rPr>
      </w:pPr>
      <w:r w:rsidRPr="53171664">
        <w:rPr>
          <w:rFonts w:ascii="Times New Roman" w:eastAsia="Times New Roman" w:hAnsi="Times New Roman" w:cs="Times New Roman"/>
          <w:b/>
        </w:rPr>
        <w:t>Me</w:t>
      </w:r>
      <w:r w:rsidR="003504D6" w:rsidRPr="53171664">
        <w:rPr>
          <w:rFonts w:ascii="Times New Roman" w:eastAsia="Times New Roman" w:hAnsi="Times New Roman" w:cs="Times New Roman"/>
          <w:b/>
        </w:rPr>
        <w:t>mbers</w:t>
      </w:r>
      <w:r w:rsidR="004223D4" w:rsidRPr="53171664">
        <w:rPr>
          <w:rFonts w:ascii="Times New Roman" w:eastAsia="Times New Roman" w:hAnsi="Times New Roman" w:cs="Times New Roman"/>
          <w:b/>
        </w:rPr>
        <w:t>:</w:t>
      </w:r>
      <w:r w:rsidR="004223D4" w:rsidRPr="53171664">
        <w:rPr>
          <w:rFonts w:ascii="Times New Roman" w:eastAsia="Times New Roman" w:hAnsi="Times New Roman" w:cs="Times New Roman"/>
        </w:rPr>
        <w:t xml:space="preserve"> </w:t>
      </w:r>
      <w:r w:rsidR="002520BA" w:rsidRPr="53171664">
        <w:rPr>
          <w:rFonts w:ascii="Times New Roman" w:eastAsia="Times New Roman" w:hAnsi="Times New Roman" w:cs="Times New Roman"/>
        </w:rPr>
        <w:t>I</w:t>
      </w:r>
      <w:r w:rsidR="008D157D" w:rsidRPr="53171664">
        <w:rPr>
          <w:rFonts w:ascii="Times New Roman" w:eastAsia="Times New Roman" w:hAnsi="Times New Roman" w:cs="Times New Roman"/>
        </w:rPr>
        <w:t>sai Al</w:t>
      </w:r>
      <w:r w:rsidR="008E1167" w:rsidRPr="53171664">
        <w:rPr>
          <w:rFonts w:ascii="Times New Roman" w:eastAsia="Times New Roman" w:hAnsi="Times New Roman" w:cs="Times New Roman"/>
        </w:rPr>
        <w:t>car</w:t>
      </w:r>
      <w:r w:rsidR="00727D0C" w:rsidRPr="53171664">
        <w:rPr>
          <w:rFonts w:ascii="Times New Roman" w:eastAsia="Times New Roman" w:hAnsi="Times New Roman" w:cs="Times New Roman"/>
        </w:rPr>
        <w:t xml:space="preserve">az, </w:t>
      </w:r>
      <w:r w:rsidR="00415A00" w:rsidRPr="53171664">
        <w:rPr>
          <w:rFonts w:ascii="Times New Roman" w:eastAsia="Times New Roman" w:hAnsi="Times New Roman" w:cs="Times New Roman"/>
        </w:rPr>
        <w:t>Isab</w:t>
      </w:r>
      <w:r w:rsidR="00DC6FCF" w:rsidRPr="53171664">
        <w:rPr>
          <w:rFonts w:ascii="Times New Roman" w:eastAsia="Times New Roman" w:hAnsi="Times New Roman" w:cs="Times New Roman"/>
        </w:rPr>
        <w:t>ella</w:t>
      </w:r>
      <w:r w:rsidR="00B12862" w:rsidRPr="53171664">
        <w:rPr>
          <w:rFonts w:ascii="Times New Roman" w:eastAsia="Times New Roman" w:hAnsi="Times New Roman" w:cs="Times New Roman"/>
        </w:rPr>
        <w:t xml:space="preserve"> D</w:t>
      </w:r>
      <w:r w:rsidR="00927CCC" w:rsidRPr="53171664">
        <w:rPr>
          <w:rFonts w:ascii="Times New Roman" w:eastAsia="Times New Roman" w:hAnsi="Times New Roman" w:cs="Times New Roman"/>
        </w:rPr>
        <w:t>avila,</w:t>
      </w:r>
      <w:r w:rsidR="00D60BFF" w:rsidRPr="53171664">
        <w:rPr>
          <w:rFonts w:ascii="Times New Roman" w:eastAsia="Times New Roman" w:hAnsi="Times New Roman" w:cs="Times New Roman"/>
        </w:rPr>
        <w:t xml:space="preserve"> </w:t>
      </w:r>
      <w:r w:rsidR="00A549C0" w:rsidRPr="53171664">
        <w:rPr>
          <w:rFonts w:ascii="Times New Roman" w:eastAsia="Times New Roman" w:hAnsi="Times New Roman" w:cs="Times New Roman"/>
        </w:rPr>
        <w:t>Shruthika Ilavarasu,</w:t>
      </w:r>
      <w:r w:rsidR="00CB728D" w:rsidRPr="53171664">
        <w:rPr>
          <w:rFonts w:ascii="Times New Roman" w:eastAsia="Times New Roman" w:hAnsi="Times New Roman" w:cs="Times New Roman"/>
        </w:rPr>
        <w:t xml:space="preserve"> </w:t>
      </w:r>
      <w:r w:rsidR="00842353" w:rsidRPr="53171664">
        <w:rPr>
          <w:rFonts w:ascii="Times New Roman" w:eastAsia="Times New Roman" w:hAnsi="Times New Roman" w:cs="Times New Roman"/>
        </w:rPr>
        <w:t>Maghen S</w:t>
      </w:r>
      <w:r w:rsidR="009C03A7" w:rsidRPr="53171664">
        <w:rPr>
          <w:rFonts w:ascii="Times New Roman" w:eastAsia="Times New Roman" w:hAnsi="Times New Roman" w:cs="Times New Roman"/>
        </w:rPr>
        <w:t>altzman</w:t>
      </w:r>
      <w:r w:rsidR="00390865" w:rsidRPr="53171664">
        <w:rPr>
          <w:rFonts w:ascii="Times New Roman" w:eastAsia="Times New Roman" w:hAnsi="Times New Roman" w:cs="Times New Roman"/>
        </w:rPr>
        <w:t>, C</w:t>
      </w:r>
      <w:r w:rsidR="00EF4494" w:rsidRPr="53171664">
        <w:rPr>
          <w:rFonts w:ascii="Times New Roman" w:eastAsia="Times New Roman" w:hAnsi="Times New Roman" w:cs="Times New Roman"/>
        </w:rPr>
        <w:t>hiara</w:t>
      </w:r>
      <w:r w:rsidR="007636A2" w:rsidRPr="53171664">
        <w:rPr>
          <w:rFonts w:ascii="Times New Roman" w:eastAsia="Times New Roman" w:hAnsi="Times New Roman" w:cs="Times New Roman"/>
        </w:rPr>
        <w:t xml:space="preserve"> Wu</w:t>
      </w:r>
    </w:p>
    <w:p w14:paraId="4658E282" w14:textId="197221C8" w:rsidR="00A549C0" w:rsidRDefault="00A549C0" w:rsidP="000B0F27">
      <w:pPr>
        <w:spacing w:line="240" w:lineRule="auto"/>
        <w:rPr>
          <w:rFonts w:ascii="Times New Roman" w:eastAsia="Times New Roman" w:hAnsi="Times New Roman" w:cs="Times New Roman"/>
        </w:rPr>
      </w:pPr>
      <w:r w:rsidRPr="53171664">
        <w:rPr>
          <w:rFonts w:ascii="Times New Roman" w:eastAsia="Times New Roman" w:hAnsi="Times New Roman" w:cs="Times New Roman"/>
          <w:b/>
        </w:rPr>
        <w:t>Subject</w:t>
      </w:r>
      <w:r w:rsidRPr="53171664">
        <w:rPr>
          <w:rFonts w:ascii="Times New Roman" w:eastAsia="Times New Roman" w:hAnsi="Times New Roman" w:cs="Times New Roman"/>
        </w:rPr>
        <w:t>: Thermal System Design of an Electric Vehicle</w:t>
      </w:r>
    </w:p>
    <w:p w14:paraId="2E88A731" w14:textId="227D6199" w:rsidR="00A549C0" w:rsidRPr="001A14C0" w:rsidRDefault="00663192" w:rsidP="000B0F27">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In</w:t>
      </w:r>
      <w:r w:rsidR="009C1D91" w:rsidRPr="53171664">
        <w:rPr>
          <w:rFonts w:ascii="Times New Roman" w:eastAsia="Times New Roman" w:hAnsi="Times New Roman" w:cs="Times New Roman"/>
          <w:b/>
        </w:rPr>
        <w:t>troduction</w:t>
      </w:r>
    </w:p>
    <w:p w14:paraId="4B2B4210" w14:textId="4030BF82" w:rsidR="2F6D2B92" w:rsidRDefault="00300AFE" w:rsidP="007E5ECD">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A thermal systems design model of an electric vehicle was developed to determine the </w:t>
      </w:r>
      <w:r w:rsidR="000103F7" w:rsidRPr="53171664">
        <w:rPr>
          <w:rFonts w:ascii="Times New Roman" w:eastAsia="Times New Roman" w:hAnsi="Times New Roman" w:cs="Times New Roman"/>
        </w:rPr>
        <w:t>operational conditions inside the thermal management system</w:t>
      </w:r>
      <w:r w:rsidR="00CF2AB1" w:rsidRPr="53171664">
        <w:rPr>
          <w:rFonts w:ascii="Times New Roman" w:eastAsia="Times New Roman" w:hAnsi="Times New Roman" w:cs="Times New Roman"/>
        </w:rPr>
        <w:t xml:space="preserve"> in a typical EV car.</w:t>
      </w:r>
      <w:r w:rsidR="009563D1" w:rsidRPr="53171664">
        <w:rPr>
          <w:rFonts w:ascii="Times New Roman" w:eastAsia="Times New Roman" w:hAnsi="Times New Roman" w:cs="Times New Roman"/>
        </w:rPr>
        <w:t xml:space="preserve"> The </w:t>
      </w:r>
      <w:r w:rsidR="00640150" w:rsidRPr="53171664">
        <w:rPr>
          <w:rFonts w:ascii="Times New Roman" w:eastAsia="Times New Roman" w:hAnsi="Times New Roman" w:cs="Times New Roman"/>
        </w:rPr>
        <w:t xml:space="preserve">system </w:t>
      </w:r>
      <w:r w:rsidR="00C85644" w:rsidRPr="53171664">
        <w:rPr>
          <w:rFonts w:ascii="Times New Roman" w:eastAsia="Times New Roman" w:hAnsi="Times New Roman" w:cs="Times New Roman"/>
        </w:rPr>
        <w:t xml:space="preserve">consists of </w:t>
      </w:r>
      <w:r w:rsidR="5DEE5FCC" w:rsidRPr="53171664">
        <w:rPr>
          <w:rFonts w:ascii="Times New Roman" w:eastAsia="Times New Roman" w:hAnsi="Times New Roman" w:cs="Times New Roman"/>
        </w:rPr>
        <w:t>an</w:t>
      </w:r>
      <w:r w:rsidR="00C85644" w:rsidRPr="53171664">
        <w:rPr>
          <w:rFonts w:ascii="Times New Roman" w:eastAsia="Times New Roman" w:hAnsi="Times New Roman" w:cs="Times New Roman"/>
        </w:rPr>
        <w:t xml:space="preserve"> </w:t>
      </w:r>
      <w:r w:rsidR="00640150" w:rsidRPr="53171664">
        <w:rPr>
          <w:rFonts w:ascii="Times New Roman" w:eastAsia="Times New Roman" w:hAnsi="Times New Roman" w:cs="Times New Roman"/>
        </w:rPr>
        <w:t>8,000</w:t>
      </w:r>
      <w:r w:rsidR="00045FA0" w:rsidRPr="53171664">
        <w:rPr>
          <w:rFonts w:ascii="Times New Roman" w:eastAsia="Times New Roman" w:hAnsi="Times New Roman" w:cs="Times New Roman"/>
        </w:rPr>
        <w:t>-</w:t>
      </w:r>
      <w:r w:rsidR="00640150" w:rsidRPr="53171664">
        <w:rPr>
          <w:rFonts w:ascii="Times New Roman" w:eastAsia="Times New Roman" w:hAnsi="Times New Roman" w:cs="Times New Roman"/>
        </w:rPr>
        <w:t xml:space="preserve">pound vehicle subject to aggressive </w:t>
      </w:r>
      <w:r w:rsidR="001A3414" w:rsidRPr="53171664">
        <w:rPr>
          <w:rFonts w:ascii="Times New Roman" w:eastAsia="Times New Roman" w:hAnsi="Times New Roman" w:cs="Times New Roman"/>
        </w:rPr>
        <w:t>US06 Supplemental FTP driving schedule over a 12</w:t>
      </w:r>
      <w:r w:rsidR="72684671" w:rsidRPr="53171664">
        <w:rPr>
          <w:rFonts w:ascii="Times New Roman" w:eastAsia="Times New Roman" w:hAnsi="Times New Roman" w:cs="Times New Roman"/>
        </w:rPr>
        <w:t>-</w:t>
      </w:r>
      <w:r w:rsidR="001A3414" w:rsidRPr="53171664">
        <w:rPr>
          <w:rFonts w:ascii="Times New Roman" w:eastAsia="Times New Roman" w:hAnsi="Times New Roman" w:cs="Times New Roman"/>
        </w:rPr>
        <w:t xml:space="preserve">hour period. The vehicle has dimensions of </w:t>
      </w:r>
      <w:r w:rsidR="001305DC" w:rsidRPr="53171664">
        <w:rPr>
          <w:rFonts w:ascii="Times New Roman" w:eastAsia="Times New Roman" w:hAnsi="Times New Roman" w:cs="Times New Roman"/>
        </w:rPr>
        <w:t xml:space="preserve">221” length, </w:t>
      </w:r>
      <w:r w:rsidR="00A31DD8" w:rsidRPr="53171664">
        <w:rPr>
          <w:rFonts w:ascii="Times New Roman" w:eastAsia="Times New Roman" w:hAnsi="Times New Roman" w:cs="Times New Roman"/>
        </w:rPr>
        <w:t>84” width, 77” height.</w:t>
      </w:r>
      <w:r w:rsidR="00A11B84" w:rsidRPr="53171664">
        <w:rPr>
          <w:rFonts w:ascii="Times New Roman" w:eastAsia="Times New Roman" w:hAnsi="Times New Roman" w:cs="Times New Roman"/>
        </w:rPr>
        <w:t xml:space="preserve"> It must maintain optimal operating temperatures across all of its subsystems, while </w:t>
      </w:r>
      <w:r w:rsidR="004E3453" w:rsidRPr="53171664">
        <w:rPr>
          <w:rFonts w:ascii="Times New Roman" w:eastAsia="Times New Roman" w:hAnsi="Times New Roman" w:cs="Times New Roman"/>
        </w:rPr>
        <w:t>going through the drive cycle including a 10% grade ascension and descension during specific time intervals.</w:t>
      </w:r>
    </w:p>
    <w:p w14:paraId="577ED44A" w14:textId="6A2BE0DF" w:rsidR="004E3453" w:rsidRDefault="004E3453" w:rsidP="007E5ECD">
      <w:pPr>
        <w:spacing w:line="240" w:lineRule="auto"/>
        <w:ind w:firstLine="360"/>
        <w:rPr>
          <w:rFonts w:ascii="Times New Roman" w:eastAsia="Times New Roman" w:hAnsi="Times New Roman" w:cs="Times New Roman"/>
        </w:rPr>
      </w:pPr>
      <w:r w:rsidRPr="53171664">
        <w:rPr>
          <w:rFonts w:ascii="Times New Roman" w:eastAsia="Times New Roman" w:hAnsi="Times New Roman" w:cs="Times New Roman"/>
        </w:rPr>
        <w:t>The thermal management subsystems include:</w:t>
      </w:r>
    </w:p>
    <w:p w14:paraId="3ACA26A7" w14:textId="082E1BD5" w:rsidR="004E3453" w:rsidRPr="004E3453" w:rsidRDefault="00BC494B" w:rsidP="00BC494B">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Environmental Conditions Model</w:t>
      </w:r>
      <w:r w:rsidR="00431F0A" w:rsidRPr="53171664">
        <w:rPr>
          <w:rFonts w:ascii="Times New Roman" w:eastAsia="Times New Roman" w:hAnsi="Times New Roman" w:cs="Times New Roman"/>
        </w:rPr>
        <w:t xml:space="preserve"> which simulates ambient temperature variations, solar loads</w:t>
      </w:r>
      <w:r w:rsidR="00C66C2E" w:rsidRPr="53171664">
        <w:rPr>
          <w:rFonts w:ascii="Times New Roman" w:eastAsia="Times New Roman" w:hAnsi="Times New Roman" w:cs="Times New Roman"/>
        </w:rPr>
        <w:t xml:space="preserve"> and fluxes, and the direction of the solar load throughout the time and travel path.</w:t>
      </w:r>
    </w:p>
    <w:p w14:paraId="6B3AFF9C" w14:textId="21F3DC7F" w:rsidR="00BC494B" w:rsidRPr="00BC494B" w:rsidRDefault="00C34DD5" w:rsidP="00BC494B">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 xml:space="preserve">Electric motor and gearbox </w:t>
      </w:r>
      <w:proofErr w:type="gramStart"/>
      <w:r w:rsidRPr="53171664">
        <w:rPr>
          <w:rFonts w:ascii="Times New Roman" w:eastAsia="Times New Roman" w:hAnsi="Times New Roman" w:cs="Times New Roman"/>
        </w:rPr>
        <w:t>Model which</w:t>
      </w:r>
      <w:proofErr w:type="gramEnd"/>
      <w:r w:rsidRPr="53171664">
        <w:rPr>
          <w:rFonts w:ascii="Times New Roman" w:eastAsia="Times New Roman" w:hAnsi="Times New Roman" w:cs="Times New Roman"/>
        </w:rPr>
        <w:t xml:space="preserve"> </w:t>
      </w:r>
      <w:r w:rsidR="00EC2543" w:rsidRPr="53171664">
        <w:rPr>
          <w:rFonts w:ascii="Times New Roman" w:eastAsia="Times New Roman" w:hAnsi="Times New Roman" w:cs="Times New Roman"/>
        </w:rPr>
        <w:t xml:space="preserve">is a closed loop oil cooling </w:t>
      </w:r>
      <w:r w:rsidR="009347D0" w:rsidRPr="53171664">
        <w:rPr>
          <w:rFonts w:ascii="Times New Roman" w:eastAsia="Times New Roman" w:hAnsi="Times New Roman" w:cs="Times New Roman"/>
        </w:rPr>
        <w:t>maintaining</w:t>
      </w:r>
      <w:r w:rsidR="00E551C7" w:rsidRPr="53171664">
        <w:rPr>
          <w:rFonts w:ascii="Times New Roman" w:eastAsia="Times New Roman" w:hAnsi="Times New Roman" w:cs="Times New Roman"/>
        </w:rPr>
        <w:t xml:space="preserve"> system which maintains the temperatures to be below 100</w:t>
      </w:r>
      <w:r w:rsidR="614CD146" w:rsidRPr="53171664">
        <w:rPr>
          <w:rFonts w:ascii="Times New Roman" w:eastAsia="Times New Roman" w:hAnsi="Times New Roman" w:cs="Times New Roman"/>
        </w:rPr>
        <w:t>°C</w:t>
      </w:r>
      <w:r w:rsidR="00E551C7" w:rsidRPr="53171664">
        <w:rPr>
          <w:rFonts w:ascii="Times New Roman" w:eastAsia="Times New Roman" w:hAnsi="Times New Roman" w:cs="Times New Roman"/>
        </w:rPr>
        <w:t xml:space="preserve"> for the motor at 90 percent efficiency.</w:t>
      </w:r>
    </w:p>
    <w:p w14:paraId="765AB0A9" w14:textId="1ACF8961" w:rsidR="000E4AF6" w:rsidRPr="00C34DD5" w:rsidRDefault="000E4AF6" w:rsidP="00C34DD5">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 xml:space="preserve">The Electrical Inverter </w:t>
      </w:r>
      <w:r w:rsidR="00B53839" w:rsidRPr="53171664">
        <w:rPr>
          <w:rFonts w:ascii="Times New Roman" w:eastAsia="Times New Roman" w:hAnsi="Times New Roman" w:cs="Times New Roman"/>
        </w:rPr>
        <w:t xml:space="preserve">runs at an operational efficiency of 90% with </w:t>
      </w:r>
      <w:r w:rsidR="00D720C1" w:rsidRPr="53171664">
        <w:rPr>
          <w:rFonts w:ascii="Times New Roman" w:eastAsia="Times New Roman" w:hAnsi="Times New Roman" w:cs="Times New Roman"/>
        </w:rPr>
        <w:t>IGBT cooling through a cold plate system to keep the temperatures below 125</w:t>
      </w:r>
      <w:r w:rsidR="7B59D26A" w:rsidRPr="53171664">
        <w:rPr>
          <w:rFonts w:ascii="Times New Roman" w:eastAsia="Times New Roman" w:hAnsi="Times New Roman" w:cs="Times New Roman"/>
        </w:rPr>
        <w:t>°</w:t>
      </w:r>
      <w:r w:rsidR="46E43A44" w:rsidRPr="53171664">
        <w:rPr>
          <w:rFonts w:ascii="Times New Roman" w:eastAsia="Times New Roman" w:hAnsi="Times New Roman" w:cs="Times New Roman"/>
        </w:rPr>
        <w:t>C</w:t>
      </w:r>
      <w:r w:rsidR="00D720C1" w:rsidRPr="53171664">
        <w:rPr>
          <w:rFonts w:ascii="Times New Roman" w:eastAsia="Times New Roman" w:hAnsi="Times New Roman" w:cs="Times New Roman"/>
        </w:rPr>
        <w:t xml:space="preserve"> with the coolant inlet maintained to be below 50</w:t>
      </w:r>
      <w:r w:rsidR="370B279F" w:rsidRPr="53171664">
        <w:rPr>
          <w:rFonts w:ascii="Times New Roman" w:eastAsia="Times New Roman" w:hAnsi="Times New Roman" w:cs="Times New Roman"/>
        </w:rPr>
        <w:t>°C</w:t>
      </w:r>
      <w:r w:rsidR="00BB5A60" w:rsidRPr="53171664">
        <w:rPr>
          <w:rFonts w:ascii="Times New Roman" w:eastAsia="Times New Roman" w:hAnsi="Times New Roman" w:cs="Times New Roman"/>
        </w:rPr>
        <w:t>.</w:t>
      </w:r>
    </w:p>
    <w:p w14:paraId="68926147" w14:textId="1A4E4420" w:rsidR="00BB5A60" w:rsidRPr="00C34DD5" w:rsidRDefault="00B537AD" w:rsidP="00C34DD5">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 xml:space="preserve">Battery System </w:t>
      </w:r>
      <w:r w:rsidR="00256908" w:rsidRPr="53171664">
        <w:rPr>
          <w:rFonts w:ascii="Times New Roman" w:eastAsia="Times New Roman" w:hAnsi="Times New Roman" w:cs="Times New Roman"/>
        </w:rPr>
        <w:t>which uses</w:t>
      </w:r>
      <w:r w:rsidR="00E7266E" w:rsidRPr="53171664">
        <w:rPr>
          <w:rFonts w:ascii="Times New Roman" w:eastAsia="Times New Roman" w:hAnsi="Times New Roman" w:cs="Times New Roman"/>
        </w:rPr>
        <w:t xml:space="preserve"> a 3.65 V 50.5 Ah lithium NMC pouch with cells arranged in packs with water jacket cooling to maintain temperatures below the critical temperature of 45</w:t>
      </w:r>
      <w:r w:rsidR="11E9A9AF" w:rsidRPr="53171664">
        <w:rPr>
          <w:rFonts w:ascii="Times New Roman" w:eastAsia="Times New Roman" w:hAnsi="Times New Roman" w:cs="Times New Roman"/>
        </w:rPr>
        <w:t>°C</w:t>
      </w:r>
      <w:r w:rsidR="00E7266E" w:rsidRPr="53171664">
        <w:rPr>
          <w:rFonts w:ascii="Times New Roman" w:eastAsia="Times New Roman" w:hAnsi="Times New Roman" w:cs="Times New Roman"/>
        </w:rPr>
        <w:t>, operating at 90% efficiency.</w:t>
      </w:r>
    </w:p>
    <w:p w14:paraId="6C152A7F" w14:textId="3AC7D8FC" w:rsidR="00E7266E" w:rsidRPr="00C34DD5" w:rsidRDefault="00E140CE" w:rsidP="46B8EB9F">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The Cabin Interior and HVAC system which is modeled after a Ford Transit</w:t>
      </w:r>
      <w:r w:rsidR="003C125E" w:rsidRPr="53171664">
        <w:rPr>
          <w:rFonts w:ascii="Times New Roman" w:eastAsia="Times New Roman" w:hAnsi="Times New Roman" w:cs="Times New Roman"/>
        </w:rPr>
        <w:t xml:space="preserve"> to calculate thermal loads and maintain the passengers at 70</w:t>
      </w:r>
      <w:r w:rsidR="0881884D" w:rsidRPr="53171664">
        <w:rPr>
          <w:rFonts w:ascii="Times New Roman" w:eastAsia="Times New Roman" w:hAnsi="Times New Roman" w:cs="Times New Roman"/>
        </w:rPr>
        <w:t>°</w:t>
      </w:r>
      <w:r w:rsidR="003C125E" w:rsidRPr="53171664">
        <w:rPr>
          <w:rFonts w:ascii="Times New Roman" w:eastAsia="Times New Roman" w:hAnsi="Times New Roman" w:cs="Times New Roman"/>
        </w:rPr>
        <w:t>F</w:t>
      </w:r>
      <w:r w:rsidR="004738B8" w:rsidRPr="53171664">
        <w:rPr>
          <w:rFonts w:ascii="Times New Roman" w:eastAsia="Times New Roman" w:hAnsi="Times New Roman" w:cs="Times New Roman"/>
        </w:rPr>
        <w:t xml:space="preserve">, while </w:t>
      </w:r>
      <w:r w:rsidR="00EE0C41" w:rsidRPr="53171664">
        <w:rPr>
          <w:rFonts w:ascii="Times New Roman" w:eastAsia="Times New Roman" w:hAnsi="Times New Roman" w:cs="Times New Roman"/>
        </w:rPr>
        <w:t>accounting</w:t>
      </w:r>
      <w:r w:rsidR="004738B8" w:rsidRPr="53171664">
        <w:rPr>
          <w:rFonts w:ascii="Times New Roman" w:eastAsia="Times New Roman" w:hAnsi="Times New Roman" w:cs="Times New Roman"/>
        </w:rPr>
        <w:t xml:space="preserve"> for </w:t>
      </w:r>
      <w:r w:rsidR="00EE0C41" w:rsidRPr="53171664">
        <w:rPr>
          <w:rFonts w:ascii="Times New Roman" w:eastAsia="Times New Roman" w:hAnsi="Times New Roman" w:cs="Times New Roman"/>
        </w:rPr>
        <w:t>passenger heat generation and the solar loads from the environment.</w:t>
      </w:r>
    </w:p>
    <w:p w14:paraId="5727B7C9" w14:textId="0B8FAF84" w:rsidR="008419AD" w:rsidRPr="007E5ECD" w:rsidRDefault="008419AD" w:rsidP="00C34DD5">
      <w:pPr>
        <w:pStyle w:val="ListParagraph"/>
        <w:numPr>
          <w:ilvl w:val="0"/>
          <w:numId w:val="6"/>
        </w:numPr>
        <w:spacing w:line="240" w:lineRule="auto"/>
        <w:rPr>
          <w:rFonts w:ascii="Times New Roman" w:eastAsia="Times New Roman" w:hAnsi="Times New Roman" w:cs="Times New Roman"/>
        </w:rPr>
      </w:pPr>
      <w:r w:rsidRPr="53171664">
        <w:rPr>
          <w:rFonts w:ascii="Times New Roman" w:eastAsia="Times New Roman" w:hAnsi="Times New Roman" w:cs="Times New Roman"/>
        </w:rPr>
        <w:t xml:space="preserve">Thermal equipment and </w:t>
      </w:r>
      <w:proofErr w:type="gramStart"/>
      <w:r w:rsidRPr="53171664">
        <w:rPr>
          <w:rFonts w:ascii="Times New Roman" w:eastAsia="Times New Roman" w:hAnsi="Times New Roman" w:cs="Times New Roman"/>
        </w:rPr>
        <w:t>plumbing which</w:t>
      </w:r>
      <w:proofErr w:type="gramEnd"/>
      <w:r w:rsidRPr="53171664">
        <w:rPr>
          <w:rFonts w:ascii="Times New Roman" w:eastAsia="Times New Roman" w:hAnsi="Times New Roman" w:cs="Times New Roman"/>
        </w:rPr>
        <w:t xml:space="preserve"> outlines the path the coolant travels through the total model of the electric vehicle</w:t>
      </w:r>
      <w:r w:rsidR="009A5A8E" w:rsidRPr="53171664">
        <w:rPr>
          <w:rFonts w:ascii="Times New Roman" w:eastAsia="Times New Roman" w:hAnsi="Times New Roman" w:cs="Times New Roman"/>
        </w:rPr>
        <w:t xml:space="preserve"> using </w:t>
      </w:r>
      <w:r w:rsidR="00EB51D5" w:rsidRPr="53171664">
        <w:rPr>
          <w:rFonts w:ascii="Times New Roman" w:eastAsia="Times New Roman" w:hAnsi="Times New Roman" w:cs="Times New Roman"/>
        </w:rPr>
        <w:t>50% water mixture and ethyle</w:t>
      </w:r>
      <w:r w:rsidR="00C12444" w:rsidRPr="53171664">
        <w:rPr>
          <w:rFonts w:ascii="Times New Roman" w:eastAsia="Times New Roman" w:hAnsi="Times New Roman" w:cs="Times New Roman"/>
        </w:rPr>
        <w:t>ne glycol</w:t>
      </w:r>
      <w:r w:rsidR="00045FA0" w:rsidRPr="53171664">
        <w:rPr>
          <w:rFonts w:ascii="Times New Roman" w:eastAsia="Times New Roman" w:hAnsi="Times New Roman" w:cs="Times New Roman"/>
        </w:rPr>
        <w:t>.</w:t>
      </w:r>
    </w:p>
    <w:p w14:paraId="2FF5A46D" w14:textId="2512713B" w:rsidR="0065028A" w:rsidRDefault="00B026E8" w:rsidP="000B0F27">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En</w:t>
      </w:r>
      <w:r w:rsidR="00862DE9" w:rsidRPr="53171664">
        <w:rPr>
          <w:rFonts w:ascii="Times New Roman" w:eastAsia="Times New Roman" w:hAnsi="Times New Roman" w:cs="Times New Roman"/>
          <w:b/>
        </w:rPr>
        <w:t>vironment</w:t>
      </w:r>
      <w:r w:rsidR="004A76E1" w:rsidRPr="53171664">
        <w:rPr>
          <w:rFonts w:ascii="Times New Roman" w:eastAsia="Times New Roman" w:hAnsi="Times New Roman" w:cs="Times New Roman"/>
          <w:b/>
        </w:rPr>
        <w:t>al Mode</w:t>
      </w:r>
      <w:r w:rsidR="00747F9B" w:rsidRPr="53171664">
        <w:rPr>
          <w:rFonts w:ascii="Times New Roman" w:eastAsia="Times New Roman" w:hAnsi="Times New Roman" w:cs="Times New Roman"/>
          <w:b/>
        </w:rPr>
        <w:t>l</w:t>
      </w:r>
    </w:p>
    <w:p w14:paraId="09FE44E3" w14:textId="4E726F25" w:rsidR="008D2CF0" w:rsidRPr="00A43877" w:rsidRDefault="001D39F9" w:rsidP="007E5ECD">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i</w:t>
      </w:r>
      <w:r w:rsidR="00D41A0D" w:rsidRPr="53171664">
        <w:rPr>
          <w:rFonts w:ascii="Times New Roman" w:eastAsia="Times New Roman" w:hAnsi="Times New Roman" w:cs="Times New Roman"/>
        </w:rPr>
        <w:t>s system</w:t>
      </w:r>
      <w:r w:rsidR="00915A33" w:rsidRPr="53171664">
        <w:rPr>
          <w:rFonts w:ascii="Times New Roman" w:eastAsia="Times New Roman" w:hAnsi="Times New Roman" w:cs="Times New Roman"/>
        </w:rPr>
        <w:t xml:space="preserve">’s </w:t>
      </w:r>
      <w:r w:rsidR="00D7259C" w:rsidRPr="53171664">
        <w:rPr>
          <w:rFonts w:ascii="Times New Roman" w:eastAsia="Times New Roman" w:hAnsi="Times New Roman" w:cs="Times New Roman"/>
        </w:rPr>
        <w:t>envi</w:t>
      </w:r>
      <w:r w:rsidR="004E2580" w:rsidRPr="53171664">
        <w:rPr>
          <w:rFonts w:ascii="Times New Roman" w:eastAsia="Times New Roman" w:hAnsi="Times New Roman" w:cs="Times New Roman"/>
        </w:rPr>
        <w:t>ronmen</w:t>
      </w:r>
      <w:r w:rsidR="00F62299" w:rsidRPr="53171664">
        <w:rPr>
          <w:rFonts w:ascii="Times New Roman" w:eastAsia="Times New Roman" w:hAnsi="Times New Roman" w:cs="Times New Roman"/>
        </w:rPr>
        <w:t>t</w:t>
      </w:r>
      <w:r w:rsidR="00B261F1" w:rsidRPr="53171664">
        <w:rPr>
          <w:rFonts w:ascii="Times New Roman" w:eastAsia="Times New Roman" w:hAnsi="Times New Roman" w:cs="Times New Roman"/>
        </w:rPr>
        <w:t xml:space="preserve"> is </w:t>
      </w:r>
      <w:r w:rsidR="00501C07" w:rsidRPr="53171664">
        <w:rPr>
          <w:rFonts w:ascii="Times New Roman" w:eastAsia="Times New Roman" w:hAnsi="Times New Roman" w:cs="Times New Roman"/>
        </w:rPr>
        <w:t>based o</w:t>
      </w:r>
      <w:r w:rsidR="001E437E" w:rsidRPr="53171664">
        <w:rPr>
          <w:rFonts w:ascii="Times New Roman" w:eastAsia="Times New Roman" w:hAnsi="Times New Roman" w:cs="Times New Roman"/>
        </w:rPr>
        <w:t>ff</w:t>
      </w:r>
      <w:r w:rsidR="00E922C7" w:rsidRPr="53171664">
        <w:rPr>
          <w:rFonts w:ascii="Times New Roman" w:eastAsia="Times New Roman" w:hAnsi="Times New Roman" w:cs="Times New Roman"/>
        </w:rPr>
        <w:t xml:space="preserve"> </w:t>
      </w:r>
      <w:r w:rsidR="00707C84" w:rsidRPr="53171664">
        <w:rPr>
          <w:rFonts w:ascii="Times New Roman" w:eastAsia="Times New Roman" w:hAnsi="Times New Roman" w:cs="Times New Roman"/>
        </w:rPr>
        <w:t>where the</w:t>
      </w:r>
      <w:r w:rsidR="00312356" w:rsidRPr="53171664">
        <w:rPr>
          <w:rFonts w:ascii="Times New Roman" w:eastAsia="Times New Roman" w:hAnsi="Times New Roman" w:cs="Times New Roman"/>
        </w:rPr>
        <w:t xml:space="preserve"> vehicle is </w:t>
      </w:r>
      <w:r w:rsidR="005746BE" w:rsidRPr="53171664">
        <w:rPr>
          <w:rFonts w:ascii="Times New Roman" w:eastAsia="Times New Roman" w:hAnsi="Times New Roman" w:cs="Times New Roman"/>
        </w:rPr>
        <w:t>traveling</w:t>
      </w:r>
      <w:r w:rsidR="007A06E0" w:rsidRPr="53171664">
        <w:rPr>
          <w:rFonts w:ascii="Times New Roman" w:eastAsia="Times New Roman" w:hAnsi="Times New Roman" w:cs="Times New Roman"/>
        </w:rPr>
        <w:t xml:space="preserve"> t</w:t>
      </w:r>
      <w:r w:rsidR="00946B14" w:rsidRPr="53171664">
        <w:rPr>
          <w:rFonts w:ascii="Times New Roman" w:eastAsia="Times New Roman" w:hAnsi="Times New Roman" w:cs="Times New Roman"/>
        </w:rPr>
        <w:t xml:space="preserve">hroughout </w:t>
      </w:r>
      <w:r w:rsidR="00D13BE3" w:rsidRPr="53171664">
        <w:rPr>
          <w:rFonts w:ascii="Times New Roman" w:eastAsia="Times New Roman" w:hAnsi="Times New Roman" w:cs="Times New Roman"/>
        </w:rPr>
        <w:t>the dura</w:t>
      </w:r>
      <w:r w:rsidR="005A1325" w:rsidRPr="53171664">
        <w:rPr>
          <w:rFonts w:ascii="Times New Roman" w:eastAsia="Times New Roman" w:hAnsi="Times New Roman" w:cs="Times New Roman"/>
        </w:rPr>
        <w:t>tion of</w:t>
      </w:r>
      <w:r w:rsidR="00C65710" w:rsidRPr="53171664">
        <w:rPr>
          <w:rFonts w:ascii="Times New Roman" w:eastAsia="Times New Roman" w:hAnsi="Times New Roman" w:cs="Times New Roman"/>
        </w:rPr>
        <w:t xml:space="preserve"> it</w:t>
      </w:r>
      <w:r w:rsidR="007A0F73" w:rsidRPr="53171664">
        <w:rPr>
          <w:rFonts w:ascii="Times New Roman" w:eastAsia="Times New Roman" w:hAnsi="Times New Roman" w:cs="Times New Roman"/>
        </w:rPr>
        <w:t>s</w:t>
      </w:r>
      <w:r w:rsidR="00896D3E" w:rsidRPr="53171664">
        <w:rPr>
          <w:rFonts w:ascii="Times New Roman" w:eastAsia="Times New Roman" w:hAnsi="Times New Roman" w:cs="Times New Roman"/>
        </w:rPr>
        <w:t xml:space="preserve"> drive. </w:t>
      </w:r>
      <w:r w:rsidR="0097583C" w:rsidRPr="53171664">
        <w:rPr>
          <w:rFonts w:ascii="Times New Roman" w:eastAsia="Times New Roman" w:hAnsi="Times New Roman" w:cs="Times New Roman"/>
        </w:rPr>
        <w:t xml:space="preserve">It was </w:t>
      </w:r>
      <w:r w:rsidR="002936E2" w:rsidRPr="53171664">
        <w:rPr>
          <w:rFonts w:ascii="Times New Roman" w:eastAsia="Times New Roman" w:hAnsi="Times New Roman" w:cs="Times New Roman"/>
        </w:rPr>
        <w:t>decided</w:t>
      </w:r>
      <w:r w:rsidR="00EE2681" w:rsidRPr="53171664">
        <w:rPr>
          <w:rFonts w:ascii="Times New Roman" w:eastAsia="Times New Roman" w:hAnsi="Times New Roman" w:cs="Times New Roman"/>
        </w:rPr>
        <w:t xml:space="preserve"> that it </w:t>
      </w:r>
      <w:r w:rsidR="00C86505" w:rsidRPr="53171664">
        <w:rPr>
          <w:rFonts w:ascii="Times New Roman" w:eastAsia="Times New Roman" w:hAnsi="Times New Roman" w:cs="Times New Roman"/>
        </w:rPr>
        <w:t xml:space="preserve">would be </w:t>
      </w:r>
      <w:r w:rsidR="002E3DA7" w:rsidRPr="53171664">
        <w:rPr>
          <w:rFonts w:ascii="Times New Roman" w:eastAsia="Times New Roman" w:hAnsi="Times New Roman" w:cs="Times New Roman"/>
        </w:rPr>
        <w:t>travelin</w:t>
      </w:r>
      <w:r w:rsidR="00AD164A" w:rsidRPr="53171664">
        <w:rPr>
          <w:rFonts w:ascii="Times New Roman" w:eastAsia="Times New Roman" w:hAnsi="Times New Roman" w:cs="Times New Roman"/>
        </w:rPr>
        <w:t>g acro</w:t>
      </w:r>
      <w:r w:rsidR="00300EE1" w:rsidRPr="53171664">
        <w:rPr>
          <w:rFonts w:ascii="Times New Roman" w:eastAsia="Times New Roman" w:hAnsi="Times New Roman" w:cs="Times New Roman"/>
        </w:rPr>
        <w:t xml:space="preserve">ss the </w:t>
      </w:r>
      <w:proofErr w:type="gramStart"/>
      <w:r w:rsidR="00DC0A21" w:rsidRPr="53171664">
        <w:rPr>
          <w:rFonts w:ascii="Times New Roman" w:eastAsia="Times New Roman" w:hAnsi="Times New Roman" w:cs="Times New Roman"/>
        </w:rPr>
        <w:t>I-5</w:t>
      </w:r>
      <w:r w:rsidR="00F728E3" w:rsidRPr="53171664">
        <w:rPr>
          <w:rFonts w:ascii="Times New Roman" w:eastAsia="Times New Roman" w:hAnsi="Times New Roman" w:cs="Times New Roman"/>
        </w:rPr>
        <w:t xml:space="preserve"> highwa</w:t>
      </w:r>
      <w:r w:rsidR="00D87E36" w:rsidRPr="53171664">
        <w:rPr>
          <w:rFonts w:ascii="Times New Roman" w:eastAsia="Times New Roman" w:hAnsi="Times New Roman" w:cs="Times New Roman"/>
        </w:rPr>
        <w:t>y</w:t>
      </w:r>
      <w:proofErr w:type="gramEnd"/>
      <w:r w:rsidR="00D87E36" w:rsidRPr="53171664">
        <w:rPr>
          <w:rFonts w:ascii="Times New Roman" w:eastAsia="Times New Roman" w:hAnsi="Times New Roman" w:cs="Times New Roman"/>
        </w:rPr>
        <w:t xml:space="preserve">, </w:t>
      </w:r>
      <w:r w:rsidR="003C69B4" w:rsidRPr="53171664">
        <w:rPr>
          <w:rFonts w:ascii="Times New Roman" w:eastAsia="Times New Roman" w:hAnsi="Times New Roman" w:cs="Times New Roman"/>
        </w:rPr>
        <w:t xml:space="preserve">starting </w:t>
      </w:r>
      <w:r w:rsidR="000A19F9" w:rsidRPr="53171664">
        <w:rPr>
          <w:rFonts w:ascii="Times New Roman" w:eastAsia="Times New Roman" w:hAnsi="Times New Roman" w:cs="Times New Roman"/>
        </w:rPr>
        <w:t xml:space="preserve">from </w:t>
      </w:r>
      <w:r w:rsidR="00932216" w:rsidRPr="53171664">
        <w:rPr>
          <w:rFonts w:ascii="Times New Roman" w:eastAsia="Times New Roman" w:hAnsi="Times New Roman" w:cs="Times New Roman"/>
        </w:rPr>
        <w:t xml:space="preserve">Los </w:t>
      </w:r>
      <w:r w:rsidR="00FA6F2B" w:rsidRPr="53171664">
        <w:rPr>
          <w:rFonts w:ascii="Times New Roman" w:eastAsia="Times New Roman" w:hAnsi="Times New Roman" w:cs="Times New Roman"/>
        </w:rPr>
        <w:t>Angel</w:t>
      </w:r>
      <w:r w:rsidR="00AC2C21" w:rsidRPr="53171664">
        <w:rPr>
          <w:rFonts w:ascii="Times New Roman" w:eastAsia="Times New Roman" w:hAnsi="Times New Roman" w:cs="Times New Roman"/>
        </w:rPr>
        <w:t xml:space="preserve">es and </w:t>
      </w:r>
      <w:r w:rsidR="00521495" w:rsidRPr="53171664">
        <w:rPr>
          <w:rFonts w:ascii="Times New Roman" w:eastAsia="Times New Roman" w:hAnsi="Times New Roman" w:cs="Times New Roman"/>
        </w:rPr>
        <w:t>tra</w:t>
      </w:r>
      <w:r w:rsidR="008A114D" w:rsidRPr="53171664">
        <w:rPr>
          <w:rFonts w:ascii="Times New Roman" w:eastAsia="Times New Roman" w:hAnsi="Times New Roman" w:cs="Times New Roman"/>
        </w:rPr>
        <w:t xml:space="preserve">veling </w:t>
      </w:r>
      <w:r w:rsidR="0054547F" w:rsidRPr="53171664">
        <w:rPr>
          <w:rFonts w:ascii="Times New Roman" w:eastAsia="Times New Roman" w:hAnsi="Times New Roman" w:cs="Times New Roman"/>
        </w:rPr>
        <w:t>to Sacra</w:t>
      </w:r>
      <w:r w:rsidR="00D46476" w:rsidRPr="53171664">
        <w:rPr>
          <w:rFonts w:ascii="Times New Roman" w:eastAsia="Times New Roman" w:hAnsi="Times New Roman" w:cs="Times New Roman"/>
        </w:rPr>
        <w:t>me</w:t>
      </w:r>
      <w:r w:rsidR="00133649" w:rsidRPr="53171664">
        <w:rPr>
          <w:rFonts w:ascii="Times New Roman" w:eastAsia="Times New Roman" w:hAnsi="Times New Roman" w:cs="Times New Roman"/>
        </w:rPr>
        <w:t>nto, the</w:t>
      </w:r>
      <w:r w:rsidR="003D351A" w:rsidRPr="53171664">
        <w:rPr>
          <w:rFonts w:ascii="Times New Roman" w:eastAsia="Times New Roman" w:hAnsi="Times New Roman" w:cs="Times New Roman"/>
        </w:rPr>
        <w:t>n back to L</w:t>
      </w:r>
      <w:r w:rsidR="004D267B" w:rsidRPr="53171664">
        <w:rPr>
          <w:rFonts w:ascii="Times New Roman" w:eastAsia="Times New Roman" w:hAnsi="Times New Roman" w:cs="Times New Roman"/>
        </w:rPr>
        <w:t>os Ang</w:t>
      </w:r>
      <w:r w:rsidR="00650643" w:rsidRPr="53171664">
        <w:rPr>
          <w:rFonts w:ascii="Times New Roman" w:eastAsia="Times New Roman" w:hAnsi="Times New Roman" w:cs="Times New Roman"/>
        </w:rPr>
        <w:t>eles</w:t>
      </w:r>
      <w:r w:rsidR="007F4F06" w:rsidRPr="53171664">
        <w:rPr>
          <w:rFonts w:ascii="Times New Roman" w:eastAsia="Times New Roman" w:hAnsi="Times New Roman" w:cs="Times New Roman"/>
        </w:rPr>
        <w:t xml:space="preserve"> </w:t>
      </w:r>
      <w:r w:rsidR="00DB30DF" w:rsidRPr="53171664">
        <w:rPr>
          <w:rFonts w:ascii="Times New Roman" w:eastAsia="Times New Roman" w:hAnsi="Times New Roman" w:cs="Times New Roman"/>
        </w:rPr>
        <w:t>continuously</w:t>
      </w:r>
      <w:r w:rsidR="00AE644E" w:rsidRPr="53171664">
        <w:rPr>
          <w:rFonts w:ascii="Times New Roman" w:eastAsia="Times New Roman" w:hAnsi="Times New Roman" w:cs="Times New Roman"/>
        </w:rPr>
        <w:t>, in th</w:t>
      </w:r>
      <w:r w:rsidR="007F29E4" w:rsidRPr="53171664">
        <w:rPr>
          <w:rFonts w:ascii="Times New Roman" w:eastAsia="Times New Roman" w:hAnsi="Times New Roman" w:cs="Times New Roman"/>
        </w:rPr>
        <w:t xml:space="preserve">e </w:t>
      </w:r>
      <w:r w:rsidR="00921012" w:rsidRPr="53171664">
        <w:rPr>
          <w:rFonts w:ascii="Times New Roman" w:eastAsia="Times New Roman" w:hAnsi="Times New Roman" w:cs="Times New Roman"/>
        </w:rPr>
        <w:t>time f</w:t>
      </w:r>
      <w:r w:rsidR="00D43066" w:rsidRPr="53171664">
        <w:rPr>
          <w:rFonts w:ascii="Times New Roman" w:eastAsia="Times New Roman" w:hAnsi="Times New Roman" w:cs="Times New Roman"/>
        </w:rPr>
        <w:t>ram</w:t>
      </w:r>
      <w:r w:rsidR="00463AB9" w:rsidRPr="53171664">
        <w:rPr>
          <w:rFonts w:ascii="Times New Roman" w:eastAsia="Times New Roman" w:hAnsi="Times New Roman" w:cs="Times New Roman"/>
        </w:rPr>
        <w:t>e of</w:t>
      </w:r>
      <w:r w:rsidR="00BB3BB7" w:rsidRPr="53171664">
        <w:rPr>
          <w:rFonts w:ascii="Times New Roman" w:eastAsia="Times New Roman" w:hAnsi="Times New Roman" w:cs="Times New Roman"/>
        </w:rPr>
        <w:t xml:space="preserve"> 12 ho</w:t>
      </w:r>
      <w:r w:rsidR="004E1B09" w:rsidRPr="53171664">
        <w:rPr>
          <w:rFonts w:ascii="Times New Roman" w:eastAsia="Times New Roman" w:hAnsi="Times New Roman" w:cs="Times New Roman"/>
        </w:rPr>
        <w:t xml:space="preserve">urs from </w:t>
      </w:r>
      <w:r w:rsidR="00C2156B" w:rsidRPr="53171664">
        <w:rPr>
          <w:rFonts w:ascii="Times New Roman" w:eastAsia="Times New Roman" w:hAnsi="Times New Roman" w:cs="Times New Roman"/>
        </w:rPr>
        <w:t>sunri</w:t>
      </w:r>
      <w:r w:rsidR="00AD7325" w:rsidRPr="53171664">
        <w:rPr>
          <w:rFonts w:ascii="Times New Roman" w:eastAsia="Times New Roman" w:hAnsi="Times New Roman" w:cs="Times New Roman"/>
        </w:rPr>
        <w:t xml:space="preserve">se to </w:t>
      </w:r>
      <w:r w:rsidR="006A3DA7" w:rsidRPr="53171664">
        <w:rPr>
          <w:rFonts w:ascii="Times New Roman" w:eastAsia="Times New Roman" w:hAnsi="Times New Roman" w:cs="Times New Roman"/>
        </w:rPr>
        <w:t>sunset.</w:t>
      </w:r>
      <w:r w:rsidR="00602411" w:rsidRPr="53171664">
        <w:rPr>
          <w:rFonts w:ascii="Times New Roman" w:eastAsia="Times New Roman" w:hAnsi="Times New Roman" w:cs="Times New Roman"/>
        </w:rPr>
        <w:t xml:space="preserve"> </w:t>
      </w:r>
      <w:r w:rsidR="00E525AA" w:rsidRPr="53171664">
        <w:rPr>
          <w:rFonts w:ascii="Times New Roman" w:eastAsia="Times New Roman" w:hAnsi="Times New Roman" w:cs="Times New Roman"/>
        </w:rPr>
        <w:t>The sys</w:t>
      </w:r>
      <w:r w:rsidR="007E34A8" w:rsidRPr="53171664">
        <w:rPr>
          <w:rFonts w:ascii="Times New Roman" w:eastAsia="Times New Roman" w:hAnsi="Times New Roman" w:cs="Times New Roman"/>
        </w:rPr>
        <w:t xml:space="preserve">tem’s </w:t>
      </w:r>
      <w:r w:rsidR="001738E6" w:rsidRPr="53171664">
        <w:rPr>
          <w:rFonts w:ascii="Times New Roman" w:eastAsia="Times New Roman" w:hAnsi="Times New Roman" w:cs="Times New Roman"/>
        </w:rPr>
        <w:t>envi</w:t>
      </w:r>
      <w:r w:rsidR="006F624E" w:rsidRPr="53171664">
        <w:rPr>
          <w:rFonts w:ascii="Times New Roman" w:eastAsia="Times New Roman" w:hAnsi="Times New Roman" w:cs="Times New Roman"/>
        </w:rPr>
        <w:t>ronment</w:t>
      </w:r>
      <w:r w:rsidR="00AF5645" w:rsidRPr="53171664">
        <w:rPr>
          <w:rFonts w:ascii="Times New Roman" w:eastAsia="Times New Roman" w:hAnsi="Times New Roman" w:cs="Times New Roman"/>
        </w:rPr>
        <w:t>al conditi</w:t>
      </w:r>
      <w:r w:rsidR="002B7A8B" w:rsidRPr="53171664">
        <w:rPr>
          <w:rFonts w:ascii="Times New Roman" w:eastAsia="Times New Roman" w:hAnsi="Times New Roman" w:cs="Times New Roman"/>
        </w:rPr>
        <w:t xml:space="preserve">ons were </w:t>
      </w:r>
      <w:r w:rsidR="00011CD1" w:rsidRPr="53171664">
        <w:rPr>
          <w:rFonts w:ascii="Times New Roman" w:eastAsia="Times New Roman" w:hAnsi="Times New Roman" w:cs="Times New Roman"/>
        </w:rPr>
        <w:t>modeled t</w:t>
      </w:r>
      <w:r w:rsidR="001526AE" w:rsidRPr="53171664">
        <w:rPr>
          <w:rFonts w:ascii="Times New Roman" w:eastAsia="Times New Roman" w:hAnsi="Times New Roman" w:cs="Times New Roman"/>
        </w:rPr>
        <w:t xml:space="preserve">o be </w:t>
      </w:r>
      <w:r w:rsidR="00461A4E" w:rsidRPr="53171664">
        <w:rPr>
          <w:rFonts w:ascii="Times New Roman" w:eastAsia="Times New Roman" w:hAnsi="Times New Roman" w:cs="Times New Roman"/>
        </w:rPr>
        <w:t>a co</w:t>
      </w:r>
      <w:r w:rsidR="0030353F" w:rsidRPr="53171664">
        <w:rPr>
          <w:rFonts w:ascii="Times New Roman" w:eastAsia="Times New Roman" w:hAnsi="Times New Roman" w:cs="Times New Roman"/>
        </w:rPr>
        <w:t>ntinuo</w:t>
      </w:r>
      <w:r w:rsidR="00C6411D" w:rsidRPr="53171664">
        <w:rPr>
          <w:rFonts w:ascii="Times New Roman" w:eastAsia="Times New Roman" w:hAnsi="Times New Roman" w:cs="Times New Roman"/>
        </w:rPr>
        <w:t>us smo</w:t>
      </w:r>
      <w:r w:rsidR="00251077" w:rsidRPr="53171664">
        <w:rPr>
          <w:rFonts w:ascii="Times New Roman" w:eastAsia="Times New Roman" w:hAnsi="Times New Roman" w:cs="Times New Roman"/>
        </w:rPr>
        <w:t>oth c</w:t>
      </w:r>
      <w:r w:rsidR="00360AA2" w:rsidRPr="53171664">
        <w:rPr>
          <w:rFonts w:ascii="Times New Roman" w:eastAsia="Times New Roman" w:hAnsi="Times New Roman" w:cs="Times New Roman"/>
        </w:rPr>
        <w:t>urve</w:t>
      </w:r>
      <w:r w:rsidR="00FB5BC4" w:rsidRPr="53171664">
        <w:rPr>
          <w:rFonts w:ascii="Times New Roman" w:eastAsia="Times New Roman" w:hAnsi="Times New Roman" w:cs="Times New Roman"/>
        </w:rPr>
        <w:t xml:space="preserve"> s</w:t>
      </w:r>
      <w:r w:rsidR="00670FF6" w:rsidRPr="53171664">
        <w:rPr>
          <w:rFonts w:ascii="Times New Roman" w:eastAsia="Times New Roman" w:hAnsi="Times New Roman" w:cs="Times New Roman"/>
        </w:rPr>
        <w:t>tart</w:t>
      </w:r>
      <w:r w:rsidR="001849BD" w:rsidRPr="53171664">
        <w:rPr>
          <w:rFonts w:ascii="Times New Roman" w:eastAsia="Times New Roman" w:hAnsi="Times New Roman" w:cs="Times New Roman"/>
        </w:rPr>
        <w:t>ing a</w:t>
      </w:r>
      <w:r w:rsidR="003D120A" w:rsidRPr="53171664">
        <w:rPr>
          <w:rFonts w:ascii="Times New Roman" w:eastAsia="Times New Roman" w:hAnsi="Times New Roman" w:cs="Times New Roman"/>
        </w:rPr>
        <w:t>nd endin</w:t>
      </w:r>
      <w:r w:rsidR="008827C2" w:rsidRPr="53171664">
        <w:rPr>
          <w:rFonts w:ascii="Times New Roman" w:eastAsia="Times New Roman" w:hAnsi="Times New Roman" w:cs="Times New Roman"/>
        </w:rPr>
        <w:t xml:space="preserve">g at the </w:t>
      </w:r>
      <w:r w:rsidR="00771099" w:rsidRPr="53171664">
        <w:rPr>
          <w:rFonts w:ascii="Times New Roman" w:eastAsia="Times New Roman" w:hAnsi="Times New Roman" w:cs="Times New Roman"/>
        </w:rPr>
        <w:t xml:space="preserve">same </w:t>
      </w:r>
      <w:r w:rsidR="00CC120A" w:rsidRPr="53171664">
        <w:rPr>
          <w:rFonts w:ascii="Times New Roman" w:eastAsia="Times New Roman" w:hAnsi="Times New Roman" w:cs="Times New Roman"/>
        </w:rPr>
        <w:t xml:space="preserve">ambient </w:t>
      </w:r>
      <w:r w:rsidR="001A334E" w:rsidRPr="53171664">
        <w:rPr>
          <w:rFonts w:ascii="Times New Roman" w:eastAsia="Times New Roman" w:hAnsi="Times New Roman" w:cs="Times New Roman"/>
        </w:rPr>
        <w:t>conditions and</w:t>
      </w:r>
      <w:r w:rsidR="004447D1" w:rsidRPr="53171664">
        <w:rPr>
          <w:rFonts w:ascii="Times New Roman" w:eastAsia="Times New Roman" w:hAnsi="Times New Roman" w:cs="Times New Roman"/>
        </w:rPr>
        <w:t xml:space="preserve"> </w:t>
      </w:r>
      <w:r w:rsidR="002516B6" w:rsidRPr="53171664">
        <w:rPr>
          <w:rFonts w:ascii="Times New Roman" w:eastAsia="Times New Roman" w:hAnsi="Times New Roman" w:cs="Times New Roman"/>
        </w:rPr>
        <w:t>peak</w:t>
      </w:r>
      <w:r w:rsidR="005F2ABE" w:rsidRPr="53171664">
        <w:rPr>
          <w:rFonts w:ascii="Times New Roman" w:eastAsia="Times New Roman" w:hAnsi="Times New Roman" w:cs="Times New Roman"/>
        </w:rPr>
        <w:t>ing in temperatu</w:t>
      </w:r>
      <w:r w:rsidR="001F3A64" w:rsidRPr="53171664">
        <w:rPr>
          <w:rFonts w:ascii="Times New Roman" w:eastAsia="Times New Roman" w:hAnsi="Times New Roman" w:cs="Times New Roman"/>
        </w:rPr>
        <w:t xml:space="preserve">re </w:t>
      </w:r>
      <w:r w:rsidR="5E5A7A86" w:rsidRPr="53171664">
        <w:rPr>
          <w:rFonts w:ascii="Times New Roman" w:eastAsia="Times New Roman" w:hAnsi="Times New Roman" w:cs="Times New Roman"/>
        </w:rPr>
        <w:t>in</w:t>
      </w:r>
      <w:r w:rsidR="001F3A64" w:rsidRPr="53171664">
        <w:rPr>
          <w:rFonts w:ascii="Times New Roman" w:eastAsia="Times New Roman" w:hAnsi="Times New Roman" w:cs="Times New Roman"/>
        </w:rPr>
        <w:t xml:space="preserve"> th</w:t>
      </w:r>
      <w:r w:rsidR="00BD5612" w:rsidRPr="53171664">
        <w:rPr>
          <w:rFonts w:ascii="Times New Roman" w:eastAsia="Times New Roman" w:hAnsi="Times New Roman" w:cs="Times New Roman"/>
        </w:rPr>
        <w:t>e middle o</w:t>
      </w:r>
      <w:r w:rsidR="000C3458" w:rsidRPr="53171664">
        <w:rPr>
          <w:rFonts w:ascii="Times New Roman" w:eastAsia="Times New Roman" w:hAnsi="Times New Roman" w:cs="Times New Roman"/>
        </w:rPr>
        <w:t>f the da</w:t>
      </w:r>
      <w:r w:rsidR="00E1354B" w:rsidRPr="53171664">
        <w:rPr>
          <w:rFonts w:ascii="Times New Roman" w:eastAsia="Times New Roman" w:hAnsi="Times New Roman" w:cs="Times New Roman"/>
        </w:rPr>
        <w:t>y</w:t>
      </w:r>
      <w:r w:rsidR="0004102B" w:rsidRPr="53171664">
        <w:rPr>
          <w:rFonts w:ascii="Times New Roman" w:eastAsia="Times New Roman" w:hAnsi="Times New Roman" w:cs="Times New Roman"/>
        </w:rPr>
        <w:t xml:space="preserve">. </w:t>
      </w:r>
    </w:p>
    <w:p w14:paraId="5B0FBE93" w14:textId="7FDC1104" w:rsidR="46B8EB9F" w:rsidRDefault="46B8EB9F" w:rsidP="46B8EB9F">
      <w:pPr>
        <w:spacing w:line="240" w:lineRule="auto"/>
        <w:rPr>
          <w:rFonts w:ascii="Times New Roman" w:eastAsia="Times New Roman" w:hAnsi="Times New Roman" w:cs="Times New Roman"/>
        </w:rPr>
      </w:pPr>
    </w:p>
    <w:p w14:paraId="335A6D2B" w14:textId="7AC282F5" w:rsidR="00E863F0" w:rsidRDefault="5F2F18B7" w:rsidP="00C67E0F">
      <w:pPr>
        <w:spacing w:line="240" w:lineRule="auto"/>
        <w:jc w:val="center"/>
        <w:rPr>
          <w:rFonts w:ascii="Times New Roman" w:eastAsia="Times New Roman" w:hAnsi="Times New Roman" w:cs="Times New Roman"/>
        </w:rPr>
      </w:pPr>
      <w:r>
        <w:rPr>
          <w:noProof/>
        </w:rPr>
        <w:drawing>
          <wp:inline distT="0" distB="0" distL="0" distR="0" wp14:anchorId="1326E393" wp14:editId="67AB0773">
            <wp:extent cx="3100326" cy="2733942"/>
            <wp:effectExtent l="0" t="0" r="5080" b="9525"/>
            <wp:docPr id="1403584298" name="Picture 1"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15C57B1E-075F-7C7C-CFC1-1BF213744691}"/>
                        </a:ext>
                      </a:extLst>
                    </a:blip>
                    <a:stretch>
                      <a:fillRect/>
                    </a:stretch>
                  </pic:blipFill>
                  <pic:spPr>
                    <a:xfrm>
                      <a:off x="0" y="0"/>
                      <a:ext cx="3100326" cy="2733942"/>
                    </a:xfrm>
                    <a:prstGeom prst="rect">
                      <a:avLst/>
                    </a:prstGeom>
                  </pic:spPr>
                </pic:pic>
              </a:graphicData>
            </a:graphic>
          </wp:inline>
        </w:drawing>
      </w:r>
    </w:p>
    <w:p w14:paraId="22CC100A" w14:textId="7316E4D9" w:rsidR="00C76FA6" w:rsidRDefault="00980FB3" w:rsidP="0090784E">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00C76FA6" w:rsidRPr="53171664">
        <w:rPr>
          <w:rFonts w:ascii="Times New Roman" w:eastAsia="Times New Roman" w:hAnsi="Times New Roman" w:cs="Times New Roman"/>
        </w:rPr>
        <w:t xml:space="preserve">1. </w:t>
      </w:r>
      <w:r w:rsidR="001A1962" w:rsidRPr="53171664">
        <w:rPr>
          <w:rFonts w:ascii="Times New Roman" w:eastAsia="Times New Roman" w:hAnsi="Times New Roman" w:cs="Times New Roman"/>
        </w:rPr>
        <w:t>Sun</w:t>
      </w:r>
      <w:r w:rsidR="002637DD" w:rsidRPr="53171664">
        <w:rPr>
          <w:rFonts w:ascii="Times New Roman" w:eastAsia="Times New Roman" w:hAnsi="Times New Roman" w:cs="Times New Roman"/>
        </w:rPr>
        <w:t xml:space="preserve"> (</w:t>
      </w:r>
      <w:r w:rsidR="000D1B52" w:rsidRPr="53171664">
        <w:rPr>
          <w:rFonts w:ascii="Times New Roman" w:eastAsia="Times New Roman" w:hAnsi="Times New Roman" w:cs="Times New Roman"/>
        </w:rPr>
        <w:t>zeni</w:t>
      </w:r>
      <w:r w:rsidR="00DF1745" w:rsidRPr="53171664">
        <w:rPr>
          <w:rFonts w:ascii="Times New Roman" w:eastAsia="Times New Roman" w:hAnsi="Times New Roman" w:cs="Times New Roman"/>
        </w:rPr>
        <w:t>th) a</w:t>
      </w:r>
      <w:r w:rsidR="009818CB" w:rsidRPr="53171664">
        <w:rPr>
          <w:rFonts w:ascii="Times New Roman" w:eastAsia="Times New Roman" w:hAnsi="Times New Roman" w:cs="Times New Roman"/>
        </w:rPr>
        <w:t>ngle</w:t>
      </w:r>
      <w:r w:rsidR="00707D6F" w:rsidRPr="53171664">
        <w:rPr>
          <w:rFonts w:ascii="Times New Roman" w:eastAsia="Times New Roman" w:hAnsi="Times New Roman" w:cs="Times New Roman"/>
        </w:rPr>
        <w:t xml:space="preserve"> ove</w:t>
      </w:r>
      <w:r w:rsidR="00793AA6" w:rsidRPr="53171664">
        <w:rPr>
          <w:rFonts w:ascii="Times New Roman" w:eastAsia="Times New Roman" w:hAnsi="Times New Roman" w:cs="Times New Roman"/>
        </w:rPr>
        <w:t xml:space="preserve">r </w:t>
      </w:r>
      <w:r w:rsidR="00C07953" w:rsidRPr="53171664">
        <w:rPr>
          <w:rFonts w:ascii="Times New Roman" w:eastAsia="Times New Roman" w:hAnsi="Times New Roman" w:cs="Times New Roman"/>
        </w:rPr>
        <w:t>12 h</w:t>
      </w:r>
      <w:r w:rsidR="000C72EE" w:rsidRPr="53171664">
        <w:rPr>
          <w:rFonts w:ascii="Times New Roman" w:eastAsia="Times New Roman" w:hAnsi="Times New Roman" w:cs="Times New Roman"/>
        </w:rPr>
        <w:t>ours</w:t>
      </w:r>
    </w:p>
    <w:p w14:paraId="46F6EBFC" w14:textId="5A5041AF" w:rsidR="46B8EB9F" w:rsidRDefault="00932B26" w:rsidP="007E5ECD">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w:t>
      </w:r>
      <w:r w:rsidR="0009006D" w:rsidRPr="53171664">
        <w:rPr>
          <w:rFonts w:ascii="Times New Roman" w:eastAsia="Times New Roman" w:hAnsi="Times New Roman" w:cs="Times New Roman"/>
        </w:rPr>
        <w:t>day woul</w:t>
      </w:r>
      <w:r w:rsidR="006A47B7" w:rsidRPr="53171664">
        <w:rPr>
          <w:rFonts w:ascii="Times New Roman" w:eastAsia="Times New Roman" w:hAnsi="Times New Roman" w:cs="Times New Roman"/>
        </w:rPr>
        <w:t>d start with</w:t>
      </w:r>
      <w:r w:rsidR="00B92B9B" w:rsidRPr="53171664">
        <w:rPr>
          <w:rFonts w:ascii="Times New Roman" w:eastAsia="Times New Roman" w:hAnsi="Times New Roman" w:cs="Times New Roman"/>
        </w:rPr>
        <w:t xml:space="preserve"> </w:t>
      </w:r>
      <w:r w:rsidR="00875019" w:rsidRPr="53171664">
        <w:rPr>
          <w:rFonts w:ascii="Times New Roman" w:eastAsia="Times New Roman" w:hAnsi="Times New Roman" w:cs="Times New Roman"/>
        </w:rPr>
        <w:t>th</w:t>
      </w:r>
      <w:r w:rsidR="003740F0" w:rsidRPr="53171664">
        <w:rPr>
          <w:rFonts w:ascii="Times New Roman" w:eastAsia="Times New Roman" w:hAnsi="Times New Roman" w:cs="Times New Roman"/>
        </w:rPr>
        <w:t xml:space="preserve">e sun rising </w:t>
      </w:r>
      <w:r w:rsidR="00632F1A" w:rsidRPr="53171664">
        <w:rPr>
          <w:rFonts w:ascii="Times New Roman" w:eastAsia="Times New Roman" w:hAnsi="Times New Roman" w:cs="Times New Roman"/>
        </w:rPr>
        <w:t xml:space="preserve">over a </w:t>
      </w:r>
      <w:r w:rsidR="008D3428" w:rsidRPr="53171664">
        <w:rPr>
          <w:rFonts w:ascii="Times New Roman" w:eastAsia="Times New Roman" w:hAnsi="Times New Roman" w:cs="Times New Roman"/>
        </w:rPr>
        <w:t xml:space="preserve">slight </w:t>
      </w:r>
      <w:r w:rsidR="00BB1496" w:rsidRPr="53171664">
        <w:rPr>
          <w:rFonts w:ascii="Times New Roman" w:eastAsia="Times New Roman" w:hAnsi="Times New Roman" w:cs="Times New Roman"/>
        </w:rPr>
        <w:t>hori</w:t>
      </w:r>
      <w:r w:rsidR="00CE1690" w:rsidRPr="53171664">
        <w:rPr>
          <w:rFonts w:ascii="Times New Roman" w:eastAsia="Times New Roman" w:hAnsi="Times New Roman" w:cs="Times New Roman"/>
        </w:rPr>
        <w:t xml:space="preserve">zon </w:t>
      </w:r>
      <w:r w:rsidR="001702F7" w:rsidRPr="53171664">
        <w:rPr>
          <w:rFonts w:ascii="Times New Roman" w:eastAsia="Times New Roman" w:hAnsi="Times New Roman" w:cs="Times New Roman"/>
        </w:rPr>
        <w:t>facin</w:t>
      </w:r>
      <w:r w:rsidR="001E6C87" w:rsidRPr="53171664">
        <w:rPr>
          <w:rFonts w:ascii="Times New Roman" w:eastAsia="Times New Roman" w:hAnsi="Times New Roman" w:cs="Times New Roman"/>
        </w:rPr>
        <w:t xml:space="preserve">g </w:t>
      </w:r>
      <w:r w:rsidR="00926F0B" w:rsidRPr="53171664">
        <w:rPr>
          <w:rFonts w:ascii="Times New Roman" w:eastAsia="Times New Roman" w:hAnsi="Times New Roman" w:cs="Times New Roman"/>
        </w:rPr>
        <w:t>20</w:t>
      </w:r>
      <w:r w:rsidR="06B2E3C6" w:rsidRPr="53171664">
        <w:rPr>
          <w:rFonts w:ascii="Times New Roman" w:eastAsia="Times New Roman" w:hAnsi="Times New Roman" w:cs="Times New Roman"/>
        </w:rPr>
        <w:t xml:space="preserve">° </w:t>
      </w:r>
      <w:r w:rsidR="007C6908" w:rsidRPr="53171664">
        <w:rPr>
          <w:rFonts w:ascii="Times New Roman" w:eastAsia="Times New Roman" w:hAnsi="Times New Roman" w:cs="Times New Roman"/>
        </w:rPr>
        <w:t>to the</w:t>
      </w:r>
      <w:r w:rsidR="00E76D1C" w:rsidRPr="53171664">
        <w:rPr>
          <w:rFonts w:ascii="Times New Roman" w:eastAsia="Times New Roman" w:hAnsi="Times New Roman" w:cs="Times New Roman"/>
        </w:rPr>
        <w:t xml:space="preserve"> </w:t>
      </w:r>
      <w:r w:rsidR="0002234E" w:rsidRPr="53171664">
        <w:rPr>
          <w:rFonts w:ascii="Times New Roman" w:eastAsia="Times New Roman" w:hAnsi="Times New Roman" w:cs="Times New Roman"/>
        </w:rPr>
        <w:t>elect</w:t>
      </w:r>
      <w:r w:rsidR="000E2BD4" w:rsidRPr="53171664">
        <w:rPr>
          <w:rFonts w:ascii="Times New Roman" w:eastAsia="Times New Roman" w:hAnsi="Times New Roman" w:cs="Times New Roman"/>
        </w:rPr>
        <w:t>ric v</w:t>
      </w:r>
      <w:r w:rsidR="00E4140E" w:rsidRPr="53171664">
        <w:rPr>
          <w:rFonts w:ascii="Times New Roman" w:eastAsia="Times New Roman" w:hAnsi="Times New Roman" w:cs="Times New Roman"/>
        </w:rPr>
        <w:t>ehicle</w:t>
      </w:r>
      <w:r w:rsidR="00D70686" w:rsidRPr="53171664">
        <w:rPr>
          <w:rFonts w:ascii="Times New Roman" w:eastAsia="Times New Roman" w:hAnsi="Times New Roman" w:cs="Times New Roman"/>
        </w:rPr>
        <w:t xml:space="preserve">’s </w:t>
      </w:r>
      <w:r w:rsidR="009B671F" w:rsidRPr="53171664">
        <w:rPr>
          <w:rFonts w:ascii="Times New Roman" w:eastAsia="Times New Roman" w:hAnsi="Times New Roman" w:cs="Times New Roman"/>
        </w:rPr>
        <w:t>left si</w:t>
      </w:r>
      <w:r w:rsidR="006E03AD" w:rsidRPr="53171664">
        <w:rPr>
          <w:rFonts w:ascii="Times New Roman" w:eastAsia="Times New Roman" w:hAnsi="Times New Roman" w:cs="Times New Roman"/>
        </w:rPr>
        <w:t>de</w:t>
      </w:r>
      <w:r w:rsidR="00F875C1" w:rsidRPr="53171664">
        <w:rPr>
          <w:rFonts w:ascii="Times New Roman" w:eastAsia="Times New Roman" w:hAnsi="Times New Roman" w:cs="Times New Roman"/>
        </w:rPr>
        <w:t xml:space="preserve">, then </w:t>
      </w:r>
      <w:r w:rsidR="00BB6C60" w:rsidRPr="53171664">
        <w:rPr>
          <w:rFonts w:ascii="Times New Roman" w:eastAsia="Times New Roman" w:hAnsi="Times New Roman" w:cs="Times New Roman"/>
        </w:rPr>
        <w:t xml:space="preserve">set </w:t>
      </w:r>
      <w:r w:rsidR="00750406" w:rsidRPr="53171664">
        <w:rPr>
          <w:rFonts w:ascii="Times New Roman" w:eastAsia="Times New Roman" w:hAnsi="Times New Roman" w:cs="Times New Roman"/>
        </w:rPr>
        <w:t>2</w:t>
      </w:r>
      <w:r w:rsidR="00796AF8" w:rsidRPr="53171664">
        <w:rPr>
          <w:rFonts w:ascii="Times New Roman" w:eastAsia="Times New Roman" w:hAnsi="Times New Roman" w:cs="Times New Roman"/>
        </w:rPr>
        <w:t>0</w:t>
      </w:r>
      <w:r w:rsidR="30B340C6" w:rsidRPr="53171664">
        <w:rPr>
          <w:rFonts w:ascii="Times New Roman" w:eastAsia="Times New Roman" w:hAnsi="Times New Roman" w:cs="Times New Roman"/>
        </w:rPr>
        <w:t xml:space="preserve">° </w:t>
      </w:r>
      <w:r w:rsidR="00303A14" w:rsidRPr="53171664">
        <w:rPr>
          <w:rFonts w:ascii="Times New Roman" w:eastAsia="Times New Roman" w:hAnsi="Times New Roman" w:cs="Times New Roman"/>
        </w:rPr>
        <w:t>on the</w:t>
      </w:r>
      <w:r w:rsidR="00E2571D" w:rsidRPr="53171664">
        <w:rPr>
          <w:rFonts w:ascii="Times New Roman" w:eastAsia="Times New Roman" w:hAnsi="Times New Roman" w:cs="Times New Roman"/>
        </w:rPr>
        <w:t xml:space="preserve"> left </w:t>
      </w:r>
      <w:r w:rsidR="0059695D" w:rsidRPr="53171664">
        <w:rPr>
          <w:rFonts w:ascii="Times New Roman" w:eastAsia="Times New Roman" w:hAnsi="Times New Roman" w:cs="Times New Roman"/>
        </w:rPr>
        <w:t>side a</w:t>
      </w:r>
      <w:r w:rsidR="005B35ED" w:rsidRPr="53171664">
        <w:rPr>
          <w:rFonts w:ascii="Times New Roman" w:eastAsia="Times New Roman" w:hAnsi="Times New Roman" w:cs="Times New Roman"/>
        </w:rPr>
        <w:t xml:space="preserve">s well </w:t>
      </w:r>
      <w:r w:rsidR="00612D0F" w:rsidRPr="53171664">
        <w:rPr>
          <w:rFonts w:ascii="Times New Roman" w:eastAsia="Times New Roman" w:hAnsi="Times New Roman" w:cs="Times New Roman"/>
        </w:rPr>
        <w:t>since the car wou</w:t>
      </w:r>
      <w:r w:rsidR="0017336F" w:rsidRPr="53171664">
        <w:rPr>
          <w:rFonts w:ascii="Times New Roman" w:eastAsia="Times New Roman" w:hAnsi="Times New Roman" w:cs="Times New Roman"/>
        </w:rPr>
        <w:t xml:space="preserve">ld be </w:t>
      </w:r>
      <w:r w:rsidR="00F477CE" w:rsidRPr="53171664">
        <w:rPr>
          <w:rFonts w:ascii="Times New Roman" w:eastAsia="Times New Roman" w:hAnsi="Times New Roman" w:cs="Times New Roman"/>
        </w:rPr>
        <w:t>return</w:t>
      </w:r>
      <w:r w:rsidR="00350F43" w:rsidRPr="53171664">
        <w:rPr>
          <w:rFonts w:ascii="Times New Roman" w:eastAsia="Times New Roman" w:hAnsi="Times New Roman" w:cs="Times New Roman"/>
        </w:rPr>
        <w:t xml:space="preserve">ing to </w:t>
      </w:r>
      <w:r w:rsidR="0030382B" w:rsidRPr="53171664">
        <w:rPr>
          <w:rFonts w:ascii="Times New Roman" w:eastAsia="Times New Roman" w:hAnsi="Times New Roman" w:cs="Times New Roman"/>
        </w:rPr>
        <w:t>the south</w:t>
      </w:r>
      <w:r w:rsidR="00A0309B" w:rsidRPr="53171664">
        <w:rPr>
          <w:rFonts w:ascii="Times New Roman" w:eastAsia="Times New Roman" w:hAnsi="Times New Roman" w:cs="Times New Roman"/>
        </w:rPr>
        <w:t xml:space="preserve"> </w:t>
      </w:r>
      <w:r w:rsidR="00CE6285" w:rsidRPr="53171664">
        <w:rPr>
          <w:rFonts w:ascii="Times New Roman" w:eastAsia="Times New Roman" w:hAnsi="Times New Roman" w:cs="Times New Roman"/>
        </w:rPr>
        <w:t>at th</w:t>
      </w:r>
      <w:r w:rsidR="00BE6A52" w:rsidRPr="53171664">
        <w:rPr>
          <w:rFonts w:ascii="Times New Roman" w:eastAsia="Times New Roman" w:hAnsi="Times New Roman" w:cs="Times New Roman"/>
        </w:rPr>
        <w:t>e end of th</w:t>
      </w:r>
      <w:r w:rsidR="007E6975" w:rsidRPr="53171664">
        <w:rPr>
          <w:rFonts w:ascii="Times New Roman" w:eastAsia="Times New Roman" w:hAnsi="Times New Roman" w:cs="Times New Roman"/>
        </w:rPr>
        <w:t>e day.</w:t>
      </w:r>
      <w:r w:rsidR="001E46ED" w:rsidRPr="53171664">
        <w:rPr>
          <w:rFonts w:ascii="Times New Roman" w:eastAsia="Times New Roman" w:hAnsi="Times New Roman" w:cs="Times New Roman"/>
        </w:rPr>
        <w:t xml:space="preserve"> </w:t>
      </w:r>
      <w:r w:rsidR="0066502E" w:rsidRPr="53171664">
        <w:rPr>
          <w:rFonts w:ascii="Times New Roman" w:eastAsia="Times New Roman" w:hAnsi="Times New Roman" w:cs="Times New Roman"/>
        </w:rPr>
        <w:t xml:space="preserve">At </w:t>
      </w:r>
      <w:r w:rsidR="00853E2D" w:rsidRPr="53171664">
        <w:rPr>
          <w:rFonts w:ascii="Times New Roman" w:eastAsia="Times New Roman" w:hAnsi="Times New Roman" w:cs="Times New Roman"/>
        </w:rPr>
        <w:t>12 PM</w:t>
      </w:r>
      <w:r w:rsidR="00B04799" w:rsidRPr="53171664">
        <w:rPr>
          <w:rFonts w:ascii="Times New Roman" w:eastAsia="Times New Roman" w:hAnsi="Times New Roman" w:cs="Times New Roman"/>
        </w:rPr>
        <w:t xml:space="preserve"> when</w:t>
      </w:r>
      <w:r w:rsidR="005B671B" w:rsidRPr="53171664">
        <w:rPr>
          <w:rFonts w:ascii="Times New Roman" w:eastAsia="Times New Roman" w:hAnsi="Times New Roman" w:cs="Times New Roman"/>
        </w:rPr>
        <w:t xml:space="preserve"> the sun i</w:t>
      </w:r>
      <w:r w:rsidR="001101A8" w:rsidRPr="53171664">
        <w:rPr>
          <w:rFonts w:ascii="Times New Roman" w:eastAsia="Times New Roman" w:hAnsi="Times New Roman" w:cs="Times New Roman"/>
        </w:rPr>
        <w:t xml:space="preserve">s </w:t>
      </w:r>
      <w:r w:rsidR="003E7E4D" w:rsidRPr="53171664">
        <w:rPr>
          <w:rFonts w:ascii="Times New Roman" w:eastAsia="Times New Roman" w:hAnsi="Times New Roman" w:cs="Times New Roman"/>
        </w:rPr>
        <w:t xml:space="preserve">at </w:t>
      </w:r>
      <w:r w:rsidR="001B3319" w:rsidRPr="53171664">
        <w:rPr>
          <w:rFonts w:ascii="Times New Roman" w:eastAsia="Times New Roman" w:hAnsi="Times New Roman" w:cs="Times New Roman"/>
        </w:rPr>
        <w:t>90</w:t>
      </w:r>
      <w:r w:rsidR="0E6CC9F8" w:rsidRPr="53171664">
        <w:rPr>
          <w:rFonts w:ascii="Times New Roman" w:eastAsia="Times New Roman" w:hAnsi="Times New Roman" w:cs="Times New Roman"/>
        </w:rPr>
        <w:t xml:space="preserve">° </w:t>
      </w:r>
      <w:r w:rsidR="00F74BDF" w:rsidRPr="53171664">
        <w:rPr>
          <w:rFonts w:ascii="Times New Roman" w:eastAsia="Times New Roman" w:hAnsi="Times New Roman" w:cs="Times New Roman"/>
        </w:rPr>
        <w:t>a</w:t>
      </w:r>
      <w:r w:rsidR="00780D1F" w:rsidRPr="53171664">
        <w:rPr>
          <w:rFonts w:ascii="Times New Roman" w:eastAsia="Times New Roman" w:hAnsi="Times New Roman" w:cs="Times New Roman"/>
        </w:rPr>
        <w:t xml:space="preserve">bove </w:t>
      </w:r>
      <w:r w:rsidR="00873451" w:rsidRPr="53171664">
        <w:rPr>
          <w:rFonts w:ascii="Times New Roman" w:eastAsia="Times New Roman" w:hAnsi="Times New Roman" w:cs="Times New Roman"/>
        </w:rPr>
        <w:t>earth, it woul</w:t>
      </w:r>
      <w:r w:rsidR="00FA5F1C" w:rsidRPr="53171664">
        <w:rPr>
          <w:rFonts w:ascii="Times New Roman" w:eastAsia="Times New Roman" w:hAnsi="Times New Roman" w:cs="Times New Roman"/>
        </w:rPr>
        <w:t xml:space="preserve">d be </w:t>
      </w:r>
      <w:r w:rsidR="00D07467" w:rsidRPr="53171664">
        <w:rPr>
          <w:rFonts w:ascii="Times New Roman" w:eastAsia="Times New Roman" w:hAnsi="Times New Roman" w:cs="Times New Roman"/>
        </w:rPr>
        <w:t>dire</w:t>
      </w:r>
      <w:r w:rsidR="00143A4D" w:rsidRPr="53171664">
        <w:rPr>
          <w:rFonts w:ascii="Times New Roman" w:eastAsia="Times New Roman" w:hAnsi="Times New Roman" w:cs="Times New Roman"/>
        </w:rPr>
        <w:t>ctly a</w:t>
      </w:r>
      <w:r w:rsidR="004B5ACA" w:rsidRPr="53171664">
        <w:rPr>
          <w:rFonts w:ascii="Times New Roman" w:eastAsia="Times New Roman" w:hAnsi="Times New Roman" w:cs="Times New Roman"/>
        </w:rPr>
        <w:t>bove the</w:t>
      </w:r>
      <w:r w:rsidR="009A5F6A" w:rsidRPr="53171664">
        <w:rPr>
          <w:rFonts w:ascii="Times New Roman" w:eastAsia="Times New Roman" w:hAnsi="Times New Roman" w:cs="Times New Roman"/>
        </w:rPr>
        <w:t xml:space="preserve"> car</w:t>
      </w:r>
      <w:r w:rsidR="00A20FD0" w:rsidRPr="53171664">
        <w:rPr>
          <w:rFonts w:ascii="Times New Roman" w:eastAsia="Times New Roman" w:hAnsi="Times New Roman" w:cs="Times New Roman"/>
        </w:rPr>
        <w:t xml:space="preserve"> at </w:t>
      </w:r>
      <w:r w:rsidR="00391D3A" w:rsidRPr="53171664">
        <w:rPr>
          <w:rFonts w:ascii="Times New Roman" w:eastAsia="Times New Roman" w:hAnsi="Times New Roman" w:cs="Times New Roman"/>
        </w:rPr>
        <w:t>Sa</w:t>
      </w:r>
      <w:r w:rsidR="00AE7B21" w:rsidRPr="53171664">
        <w:rPr>
          <w:rFonts w:ascii="Times New Roman" w:eastAsia="Times New Roman" w:hAnsi="Times New Roman" w:cs="Times New Roman"/>
        </w:rPr>
        <w:t>cramen</w:t>
      </w:r>
      <w:r w:rsidR="004662E3" w:rsidRPr="53171664">
        <w:rPr>
          <w:rFonts w:ascii="Times New Roman" w:eastAsia="Times New Roman" w:hAnsi="Times New Roman" w:cs="Times New Roman"/>
        </w:rPr>
        <w:t>to.</w:t>
      </w:r>
    </w:p>
    <w:p w14:paraId="372FC1CF" w14:textId="6666AA70" w:rsidR="00574891" w:rsidRDefault="55D2623E" w:rsidP="004B3EC3">
      <w:pPr>
        <w:spacing w:line="240" w:lineRule="auto"/>
        <w:jc w:val="center"/>
        <w:rPr>
          <w:rFonts w:ascii="Times New Roman" w:eastAsia="Times New Roman" w:hAnsi="Times New Roman" w:cs="Times New Roman"/>
        </w:rPr>
      </w:pPr>
      <w:r>
        <w:rPr>
          <w:noProof/>
        </w:rPr>
        <w:drawing>
          <wp:inline distT="0" distB="0" distL="0" distR="0" wp14:anchorId="0BA57F5B" wp14:editId="45527804">
            <wp:extent cx="3163065" cy="2778520"/>
            <wp:effectExtent l="0" t="0" r="0" b="3175"/>
            <wp:docPr id="1015149562" name="Picture 2"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7">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CEA959D5-72FA-796B-72DD-7AEAF867AACA}"/>
                        </a:ext>
                      </a:extLst>
                    </a:blip>
                    <a:stretch>
                      <a:fillRect/>
                    </a:stretch>
                  </pic:blipFill>
                  <pic:spPr>
                    <a:xfrm>
                      <a:off x="0" y="0"/>
                      <a:ext cx="3163065" cy="2778520"/>
                    </a:xfrm>
                    <a:prstGeom prst="rect">
                      <a:avLst/>
                    </a:prstGeom>
                  </pic:spPr>
                </pic:pic>
              </a:graphicData>
            </a:graphic>
          </wp:inline>
        </w:drawing>
      </w:r>
    </w:p>
    <w:p w14:paraId="322D233B" w14:textId="46AD748E" w:rsidR="00FE5A45" w:rsidRDefault="00FE5A45" w:rsidP="004B3EC3">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Figu</w:t>
      </w:r>
      <w:r w:rsidR="00D7742E" w:rsidRPr="53171664">
        <w:rPr>
          <w:rFonts w:ascii="Times New Roman" w:eastAsia="Times New Roman" w:hAnsi="Times New Roman" w:cs="Times New Roman"/>
        </w:rPr>
        <w:t xml:space="preserve">re 2. </w:t>
      </w:r>
      <w:r w:rsidR="00DB4A99" w:rsidRPr="53171664">
        <w:rPr>
          <w:rFonts w:ascii="Times New Roman" w:eastAsia="Times New Roman" w:hAnsi="Times New Roman" w:cs="Times New Roman"/>
        </w:rPr>
        <w:t>Am</w:t>
      </w:r>
      <w:r w:rsidR="007B62B8" w:rsidRPr="53171664">
        <w:rPr>
          <w:rFonts w:ascii="Times New Roman" w:eastAsia="Times New Roman" w:hAnsi="Times New Roman" w:cs="Times New Roman"/>
        </w:rPr>
        <w:t xml:space="preserve">bient </w:t>
      </w:r>
      <w:r w:rsidR="00254E95" w:rsidRPr="53171664">
        <w:rPr>
          <w:rFonts w:ascii="Times New Roman" w:eastAsia="Times New Roman" w:hAnsi="Times New Roman" w:cs="Times New Roman"/>
        </w:rPr>
        <w:t>Te</w:t>
      </w:r>
      <w:r w:rsidR="009D32E5" w:rsidRPr="53171664">
        <w:rPr>
          <w:rFonts w:ascii="Times New Roman" w:eastAsia="Times New Roman" w:hAnsi="Times New Roman" w:cs="Times New Roman"/>
        </w:rPr>
        <w:t xml:space="preserve">mperature of the </w:t>
      </w:r>
      <w:r w:rsidR="003B4DE5" w:rsidRPr="53171664">
        <w:rPr>
          <w:rFonts w:ascii="Times New Roman" w:eastAsia="Times New Roman" w:hAnsi="Times New Roman" w:cs="Times New Roman"/>
        </w:rPr>
        <w:t xml:space="preserve">air </w:t>
      </w:r>
      <w:r w:rsidR="00BE425F" w:rsidRPr="53171664">
        <w:rPr>
          <w:rFonts w:ascii="Times New Roman" w:eastAsia="Times New Roman" w:hAnsi="Times New Roman" w:cs="Times New Roman"/>
        </w:rPr>
        <w:t>surround</w:t>
      </w:r>
      <w:r w:rsidR="00BF0043" w:rsidRPr="53171664">
        <w:rPr>
          <w:rFonts w:ascii="Times New Roman" w:eastAsia="Times New Roman" w:hAnsi="Times New Roman" w:cs="Times New Roman"/>
        </w:rPr>
        <w:t>ing the car</w:t>
      </w:r>
    </w:p>
    <w:p w14:paraId="37F36F65" w14:textId="71C900DD" w:rsidR="008378E4" w:rsidRDefault="003212EB" w:rsidP="007E5ECD">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 average hottest temperature</w:t>
      </w:r>
      <w:r w:rsidR="0E24A025" w:rsidRPr="53171664">
        <w:rPr>
          <w:rFonts w:ascii="Times New Roman" w:eastAsia="Times New Roman" w:hAnsi="Times New Roman" w:cs="Times New Roman"/>
        </w:rPr>
        <w:t>s</w:t>
      </w:r>
      <w:r w:rsidRPr="53171664">
        <w:rPr>
          <w:rFonts w:ascii="Times New Roman" w:eastAsia="Times New Roman" w:hAnsi="Times New Roman" w:cs="Times New Roman"/>
        </w:rPr>
        <w:t xml:space="preserve"> in the most recent years (2023 and 2024) were recorded in Sacramento and Los Angeles </w:t>
      </w:r>
      <w:r w:rsidR="00CA4A08" w:rsidRPr="53171664">
        <w:rPr>
          <w:rFonts w:ascii="Times New Roman" w:eastAsia="Times New Roman" w:hAnsi="Times New Roman" w:cs="Times New Roman"/>
        </w:rPr>
        <w:t xml:space="preserve">July </w:t>
      </w:r>
      <w:r w:rsidRPr="53171664">
        <w:rPr>
          <w:rFonts w:ascii="Times New Roman" w:eastAsia="Times New Roman" w:hAnsi="Times New Roman" w:cs="Times New Roman"/>
        </w:rPr>
        <w:t xml:space="preserve">summers </w:t>
      </w:r>
      <w:r w:rsidR="00B825FB" w:rsidRPr="53171664">
        <w:rPr>
          <w:rFonts w:ascii="Times New Roman" w:eastAsia="Times New Roman" w:hAnsi="Times New Roman" w:cs="Times New Roman"/>
        </w:rPr>
        <w:t>to be 85 to 95</w:t>
      </w:r>
      <w:r w:rsidR="2592D81D" w:rsidRPr="53171664">
        <w:rPr>
          <w:rFonts w:ascii="Times New Roman" w:eastAsia="Times New Roman" w:hAnsi="Times New Roman" w:cs="Times New Roman"/>
        </w:rPr>
        <w:t>°F</w:t>
      </w:r>
      <w:r w:rsidR="00B825FB" w:rsidRPr="53171664">
        <w:rPr>
          <w:rFonts w:ascii="Times New Roman" w:eastAsia="Times New Roman" w:hAnsi="Times New Roman" w:cs="Times New Roman"/>
        </w:rPr>
        <w:t xml:space="preserve">. The </w:t>
      </w:r>
      <w:r w:rsidR="00447982" w:rsidRPr="53171664">
        <w:rPr>
          <w:rFonts w:ascii="Times New Roman" w:eastAsia="Times New Roman" w:hAnsi="Times New Roman" w:cs="Times New Roman"/>
        </w:rPr>
        <w:t>hottest temperature of 95</w:t>
      </w:r>
      <w:r w:rsidR="71B666D7" w:rsidRPr="53171664">
        <w:rPr>
          <w:rFonts w:ascii="Times New Roman" w:eastAsia="Times New Roman" w:hAnsi="Times New Roman" w:cs="Times New Roman"/>
        </w:rPr>
        <w:t xml:space="preserve">°F </w:t>
      </w:r>
      <w:r w:rsidR="00EB0FE5" w:rsidRPr="53171664">
        <w:rPr>
          <w:rFonts w:ascii="Times New Roman" w:eastAsia="Times New Roman" w:hAnsi="Times New Roman" w:cs="Times New Roman"/>
        </w:rPr>
        <w:t xml:space="preserve">in Sacramento </w:t>
      </w:r>
      <w:r w:rsidR="00447982" w:rsidRPr="53171664">
        <w:rPr>
          <w:rFonts w:ascii="Times New Roman" w:eastAsia="Times New Roman" w:hAnsi="Times New Roman" w:cs="Times New Roman"/>
        </w:rPr>
        <w:t>was used, which is 35</w:t>
      </w:r>
      <w:r w:rsidR="156FD728" w:rsidRPr="53171664">
        <w:rPr>
          <w:rFonts w:ascii="Times New Roman" w:eastAsia="Times New Roman" w:hAnsi="Times New Roman" w:cs="Times New Roman"/>
        </w:rPr>
        <w:t>°C</w:t>
      </w:r>
      <w:r w:rsidR="00447982" w:rsidRPr="53171664">
        <w:rPr>
          <w:rFonts w:ascii="Times New Roman" w:eastAsia="Times New Roman" w:hAnsi="Times New Roman" w:cs="Times New Roman"/>
        </w:rPr>
        <w:t xml:space="preserve">, or </w:t>
      </w:r>
      <w:r w:rsidR="00900147" w:rsidRPr="53171664">
        <w:rPr>
          <w:rFonts w:ascii="Times New Roman" w:eastAsia="Times New Roman" w:hAnsi="Times New Roman" w:cs="Times New Roman"/>
        </w:rPr>
        <w:t>308 K</w:t>
      </w:r>
      <w:r w:rsidR="298583CC" w:rsidRPr="53171664">
        <w:rPr>
          <w:rFonts w:ascii="Times New Roman" w:eastAsia="Times New Roman" w:hAnsi="Times New Roman" w:cs="Times New Roman"/>
        </w:rPr>
        <w:t xml:space="preserve"> </w:t>
      </w:r>
      <w:r w:rsidRPr="46B8EB9F">
        <w:rPr>
          <w:rFonts w:ascii="Times New Roman" w:hAnsi="Times New Roman" w:cs="Times New Roman"/>
        </w:rPr>
        <w:fldChar w:fldCharType="begin"/>
      </w:r>
      <w:r w:rsidRPr="46B8EB9F">
        <w:rPr>
          <w:rFonts w:ascii="Times New Roman" w:hAnsi="Times New Roman" w:cs="Times New Roman"/>
        </w:rPr>
        <w:instrText xml:space="preserve"> ADDIN ZOTERO_ITEM CSL_CITATION {"citationID":"fHqCFrjt","properties":{"formattedCitation":"[1]","plainCitation":"[1]","noteIndex":0},"citationItems":[{"id":91,"uris":["http://zotero.org/users/16598628/items/DJIB35SL"],"itemData":{"id":91,"type":"webpage","language":"en","title":"California Climate, Weather By Month, Average Temperature (United States) - Weather Spark","URL":"https://weatherspark.com/countries/US/CA#google_vignette","accessed":{"date-parts":[["2025",5,19]]}}}],"schema":"https://github.com/citation-style-language/schema/raw/master/csl-citation.json"} </w:instrText>
      </w:r>
      <w:r w:rsidRPr="46B8EB9F">
        <w:rPr>
          <w:rFonts w:ascii="Times New Roman" w:hAnsi="Times New Roman" w:cs="Times New Roman"/>
        </w:rPr>
        <w:fldChar w:fldCharType="separate"/>
      </w:r>
      <w:r w:rsidR="00037F1C" w:rsidRPr="53171664">
        <w:rPr>
          <w:rFonts w:ascii="Times New Roman" w:eastAsia="Times New Roman" w:hAnsi="Times New Roman" w:cs="Times New Roman"/>
        </w:rPr>
        <w:t>[1]</w:t>
      </w:r>
      <w:r w:rsidRPr="46B8EB9F">
        <w:rPr>
          <w:rFonts w:ascii="Times New Roman" w:hAnsi="Times New Roman" w:cs="Times New Roman"/>
        </w:rPr>
        <w:fldChar w:fldCharType="end"/>
      </w:r>
      <w:r w:rsidR="00900147" w:rsidRPr="53171664">
        <w:rPr>
          <w:rFonts w:ascii="Times New Roman" w:eastAsia="Times New Roman" w:hAnsi="Times New Roman" w:cs="Times New Roman"/>
        </w:rPr>
        <w:t xml:space="preserve">. </w:t>
      </w:r>
      <w:r w:rsidR="00EB0FE5" w:rsidRPr="53171664">
        <w:rPr>
          <w:rFonts w:ascii="Times New Roman" w:eastAsia="Times New Roman" w:hAnsi="Times New Roman" w:cs="Times New Roman"/>
        </w:rPr>
        <w:t>I</w:t>
      </w:r>
      <w:r w:rsidR="00900147" w:rsidRPr="53171664">
        <w:rPr>
          <w:rFonts w:ascii="Times New Roman" w:eastAsia="Times New Roman" w:hAnsi="Times New Roman" w:cs="Times New Roman"/>
        </w:rPr>
        <w:t xml:space="preserve">n the start of the day, it is </w:t>
      </w:r>
      <w:r w:rsidR="00275778" w:rsidRPr="53171664">
        <w:rPr>
          <w:rFonts w:ascii="Times New Roman" w:eastAsia="Times New Roman" w:hAnsi="Times New Roman" w:cs="Times New Roman"/>
        </w:rPr>
        <w:t xml:space="preserve">the average low in </w:t>
      </w:r>
      <w:r w:rsidR="00CA4A08" w:rsidRPr="53171664">
        <w:rPr>
          <w:rFonts w:ascii="Times New Roman" w:eastAsia="Times New Roman" w:hAnsi="Times New Roman" w:cs="Times New Roman"/>
        </w:rPr>
        <w:t>July</w:t>
      </w:r>
      <w:r w:rsidR="00275778" w:rsidRPr="53171664">
        <w:rPr>
          <w:rFonts w:ascii="Times New Roman" w:eastAsia="Times New Roman" w:hAnsi="Times New Roman" w:cs="Times New Roman"/>
        </w:rPr>
        <w:t xml:space="preserve"> for Los Angeles, </w:t>
      </w:r>
      <w:r w:rsidR="002E02AA" w:rsidRPr="53171664">
        <w:rPr>
          <w:rFonts w:ascii="Times New Roman" w:eastAsia="Times New Roman" w:hAnsi="Times New Roman" w:cs="Times New Roman"/>
        </w:rPr>
        <w:t>67</w:t>
      </w:r>
      <w:r w:rsidR="6D13DDD8" w:rsidRPr="53171664">
        <w:rPr>
          <w:rFonts w:ascii="Times New Roman" w:eastAsia="Times New Roman" w:hAnsi="Times New Roman" w:cs="Times New Roman"/>
        </w:rPr>
        <w:t xml:space="preserve">°F </w:t>
      </w:r>
      <w:r w:rsidR="002E02AA" w:rsidRPr="53171664">
        <w:rPr>
          <w:rFonts w:ascii="Times New Roman" w:eastAsia="Times New Roman" w:hAnsi="Times New Roman" w:cs="Times New Roman"/>
        </w:rPr>
        <w:t xml:space="preserve">or </w:t>
      </w:r>
      <w:r w:rsidR="00196C64" w:rsidRPr="53171664">
        <w:rPr>
          <w:rFonts w:ascii="Times New Roman" w:eastAsia="Times New Roman" w:hAnsi="Times New Roman" w:cs="Times New Roman"/>
        </w:rPr>
        <w:t>292.5 K</w:t>
      </w:r>
      <w:r w:rsidR="5539E5FD" w:rsidRPr="53171664">
        <w:rPr>
          <w:rFonts w:ascii="Times New Roman" w:eastAsia="Times New Roman" w:hAnsi="Times New Roman" w:cs="Times New Roman"/>
        </w:rPr>
        <w:t xml:space="preserve"> </w:t>
      </w:r>
      <w:r w:rsidRPr="46B8EB9F">
        <w:rPr>
          <w:rFonts w:ascii="Times New Roman" w:hAnsi="Times New Roman" w:cs="Times New Roman"/>
        </w:rPr>
        <w:fldChar w:fldCharType="begin"/>
      </w:r>
      <w:r w:rsidRPr="46B8EB9F">
        <w:rPr>
          <w:rFonts w:ascii="Times New Roman" w:hAnsi="Times New Roman" w:cs="Times New Roman"/>
        </w:rPr>
        <w:instrText xml:space="preserve"> ADDIN ZOTERO_ITEM CSL_CITATION {"citationID":"M15jDfg8","properties":{"formattedCitation":"[2]","plainCitation":"[2]","noteIndex":0},"citationItems":[{"id":90,"uris":["http://zotero.org/users/16598628/items/3W6F37F4"],"itemData":{"id":90,"type":"webpage","abstract":"In Los Angeles, the summers are warm, arid, and clear and the winters are long, cool, wet, and partly cloudy. Over the course of the year, the temperature typically varies from 48°F to 85°F and is rarely below 42°F or above 93°F.","language":"en","title":"Los Angeles Climate, Weather By Month, Average Temperature (California, United States) - Weather Spark","URL":"https://weatherspark.com/y/1705/Average-Weather-in-Los-Angeles-California-United-States-Year-Round","accessed":{"date-parts":[["2025",5,19]]}}}],"schema":"https://github.com/citation-style-language/schema/raw/master/csl-citation.json"} </w:instrText>
      </w:r>
      <w:r w:rsidRPr="46B8EB9F">
        <w:rPr>
          <w:rFonts w:ascii="Times New Roman" w:hAnsi="Times New Roman" w:cs="Times New Roman"/>
        </w:rPr>
        <w:fldChar w:fldCharType="separate"/>
      </w:r>
      <w:r w:rsidR="00037F1C" w:rsidRPr="53171664">
        <w:rPr>
          <w:rFonts w:ascii="Times New Roman" w:eastAsia="Times New Roman" w:hAnsi="Times New Roman" w:cs="Times New Roman"/>
        </w:rPr>
        <w:t>[2]</w:t>
      </w:r>
      <w:r w:rsidRPr="46B8EB9F">
        <w:rPr>
          <w:rFonts w:ascii="Times New Roman" w:hAnsi="Times New Roman" w:cs="Times New Roman"/>
        </w:rPr>
        <w:fldChar w:fldCharType="end"/>
      </w:r>
      <w:r w:rsidR="00196C64" w:rsidRPr="53171664">
        <w:rPr>
          <w:rFonts w:ascii="Times New Roman" w:eastAsia="Times New Roman" w:hAnsi="Times New Roman" w:cs="Times New Roman"/>
        </w:rPr>
        <w:t>.</w:t>
      </w:r>
      <w:r w:rsidR="00EB0FE5" w:rsidRPr="53171664">
        <w:rPr>
          <w:rFonts w:ascii="Times New Roman" w:eastAsia="Times New Roman" w:hAnsi="Times New Roman" w:cs="Times New Roman"/>
        </w:rPr>
        <w:t xml:space="preserve"> </w:t>
      </w:r>
      <w:r w:rsidR="006F2F57" w:rsidRPr="53171664">
        <w:rPr>
          <w:rFonts w:ascii="Times New Roman" w:eastAsia="Times New Roman" w:hAnsi="Times New Roman" w:cs="Times New Roman"/>
        </w:rPr>
        <w:t xml:space="preserve">Therefore, in accordance with the vehicle’s path of </w:t>
      </w:r>
      <w:r w:rsidR="006F2F57" w:rsidRPr="53171664">
        <w:rPr>
          <w:rFonts w:ascii="Times New Roman" w:eastAsia="Times New Roman" w:hAnsi="Times New Roman" w:cs="Times New Roman"/>
        </w:rPr>
        <w:lastRenderedPageBreak/>
        <w:t>travel, it starts with the lowest temperature in Los Angeles, in the middle of the day it reaches the hottest average temperature in Sacramento, then it returns to the lowest temperature at Los Angeles at sunset.</w:t>
      </w:r>
      <w:r w:rsidR="00B75991" w:rsidRPr="53171664">
        <w:rPr>
          <w:rFonts w:ascii="Times New Roman" w:eastAsia="Times New Roman" w:hAnsi="Times New Roman" w:cs="Times New Roman"/>
        </w:rPr>
        <w:t xml:space="preserve"> These temperatures are used </w:t>
      </w:r>
      <w:r w:rsidR="00DA3DBD" w:rsidRPr="53171664">
        <w:rPr>
          <w:rFonts w:ascii="Times New Roman" w:eastAsia="Times New Roman" w:hAnsi="Times New Roman" w:cs="Times New Roman"/>
        </w:rPr>
        <w:t xml:space="preserve">to </w:t>
      </w:r>
      <w:r w:rsidR="1483F3B3" w:rsidRPr="53171664">
        <w:rPr>
          <w:rFonts w:ascii="Times New Roman" w:eastAsia="Times New Roman" w:hAnsi="Times New Roman" w:cs="Times New Roman"/>
        </w:rPr>
        <w:t>calculate</w:t>
      </w:r>
      <w:r w:rsidR="00C1584D" w:rsidRPr="53171664">
        <w:rPr>
          <w:rFonts w:ascii="Times New Roman" w:eastAsia="Times New Roman" w:hAnsi="Times New Roman" w:cs="Times New Roman"/>
        </w:rPr>
        <w:t xml:space="preserve"> the sky temperature in Figure 3.</w:t>
      </w:r>
    </w:p>
    <w:p w14:paraId="78BE10A5" w14:textId="260EB8A8" w:rsidR="46B8EB9F" w:rsidRDefault="46B8EB9F" w:rsidP="46B8EB9F">
      <w:pPr>
        <w:spacing w:line="240" w:lineRule="auto"/>
        <w:rPr>
          <w:rFonts w:ascii="Times New Roman" w:eastAsia="Times New Roman" w:hAnsi="Times New Roman" w:cs="Times New Roman"/>
        </w:rPr>
      </w:pPr>
    </w:p>
    <w:p w14:paraId="369EC6CD" w14:textId="05D3CB40" w:rsidR="00C1584D" w:rsidRDefault="0B73737F" w:rsidP="00D70B56">
      <w:pPr>
        <w:spacing w:line="240" w:lineRule="auto"/>
        <w:jc w:val="center"/>
        <w:rPr>
          <w:rFonts w:ascii="Times New Roman" w:eastAsia="Times New Roman" w:hAnsi="Times New Roman" w:cs="Times New Roman"/>
        </w:rPr>
      </w:pPr>
      <w:r>
        <w:rPr>
          <w:noProof/>
        </w:rPr>
        <w:drawing>
          <wp:inline distT="0" distB="0" distL="0" distR="0" wp14:anchorId="29290B3A" wp14:editId="0A7F65D5">
            <wp:extent cx="3229833" cy="2806122"/>
            <wp:effectExtent l="0" t="0" r="8890" b="0"/>
            <wp:docPr id="15" name="Picture 1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8">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47160D54-7145-741A-9BBC-99B96AA51F98}"/>
                        </a:ext>
                      </a:extLst>
                    </a:blip>
                    <a:stretch>
                      <a:fillRect/>
                    </a:stretch>
                  </pic:blipFill>
                  <pic:spPr>
                    <a:xfrm>
                      <a:off x="0" y="0"/>
                      <a:ext cx="3229833" cy="2806122"/>
                    </a:xfrm>
                    <a:prstGeom prst="rect">
                      <a:avLst/>
                    </a:prstGeom>
                  </pic:spPr>
                </pic:pic>
              </a:graphicData>
            </a:graphic>
          </wp:inline>
        </w:drawing>
      </w:r>
    </w:p>
    <w:p w14:paraId="06411416" w14:textId="6726ED28" w:rsidR="46B8EB9F" w:rsidRDefault="00D70B56" w:rsidP="46B8EB9F">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Figure 3. Sky temperature</w:t>
      </w:r>
      <w:r w:rsidR="00CD6895" w:rsidRPr="53171664">
        <w:rPr>
          <w:rFonts w:ascii="Times New Roman" w:eastAsia="Times New Roman" w:hAnsi="Times New Roman" w:cs="Times New Roman"/>
        </w:rPr>
        <w:t xml:space="preserve"> in accordance with ambient temperature</w:t>
      </w:r>
    </w:p>
    <w:p w14:paraId="11733EED" w14:textId="23A18E59" w:rsidR="46B8EB9F" w:rsidRDefault="006A3EA5" w:rsidP="007E5ECD">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hottest </w:t>
      </w:r>
      <w:r w:rsidR="00E97658" w:rsidRPr="53171664">
        <w:rPr>
          <w:rFonts w:ascii="Times New Roman" w:eastAsia="Times New Roman" w:hAnsi="Times New Roman" w:cs="Times New Roman"/>
        </w:rPr>
        <w:t>solar flux to IR was also mapped in a smooth curve, peaking at 12PM at 1414 W/m</w:t>
      </w:r>
      <w:r w:rsidR="00E613A7" w:rsidRPr="53171664">
        <w:rPr>
          <w:rFonts w:ascii="Times New Roman" w:eastAsia="Times New Roman" w:hAnsi="Times New Roman" w:cs="Times New Roman"/>
        </w:rPr>
        <w:t>^2</w:t>
      </w:r>
      <w:r w:rsidR="009A30DF" w:rsidRPr="53171664">
        <w:rPr>
          <w:rFonts w:ascii="Times New Roman" w:eastAsia="Times New Roman" w:hAnsi="Times New Roman" w:cs="Times New Roman"/>
        </w:rPr>
        <w:t xml:space="preserve"> in Figure 4.</w:t>
      </w:r>
    </w:p>
    <w:p w14:paraId="4F62E801" w14:textId="5B631618" w:rsidR="009A30DF" w:rsidRDefault="60EFC228" w:rsidP="009A30DF">
      <w:pPr>
        <w:spacing w:line="240" w:lineRule="auto"/>
        <w:jc w:val="center"/>
        <w:rPr>
          <w:rFonts w:ascii="Times New Roman" w:eastAsia="Times New Roman" w:hAnsi="Times New Roman" w:cs="Times New Roman"/>
        </w:rPr>
      </w:pPr>
      <w:r>
        <w:rPr>
          <w:noProof/>
        </w:rPr>
        <w:drawing>
          <wp:inline distT="0" distB="0" distL="0" distR="0" wp14:anchorId="0353864A" wp14:editId="516317E2">
            <wp:extent cx="3726362" cy="3265599"/>
            <wp:effectExtent l="0" t="0" r="7620" b="0"/>
            <wp:docPr id="11" name="Picture 10"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9">
                      <a:extLst>
                        <a:ext uri="{FF2B5EF4-FFF2-40B4-BE49-F238E27FC236}">
                          <a16:creationId xmlns:arto="http://schemas.microsoft.com/office/word/2006/arto" xmlns:a16="http://schemas.microsoft.com/office/drawing/2014/main" xmlns:a14="http://schemas.microsoft.com/office/drawing/2010/main" xmlns:w="http://schemas.openxmlformats.org/wordprocessingml/2006/main" xmlns:w10="urn:schemas-microsoft-com:office:word" xmlns:v="urn:schemas-microsoft-com:vml" xmlns:o="urn:schemas-microsoft-com:office:office" xmlns="" id="{2FF4F9F6-983D-D938-898C-467320B8F61F}"/>
                        </a:ext>
                      </a:extLst>
                    </a:blip>
                    <a:stretch>
                      <a:fillRect/>
                    </a:stretch>
                  </pic:blipFill>
                  <pic:spPr>
                    <a:xfrm>
                      <a:off x="0" y="0"/>
                      <a:ext cx="3726362" cy="3265599"/>
                    </a:xfrm>
                    <a:prstGeom prst="rect">
                      <a:avLst/>
                    </a:prstGeom>
                  </pic:spPr>
                </pic:pic>
              </a:graphicData>
            </a:graphic>
          </wp:inline>
        </w:drawing>
      </w:r>
    </w:p>
    <w:p w14:paraId="0AFD0FEF" w14:textId="77777777" w:rsidR="00411360" w:rsidRDefault="009A30DF" w:rsidP="00411360">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Figure 4. Solar Flux map throughout the 12</w:t>
      </w:r>
      <w:r w:rsidR="7A4743AF" w:rsidRPr="53171664">
        <w:rPr>
          <w:rFonts w:ascii="Times New Roman" w:eastAsia="Times New Roman" w:hAnsi="Times New Roman" w:cs="Times New Roman"/>
        </w:rPr>
        <w:t>-</w:t>
      </w:r>
      <w:r w:rsidRPr="53171664">
        <w:rPr>
          <w:rFonts w:ascii="Times New Roman" w:eastAsia="Times New Roman" w:hAnsi="Times New Roman" w:cs="Times New Roman"/>
        </w:rPr>
        <w:t>hour day</w:t>
      </w:r>
    </w:p>
    <w:p w14:paraId="69283051" w14:textId="2E9E53AE" w:rsidR="003E7122" w:rsidRPr="00411360" w:rsidRDefault="003E7122" w:rsidP="39E31E10">
      <w:pPr>
        <w:spacing w:line="240" w:lineRule="auto"/>
        <w:rPr>
          <w:rFonts w:ascii="Times New Roman" w:eastAsia="Times New Roman" w:hAnsi="Times New Roman" w:cs="Times New Roman"/>
        </w:rPr>
      </w:pPr>
      <w:r w:rsidRPr="53171664">
        <w:rPr>
          <w:rFonts w:ascii="Times New Roman" w:eastAsia="Times New Roman" w:hAnsi="Times New Roman" w:cs="Times New Roman"/>
          <w:b/>
        </w:rPr>
        <w:lastRenderedPageBreak/>
        <w:t>Velocity Profile and Power Profile</w:t>
      </w:r>
    </w:p>
    <w:p w14:paraId="6F7410C2" w14:textId="0BA9A70B" w:rsidR="46B8EB9F" w:rsidRDefault="359F7A87" w:rsidP="00411360">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It was given in the project prompt that the electric vehicle should follow the US06 Supplemental FTP Driving Schedule</w:t>
      </w:r>
      <w:r w:rsidR="29887E89" w:rsidRPr="53171664">
        <w:rPr>
          <w:rFonts w:ascii="Times New Roman" w:eastAsia="Times New Roman" w:hAnsi="Times New Roman" w:cs="Times New Roman"/>
        </w:rPr>
        <w:t xml:space="preserve"> supplied by the United States Environmental Protection Agency (EPA</w:t>
      </w:r>
      <w:r w:rsidR="337E10FA" w:rsidRPr="53171664">
        <w:rPr>
          <w:rFonts w:ascii="Times New Roman" w:eastAsia="Times New Roman" w:hAnsi="Times New Roman" w:cs="Times New Roman"/>
        </w:rPr>
        <w:t>)</w:t>
      </w:r>
      <w:r w:rsidR="7858B3E8" w:rsidRPr="53171664">
        <w:rPr>
          <w:rFonts w:ascii="Times New Roman" w:eastAsia="Times New Roman" w:hAnsi="Times New Roman" w:cs="Times New Roman"/>
        </w:rPr>
        <w:t xml:space="preserve"> </w:t>
      </w:r>
      <w:r w:rsidR="00F50E0F">
        <w:rPr>
          <w:rFonts w:ascii="Times New Roman" w:eastAsia="Times New Roman" w:hAnsi="Times New Roman" w:cs="Times New Roman"/>
        </w:rPr>
        <w:fldChar w:fldCharType="begin"/>
      </w:r>
      <w:r w:rsidR="00F50E0F">
        <w:rPr>
          <w:rFonts w:ascii="Times New Roman" w:eastAsia="Times New Roman" w:hAnsi="Times New Roman" w:cs="Times New Roman"/>
        </w:rPr>
        <w:instrText xml:space="preserve"> ADDIN ZOTERO_ITEM CSL_CITATION {"citationID":"Hq0FhzWQ","properties":{"formattedCitation":"[3]","plainCitation":"[3]","noteIndex":0},"citationItems":[{"id":111,"uris":["http://zotero.org/users/16598628/items/LAGIGFFY"],"itemData":{"id":111,"type":"webpage","abstract":"This page provides the chassis dynamometer driving schedules and shift schedules used by EPA for vehicle emissions and fuel economy testing.","genre":"Data and Tools","language":"en","title":"Dynamometer Drive Schedules","URL":"https://www.epa.gov/vehicle-and-fuel-emissions-testing/dynamometer-drive-schedules","author":[{"family":"US EPA","given":"OAR"}],"accessed":{"date-parts":[["2025",5,20]]},"issued":{"date-parts":[["2015",9,16]]}}}],"schema":"https://github.com/citation-style-language/schema/raw/master/csl-citation.json"} </w:instrText>
      </w:r>
      <w:r w:rsidR="00F50E0F">
        <w:rPr>
          <w:rFonts w:ascii="Times New Roman" w:eastAsia="Times New Roman" w:hAnsi="Times New Roman" w:cs="Times New Roman"/>
        </w:rPr>
        <w:fldChar w:fldCharType="separate"/>
      </w:r>
      <w:r w:rsidR="00F50E0F" w:rsidRPr="00F50E0F">
        <w:rPr>
          <w:rFonts w:ascii="Times New Roman" w:hAnsi="Times New Roman" w:cs="Times New Roman"/>
        </w:rPr>
        <w:t>[3]</w:t>
      </w:r>
      <w:r w:rsidR="00F50E0F">
        <w:rPr>
          <w:rFonts w:ascii="Times New Roman" w:eastAsia="Times New Roman" w:hAnsi="Times New Roman" w:cs="Times New Roman"/>
        </w:rPr>
        <w:fldChar w:fldCharType="end"/>
      </w:r>
      <w:r w:rsidR="337E10FA" w:rsidRPr="53171664">
        <w:rPr>
          <w:rFonts w:ascii="Times New Roman" w:eastAsia="Times New Roman" w:hAnsi="Times New Roman" w:cs="Times New Roman"/>
        </w:rPr>
        <w:t>.</w:t>
      </w:r>
      <w:r w:rsidR="4AE6B6A7" w:rsidRPr="53171664">
        <w:rPr>
          <w:rFonts w:ascii="Times New Roman" w:eastAsia="Times New Roman" w:hAnsi="Times New Roman" w:cs="Times New Roman"/>
        </w:rPr>
        <w:t xml:space="preserve"> The driving schedule, shown in graphical form in the figure below, simulates an aggressive, 596 second drive with </w:t>
      </w:r>
      <w:r w:rsidR="0ACA3A24" w:rsidRPr="53171664">
        <w:rPr>
          <w:rFonts w:ascii="Times New Roman" w:eastAsia="Times New Roman" w:hAnsi="Times New Roman" w:cs="Times New Roman"/>
        </w:rPr>
        <w:t>abrupt stops and accelerations. The velocity profile for the drive is supplied by the EPA in text format.</w:t>
      </w:r>
    </w:p>
    <w:p w14:paraId="1CC165CF" w14:textId="573FBD41" w:rsidR="39E31E10" w:rsidRDefault="17ABC18A" w:rsidP="68F278DA">
      <w:pPr>
        <w:spacing w:line="240" w:lineRule="auto"/>
        <w:jc w:val="center"/>
        <w:rPr>
          <w:rFonts w:ascii="Times New Roman" w:eastAsia="Times New Roman" w:hAnsi="Times New Roman" w:cs="Times New Roman"/>
        </w:rPr>
      </w:pPr>
      <w:r>
        <w:rPr>
          <w:noProof/>
        </w:rPr>
        <w:drawing>
          <wp:inline distT="0" distB="0" distL="0" distR="0" wp14:anchorId="7B4DAB93" wp14:editId="35569669">
            <wp:extent cx="5943600" cy="3124200"/>
            <wp:effectExtent l="0" t="0" r="0" b="0"/>
            <wp:docPr id="1990170481" name="Picture 1990170481" descr="A graph showing the number of ftp driv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170481"/>
                    <pic:cNvPicPr/>
                  </pic:nvPicPr>
                  <pic:blipFill>
                    <a:blip r:embed="rId10">
                      <a:extLst>
                        <a:ext uri="{28A0092B-C50C-407E-A947-70E740481C1C}">
                          <a14:useLocalDpi xmlns:a14="http://schemas.microsoft.com/office/drawing/2010/main" val="0"/>
                        </a:ext>
                      </a:extLst>
                    </a:blip>
                    <a:stretch>
                      <a:fillRect/>
                    </a:stretch>
                  </pic:blipFill>
                  <pic:spPr>
                    <a:xfrm>
                      <a:off x="0" y="0"/>
                      <a:ext cx="5943600" cy="3124200"/>
                    </a:xfrm>
                    <a:prstGeom prst="rect">
                      <a:avLst/>
                    </a:prstGeom>
                  </pic:spPr>
                </pic:pic>
              </a:graphicData>
            </a:graphic>
          </wp:inline>
        </w:drawing>
      </w:r>
      <w:r w:rsidR="33624181" w:rsidRPr="68F278DA">
        <w:rPr>
          <w:rFonts w:ascii="Times New Roman" w:eastAsia="Times New Roman" w:hAnsi="Times New Roman" w:cs="Times New Roman"/>
        </w:rPr>
        <w:t xml:space="preserve">Figure </w:t>
      </w:r>
      <w:r w:rsidR="143C959D" w:rsidRPr="6EF8145A">
        <w:rPr>
          <w:rFonts w:ascii="Times New Roman" w:eastAsia="Times New Roman" w:hAnsi="Times New Roman" w:cs="Times New Roman"/>
        </w:rPr>
        <w:t>5</w:t>
      </w:r>
      <w:r w:rsidR="33624181" w:rsidRPr="68F278DA">
        <w:rPr>
          <w:rFonts w:ascii="Times New Roman" w:eastAsia="Times New Roman" w:hAnsi="Times New Roman" w:cs="Times New Roman"/>
        </w:rPr>
        <w:t>.</w:t>
      </w:r>
      <w:r w:rsidR="33624181" w:rsidRPr="46B8EB9F">
        <w:rPr>
          <w:rFonts w:ascii="Times New Roman" w:eastAsia="Times New Roman" w:hAnsi="Times New Roman" w:cs="Times New Roman"/>
        </w:rPr>
        <w:t xml:space="preserve"> US EPA US06 Supplemental FTP Driving Schedule</w:t>
      </w:r>
    </w:p>
    <w:p w14:paraId="30C053A4" w14:textId="4E43759D" w:rsidR="17ABC18A" w:rsidRDefault="5AACB7A9" w:rsidP="00945D6B">
      <w:pPr>
        <w:spacing w:line="240" w:lineRule="auto"/>
        <w:ind w:firstLine="720"/>
        <w:rPr>
          <w:rFonts w:ascii="Times New Roman" w:eastAsia="Times New Roman" w:hAnsi="Times New Roman" w:cs="Times New Roman"/>
        </w:rPr>
      </w:pPr>
      <w:r w:rsidRPr="68F278DA">
        <w:rPr>
          <w:rFonts w:ascii="Times New Roman" w:eastAsia="Times New Roman" w:hAnsi="Times New Roman" w:cs="Times New Roman"/>
        </w:rPr>
        <w:t xml:space="preserve">The file was saved to excel. It was also given that the </w:t>
      </w:r>
      <w:proofErr w:type="gramStart"/>
      <w:r w:rsidRPr="68F278DA">
        <w:rPr>
          <w:rFonts w:ascii="Times New Roman" w:eastAsia="Times New Roman" w:hAnsi="Times New Roman" w:cs="Times New Roman"/>
        </w:rPr>
        <w:t>drive</w:t>
      </w:r>
      <w:proofErr w:type="gramEnd"/>
      <w:r w:rsidRPr="68F278DA">
        <w:rPr>
          <w:rFonts w:ascii="Times New Roman" w:eastAsia="Times New Roman" w:hAnsi="Times New Roman" w:cs="Times New Roman"/>
        </w:rPr>
        <w:t xml:space="preserve"> cycle should be repeated for 12 hours. </w:t>
      </w:r>
      <w:r w:rsidR="7288E68E" w:rsidRPr="21AB3C55">
        <w:rPr>
          <w:rFonts w:ascii="Times New Roman" w:eastAsia="Times New Roman" w:hAnsi="Times New Roman" w:cs="Times New Roman"/>
        </w:rPr>
        <w:t>To</w:t>
      </w:r>
      <w:r w:rsidRPr="68F278DA">
        <w:rPr>
          <w:rFonts w:ascii="Times New Roman" w:eastAsia="Times New Roman" w:hAnsi="Times New Roman" w:cs="Times New Roman"/>
        </w:rPr>
        <w:t xml:space="preserve"> determine the instantaneous power throughout the drive cycle, a free bo</w:t>
      </w:r>
      <w:r w:rsidR="4187F13A" w:rsidRPr="68F278DA">
        <w:rPr>
          <w:rFonts w:ascii="Times New Roman" w:eastAsia="Times New Roman" w:hAnsi="Times New Roman" w:cs="Times New Roman"/>
        </w:rPr>
        <w:t xml:space="preserve">dy diagram of the electric vehicle was created as shown below, considering that the vehicle is in motion. </w:t>
      </w:r>
      <w:r w:rsidR="0420EAE1" w:rsidRPr="68F278DA">
        <w:rPr>
          <w:rFonts w:ascii="Times New Roman" w:eastAsia="Times New Roman" w:hAnsi="Times New Roman" w:cs="Times New Roman"/>
        </w:rPr>
        <w:t xml:space="preserve">For simplicity, the entire vehicle is shown as a single block. </w:t>
      </w:r>
      <w:r w:rsidR="03253C33" w:rsidRPr="68F278DA">
        <w:rPr>
          <w:rFonts w:ascii="Times New Roman" w:eastAsia="Times New Roman" w:hAnsi="Times New Roman" w:cs="Times New Roman"/>
        </w:rPr>
        <w:t xml:space="preserve">The frictional resistance overcome at the wheels is </w:t>
      </w:r>
      <w:r w:rsidR="031EB294" w:rsidRPr="083E4690">
        <w:rPr>
          <w:rFonts w:ascii="Times New Roman" w:eastAsia="Times New Roman" w:hAnsi="Times New Roman" w:cs="Times New Roman"/>
        </w:rPr>
        <w:t>denoted</w:t>
      </w:r>
      <w:r w:rsidR="03253C33" w:rsidRPr="68F278DA">
        <w:rPr>
          <w:rFonts w:ascii="Times New Roman" w:eastAsia="Times New Roman" w:hAnsi="Times New Roman" w:cs="Times New Roman"/>
        </w:rPr>
        <w:t xml:space="preserve"> by f, drag is denoted by D, lift is denoted by L, normal force from the ground is denoted by N, the weight of the car and passengers is shown pointing down,</w:t>
      </w:r>
      <w:r w:rsidR="10EEDE6E" w:rsidRPr="68F278DA">
        <w:rPr>
          <w:rFonts w:ascii="Times New Roman" w:eastAsia="Times New Roman" w:hAnsi="Times New Roman" w:cs="Times New Roman"/>
        </w:rPr>
        <w:t xml:space="preserve"> and the force required to overcome resistances and </w:t>
      </w:r>
      <w:r w:rsidR="00D7775C" w:rsidRPr="68F278DA">
        <w:rPr>
          <w:rFonts w:ascii="Times New Roman" w:eastAsia="Times New Roman" w:hAnsi="Times New Roman" w:cs="Times New Roman"/>
        </w:rPr>
        <w:t>acceleration</w:t>
      </w:r>
      <w:r w:rsidR="10EEDE6E" w:rsidRPr="68F278DA">
        <w:rPr>
          <w:rFonts w:ascii="Times New Roman" w:eastAsia="Times New Roman" w:hAnsi="Times New Roman" w:cs="Times New Roman"/>
        </w:rPr>
        <w:t xml:space="preserve"> is shown by P/V. The incident angle, theta, </w:t>
      </w:r>
      <w:r w:rsidR="56175FFF" w:rsidRPr="68F278DA">
        <w:rPr>
          <w:rFonts w:ascii="Times New Roman" w:eastAsia="Times New Roman" w:hAnsi="Times New Roman" w:cs="Times New Roman"/>
        </w:rPr>
        <w:t xml:space="preserve">represents the grade for the incline and decline portions of the drive. </w:t>
      </w:r>
    </w:p>
    <w:p w14:paraId="7C9B04A2" w14:textId="21715D72" w:rsidR="17ABC18A" w:rsidRDefault="6EC2654B" w:rsidP="68F278DA">
      <w:pPr>
        <w:spacing w:line="240" w:lineRule="auto"/>
        <w:jc w:val="center"/>
        <w:rPr>
          <w:rFonts w:ascii="Times New Roman" w:eastAsia="Times New Roman" w:hAnsi="Times New Roman" w:cs="Times New Roman"/>
        </w:rPr>
      </w:pPr>
      <w:r>
        <w:rPr>
          <w:noProof/>
        </w:rPr>
        <w:lastRenderedPageBreak/>
        <w:drawing>
          <wp:inline distT="0" distB="0" distL="0" distR="0" wp14:anchorId="09AD4B11" wp14:editId="38DB3CEA">
            <wp:extent cx="5191849" cy="3658110"/>
            <wp:effectExtent l="0" t="0" r="0" b="0"/>
            <wp:docPr id="108397495" name="Picture 108397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397495"/>
                    <pic:cNvPicPr/>
                  </pic:nvPicPr>
                  <pic:blipFill>
                    <a:blip r:embed="rId11">
                      <a:extLst>
                        <a:ext uri="{28A0092B-C50C-407E-A947-70E740481C1C}">
                          <a14:useLocalDpi xmlns:a14="http://schemas.microsoft.com/office/drawing/2010/main" val="0"/>
                        </a:ext>
                      </a:extLst>
                    </a:blip>
                    <a:stretch>
                      <a:fillRect/>
                    </a:stretch>
                  </pic:blipFill>
                  <pic:spPr>
                    <a:xfrm>
                      <a:off x="0" y="0"/>
                      <a:ext cx="5191849" cy="3658110"/>
                    </a:xfrm>
                    <a:prstGeom prst="rect">
                      <a:avLst/>
                    </a:prstGeom>
                  </pic:spPr>
                </pic:pic>
              </a:graphicData>
            </a:graphic>
          </wp:inline>
        </w:drawing>
      </w:r>
    </w:p>
    <w:p w14:paraId="7B109DC5" w14:textId="078519DB" w:rsidR="53D48662" w:rsidRDefault="0346CB85" w:rsidP="00945D6B">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1DDF2FA1" w:rsidRPr="6EF8145A">
        <w:rPr>
          <w:rFonts w:ascii="Times New Roman" w:eastAsia="Times New Roman" w:hAnsi="Times New Roman" w:cs="Times New Roman"/>
        </w:rPr>
        <w:t>6</w:t>
      </w:r>
      <w:r w:rsidRPr="53171664">
        <w:rPr>
          <w:rFonts w:ascii="Times New Roman" w:eastAsia="Times New Roman" w:hAnsi="Times New Roman" w:cs="Times New Roman"/>
        </w:rPr>
        <w:t>. Free Body Diagram of Electric Vehicle</w:t>
      </w:r>
    </w:p>
    <w:p w14:paraId="07A8C375" w14:textId="2130A58F" w:rsidR="00E30ED5" w:rsidRPr="005C39BD" w:rsidRDefault="4E48F7C6"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rom the free body diagram, expressions were </w:t>
      </w:r>
      <w:r w:rsidR="51F39E3E" w:rsidRPr="53171664">
        <w:rPr>
          <w:rFonts w:ascii="Times New Roman" w:eastAsia="Times New Roman" w:hAnsi="Times New Roman" w:cs="Times New Roman"/>
        </w:rPr>
        <w:t xml:space="preserve">developed in order to determine </w:t>
      </w:r>
      <w:r w:rsidR="652BC39E" w:rsidRPr="53171664">
        <w:rPr>
          <w:rFonts w:ascii="Times New Roman" w:eastAsia="Times New Roman" w:hAnsi="Times New Roman" w:cs="Times New Roman"/>
        </w:rPr>
        <w:t>the instantaneous power. The</w:t>
      </w:r>
      <w:r w:rsidR="5323DD95" w:rsidRPr="53171664">
        <w:rPr>
          <w:rFonts w:ascii="Times New Roman" w:eastAsia="Times New Roman" w:hAnsi="Times New Roman" w:cs="Times New Roman"/>
        </w:rPr>
        <w:t xml:space="preserve"> drag and</w:t>
      </w:r>
      <w:r w:rsidR="652BC39E" w:rsidRPr="53171664">
        <w:rPr>
          <w:rFonts w:ascii="Times New Roman" w:eastAsia="Times New Roman" w:hAnsi="Times New Roman" w:cs="Times New Roman"/>
        </w:rPr>
        <w:t xml:space="preserve"> lift w</w:t>
      </w:r>
      <w:r w:rsidR="5136F344" w:rsidRPr="53171664">
        <w:rPr>
          <w:rFonts w:ascii="Times New Roman" w:eastAsia="Times New Roman" w:hAnsi="Times New Roman" w:cs="Times New Roman"/>
        </w:rPr>
        <w:t>ere</w:t>
      </w:r>
      <w:r w:rsidR="652BC39E" w:rsidRPr="53171664">
        <w:rPr>
          <w:rFonts w:ascii="Times New Roman" w:eastAsia="Times New Roman" w:hAnsi="Times New Roman" w:cs="Times New Roman"/>
        </w:rPr>
        <w:t xml:space="preserve"> calculated as shown:</w:t>
      </w:r>
    </w:p>
    <w:p w14:paraId="5D1455EB" w14:textId="56173863" w:rsidR="00E30ED5" w:rsidRPr="005C39BD" w:rsidRDefault="00692B4D" w:rsidP="46B8EB9F">
      <w:pPr>
        <w:spacing w:line="240" w:lineRule="auto"/>
        <w:jc w:val="center"/>
        <w:rPr>
          <w:rFonts w:ascii="Times New Roman" w:eastAsia="Times New Roman" w:hAnsi="Times New Roman" w:cs="Times New Roman"/>
        </w:rPr>
      </w:pPr>
      <m:oMathPara>
        <m:oMath>
          <m:r>
            <w:rPr>
              <w:rFonts w:ascii="Cambria Math" w:hAnsi="Cambria Math"/>
            </w:rPr>
            <m:t>D =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ρ</m:t>
          </m:r>
          <m:sSup>
            <m:sSupPr>
              <m:ctrlPr>
                <w:rPr>
                  <w:rFonts w:ascii="Cambria Math" w:hAnsi="Cambria Math"/>
                </w:rPr>
              </m:ctrlPr>
            </m:sSupPr>
            <m:e>
              <m:r>
                <w:rPr>
                  <w:rFonts w:ascii="Cambria Math" w:hAnsi="Cambria Math"/>
                </w:rPr>
                <m:t>V</m:t>
              </m:r>
            </m:e>
            <m:sup>
              <m: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D</m:t>
              </m:r>
            </m:sub>
          </m:sSub>
          <m:sSub>
            <m:sSubPr>
              <m:ctrlPr>
                <w:rPr>
                  <w:rFonts w:ascii="Cambria Math" w:hAnsi="Cambria Math"/>
                </w:rPr>
              </m:ctrlPr>
            </m:sSubPr>
            <m:e>
              <m:r>
                <w:rPr>
                  <w:rFonts w:ascii="Cambria Math" w:hAnsi="Cambria Math"/>
                </w:rPr>
                <m:t>A</m:t>
              </m:r>
            </m:e>
            <m:sub>
              <m:r>
                <w:rPr>
                  <w:rFonts w:ascii="Cambria Math" w:hAnsi="Cambria Math"/>
                </w:rPr>
                <m:t>ref</m:t>
              </m:r>
            </m:sub>
          </m:sSub>
        </m:oMath>
      </m:oMathPara>
    </w:p>
    <w:p w14:paraId="30F1612C" w14:textId="5E17D722" w:rsidR="00E30ED5" w:rsidRPr="005C39BD" w:rsidRDefault="00692B4D" w:rsidP="46B8EB9F">
      <w:pPr>
        <w:spacing w:line="240" w:lineRule="auto"/>
        <w:jc w:val="center"/>
        <w:rPr>
          <w:rFonts w:ascii="Times New Roman" w:eastAsia="Times New Roman" w:hAnsi="Times New Roman" w:cs="Times New Roman"/>
        </w:rPr>
      </w:pPr>
      <m:oMathPara>
        <m:oMath>
          <m:r>
            <w:rPr>
              <w:rFonts w:ascii="Cambria Math" w:hAnsi="Cambria Math"/>
            </w:rPr>
            <m:t>L =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ρ</m:t>
          </m:r>
          <m:sSup>
            <m:sSupPr>
              <m:ctrlPr>
                <w:rPr>
                  <w:rFonts w:ascii="Cambria Math" w:hAnsi="Cambria Math"/>
                </w:rPr>
              </m:ctrlPr>
            </m:sSupPr>
            <m:e>
              <m:r>
                <w:rPr>
                  <w:rFonts w:ascii="Cambria Math" w:hAnsi="Cambria Math"/>
                </w:rPr>
                <m:t>V</m:t>
              </m:r>
            </m:e>
            <m:sup>
              <m:r>
                <w:rPr>
                  <w:rFonts w:ascii="Cambria Math" w:hAnsi="Cambria Math"/>
                </w:rPr>
                <m:t>2</m:t>
              </m:r>
            </m:sup>
          </m:sSup>
          <m:sSub>
            <m:sSubPr>
              <m:ctrlPr>
                <w:rPr>
                  <w:rFonts w:ascii="Cambria Math" w:hAnsi="Cambria Math"/>
                </w:rPr>
              </m:ctrlPr>
            </m:sSubPr>
            <m:e>
              <m:r>
                <w:rPr>
                  <w:rFonts w:ascii="Cambria Math" w:hAnsi="Cambria Math"/>
                </w:rPr>
                <m:t>C</m:t>
              </m:r>
            </m:e>
            <m:sub>
              <m:r>
                <w:rPr>
                  <w:rFonts w:ascii="Cambria Math" w:hAnsi="Cambria Math"/>
                </w:rPr>
                <m:t>L</m:t>
              </m:r>
            </m:sub>
          </m:sSub>
          <m:sSub>
            <m:sSubPr>
              <m:ctrlPr>
                <w:rPr>
                  <w:rFonts w:ascii="Cambria Math" w:hAnsi="Cambria Math"/>
                </w:rPr>
              </m:ctrlPr>
            </m:sSubPr>
            <m:e>
              <m:r>
                <w:rPr>
                  <w:rFonts w:ascii="Cambria Math" w:hAnsi="Cambria Math"/>
                </w:rPr>
                <m:t>A</m:t>
              </m:r>
            </m:e>
            <m:sub>
              <m:r>
                <w:rPr>
                  <w:rFonts w:ascii="Cambria Math" w:hAnsi="Cambria Math"/>
                </w:rPr>
                <m:t>ref</m:t>
              </m:r>
            </m:sub>
          </m:sSub>
        </m:oMath>
      </m:oMathPara>
    </w:p>
    <w:p w14:paraId="57BE8464" w14:textId="3D7B14BA" w:rsidR="00E30ED5" w:rsidRPr="005C39BD" w:rsidRDefault="2AFF9F82"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 instantaneous acceleration was calculated based on the instantaneous difference in velocity changes. From there, the instantaneous inertial force was calculated</w:t>
      </w:r>
      <w:r w:rsidR="1C06C8DE" w:rsidRPr="53171664">
        <w:rPr>
          <w:rFonts w:ascii="Times New Roman" w:eastAsia="Times New Roman" w:hAnsi="Times New Roman" w:cs="Times New Roman"/>
        </w:rPr>
        <w:t xml:space="preserve">. </w:t>
      </w:r>
    </w:p>
    <w:p w14:paraId="3E768AAE" w14:textId="08F1BD88" w:rsidR="00E30ED5" w:rsidRPr="005C39BD" w:rsidRDefault="00000000" w:rsidP="46B8EB9F">
      <w:pPr>
        <w:spacing w:line="240" w:lineRule="auto"/>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F</m:t>
              </m:r>
            </m:e>
            <m:sub>
              <m:r>
                <w:rPr>
                  <w:rFonts w:ascii="Cambria Math" w:hAnsi="Cambria Math"/>
                </w:rPr>
                <m:t>i </m:t>
              </m:r>
            </m:sub>
          </m:sSub>
          <m:r>
            <w:rPr>
              <w:rFonts w:ascii="Cambria Math" w:hAnsi="Cambria Math"/>
            </w:rPr>
            <m:t>= ma</m:t>
          </m:r>
        </m:oMath>
      </m:oMathPara>
    </w:p>
    <w:p w14:paraId="384FD330" w14:textId="51FF90F9" w:rsidR="00E30ED5" w:rsidRPr="005C39BD" w:rsidRDefault="17BF2018" w:rsidP="46B8EB9F">
      <w:pPr>
        <w:spacing w:line="240" w:lineRule="auto"/>
        <w:rPr>
          <w:rFonts w:ascii="Times New Roman" w:eastAsia="Times New Roman" w:hAnsi="Times New Roman" w:cs="Times New Roman"/>
        </w:rPr>
      </w:pPr>
      <w:r w:rsidRPr="53171664">
        <w:rPr>
          <w:rFonts w:ascii="Times New Roman" w:eastAsia="Times New Roman" w:hAnsi="Times New Roman" w:cs="Times New Roman"/>
        </w:rPr>
        <w:t>The instantaneous rolling force was calculated:</w:t>
      </w:r>
    </w:p>
    <w:p w14:paraId="49BB1C7A" w14:textId="03D6DC9A" w:rsidR="00E30ED5" w:rsidRPr="005C39BD" w:rsidRDefault="00000000" w:rsidP="46B8EB9F">
      <w:pPr>
        <w:spacing w:line="240" w:lineRule="auto"/>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F</m:t>
              </m:r>
            </m:e>
            <m:sub>
              <m:r>
                <w:rPr>
                  <w:rFonts w:ascii="Cambria Math" w:hAnsi="Cambria Math"/>
                </w:rPr>
                <m:t>r</m:t>
              </m:r>
            </m:sub>
          </m:sSub>
          <m:r>
            <w:rPr>
              <w:rFonts w:ascii="Cambria Math" w:hAnsi="Cambria Math"/>
            </w:rPr>
            <m:t> = μ</m:t>
          </m:r>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 + </m:t>
                  </m:r>
                  <m:sSub>
                    <m:sSubPr>
                      <m:ctrlPr>
                        <w:rPr>
                          <w:rFonts w:ascii="Cambria Math" w:hAnsi="Cambria Math"/>
                        </w:rPr>
                      </m:ctrlPr>
                    </m:sSubPr>
                    <m:e>
                      <m:r>
                        <w:rPr>
                          <w:rFonts w:ascii="Cambria Math" w:hAnsi="Cambria Math"/>
                        </w:rPr>
                        <m:t>w</m:t>
                      </m:r>
                    </m:e>
                    <m:sub>
                      <m:r>
                        <w:rPr>
                          <w:rFonts w:ascii="Cambria Math" w:hAnsi="Cambria Math"/>
                        </w:rPr>
                        <m:t>p</m:t>
                      </m:r>
                    </m:sub>
                  </m:sSub>
                </m:e>
              </m:d>
              <m:r>
                <w:rPr>
                  <w:rFonts w:ascii="Cambria Math" w:hAnsi="Cambria Math"/>
                </w:rPr>
                <m:t>cosθ-L</m:t>
              </m:r>
            </m:e>
          </m:d>
        </m:oMath>
      </m:oMathPara>
    </w:p>
    <w:p w14:paraId="7130B9EE" w14:textId="14DB2D4D" w:rsidR="00E30ED5" w:rsidRPr="005C39BD" w:rsidRDefault="41B65A95" w:rsidP="46B8EB9F">
      <w:pPr>
        <w:spacing w:line="240" w:lineRule="auto"/>
        <w:rPr>
          <w:rFonts w:ascii="Times New Roman" w:eastAsia="Times New Roman" w:hAnsi="Times New Roman" w:cs="Times New Roman"/>
        </w:rPr>
      </w:pPr>
      <w:r w:rsidRPr="53171664">
        <w:rPr>
          <w:rFonts w:ascii="Times New Roman" w:eastAsia="Times New Roman" w:hAnsi="Times New Roman" w:cs="Times New Roman"/>
        </w:rPr>
        <w:t>The instantaneous total force was calculated:</w:t>
      </w:r>
    </w:p>
    <w:p w14:paraId="1E0982E1" w14:textId="2957E040" w:rsidR="00E30ED5" w:rsidRPr="005C39BD" w:rsidRDefault="00000000" w:rsidP="46B8EB9F">
      <w:pPr>
        <w:spacing w:line="240" w:lineRule="auto"/>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 = D + </m:t>
          </m:r>
          <m:sSub>
            <m:sSubPr>
              <m:ctrlPr>
                <w:rPr>
                  <w:rFonts w:ascii="Cambria Math" w:hAnsi="Cambria Math"/>
                </w:rPr>
              </m:ctrlPr>
            </m:sSubPr>
            <m:e>
              <m:r>
                <w:rPr>
                  <w:rFonts w:ascii="Cambria Math" w:hAnsi="Cambria Math"/>
                </w:rPr>
                <m:t>F</m:t>
              </m:r>
            </m:e>
            <m:sub>
              <m:r>
                <w:rPr>
                  <w:rFonts w:ascii="Cambria Math" w:hAnsi="Cambria Math"/>
                </w:rPr>
                <m:t>r</m:t>
              </m:r>
            </m:sub>
          </m:sSub>
          <m:r>
            <w:rPr>
              <w:rFonts w:ascii="Cambria Math" w:hAnsi="Cambria Math"/>
            </w:rPr>
            <m:t> + </m:t>
          </m:r>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 + </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 + </m:t>
              </m:r>
              <m:sSub>
                <m:sSubPr>
                  <m:ctrlPr>
                    <w:rPr>
                      <w:rFonts w:ascii="Cambria Math" w:hAnsi="Cambria Math"/>
                    </w:rPr>
                  </m:ctrlPr>
                </m:sSubPr>
                <m:e>
                  <m:r>
                    <w:rPr>
                      <w:rFonts w:ascii="Cambria Math" w:hAnsi="Cambria Math"/>
                    </w:rPr>
                    <m:t>w</m:t>
                  </m:r>
                </m:e>
                <m:sub>
                  <m:r>
                    <w:rPr>
                      <w:rFonts w:ascii="Cambria Math" w:hAnsi="Cambria Math"/>
                    </w:rPr>
                    <m:t>p</m:t>
                  </m:r>
                </m:sub>
              </m:sSub>
            </m:e>
          </m:d>
          <m:r>
            <w:rPr>
              <w:rFonts w:ascii="Cambria Math" w:hAnsi="Cambria Math"/>
            </w:rPr>
            <m:t>sinθ</m:t>
          </m:r>
        </m:oMath>
      </m:oMathPara>
    </w:p>
    <w:p w14:paraId="1C8E8704" w14:textId="103B56BD" w:rsidR="00E30ED5" w:rsidRPr="005C39BD" w:rsidRDefault="5B308E0A" w:rsidP="46B8EB9F">
      <w:pPr>
        <w:spacing w:line="240" w:lineRule="auto"/>
        <w:rPr>
          <w:rFonts w:ascii="Times New Roman" w:eastAsia="Times New Roman" w:hAnsi="Times New Roman" w:cs="Times New Roman"/>
        </w:rPr>
      </w:pPr>
      <w:r w:rsidRPr="53171664">
        <w:rPr>
          <w:rFonts w:ascii="Times New Roman" w:eastAsia="Times New Roman" w:hAnsi="Times New Roman" w:cs="Times New Roman"/>
        </w:rPr>
        <w:t>The instantaneous power was calculated:</w:t>
      </w:r>
    </w:p>
    <w:p w14:paraId="74938795" w14:textId="7402C4E0" w:rsidR="00E30ED5" w:rsidRPr="005C39BD" w:rsidRDefault="00692B4D" w:rsidP="46B8EB9F">
      <w:pPr>
        <w:spacing w:line="240" w:lineRule="auto"/>
        <w:jc w:val="center"/>
        <w:rPr>
          <w:rFonts w:ascii="Times New Roman" w:eastAsia="Times New Roman" w:hAnsi="Times New Roman" w:cs="Times New Roman"/>
        </w:rPr>
      </w:pPr>
      <m:oMathPara>
        <m:oMath>
          <m:r>
            <w:rPr>
              <w:rFonts w:ascii="Cambria Math" w:hAnsi="Cambria Math"/>
            </w:rPr>
            <m:t>P = </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v</m:t>
          </m:r>
        </m:oMath>
      </m:oMathPara>
    </w:p>
    <w:p w14:paraId="20835F96" w14:textId="03714B39" w:rsidR="00E30ED5" w:rsidRPr="005C39BD" w:rsidRDefault="63642EEC" w:rsidP="46B8EB9F">
      <w:pPr>
        <w:spacing w:line="240" w:lineRule="auto"/>
        <w:rPr>
          <w:rFonts w:ascii="Times New Roman" w:eastAsia="Times New Roman" w:hAnsi="Times New Roman" w:cs="Times New Roman"/>
        </w:rPr>
      </w:pPr>
      <w:r w:rsidRPr="53171664">
        <w:rPr>
          <w:rFonts w:ascii="Times New Roman" w:eastAsia="Times New Roman" w:hAnsi="Times New Roman" w:cs="Times New Roman"/>
        </w:rPr>
        <w:t xml:space="preserve">A plot of this total power is shown below: </w:t>
      </w:r>
    </w:p>
    <w:p w14:paraId="713CFA92" w14:textId="1BCD6D54" w:rsidR="00E30ED5" w:rsidRPr="005C39BD" w:rsidRDefault="446A915F" w:rsidP="46B8EB9F">
      <w:pPr>
        <w:spacing w:line="240" w:lineRule="auto"/>
        <w:jc w:val="center"/>
        <w:rPr>
          <w:rFonts w:ascii="Times New Roman" w:eastAsia="Times New Roman" w:hAnsi="Times New Roman" w:cs="Times New Roman"/>
        </w:rPr>
      </w:pPr>
      <w:r>
        <w:rPr>
          <w:noProof/>
        </w:rPr>
        <w:lastRenderedPageBreak/>
        <w:drawing>
          <wp:inline distT="0" distB="0" distL="0" distR="0" wp14:anchorId="26AF7909" wp14:editId="154AC4D8">
            <wp:extent cx="4381500" cy="3324225"/>
            <wp:effectExtent l="0" t="0" r="0" b="0"/>
            <wp:docPr id="1158487997" name="Picture 1158487997"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8487997"/>
                    <pic:cNvPicPr/>
                  </pic:nvPicPr>
                  <pic:blipFill>
                    <a:blip r:embed="rId12">
                      <a:extLst>
                        <a:ext uri="{28A0092B-C50C-407E-A947-70E740481C1C}">
                          <a14:useLocalDpi xmlns:a14="http://schemas.microsoft.com/office/drawing/2010/main" val="0"/>
                        </a:ext>
                      </a:extLst>
                    </a:blip>
                    <a:stretch>
                      <a:fillRect/>
                    </a:stretch>
                  </pic:blipFill>
                  <pic:spPr>
                    <a:xfrm>
                      <a:off x="0" y="0"/>
                      <a:ext cx="4381500" cy="3324225"/>
                    </a:xfrm>
                    <a:prstGeom prst="rect">
                      <a:avLst/>
                    </a:prstGeom>
                  </pic:spPr>
                </pic:pic>
              </a:graphicData>
            </a:graphic>
          </wp:inline>
        </w:drawing>
      </w:r>
    </w:p>
    <w:p w14:paraId="18372821" w14:textId="4ECE2773" w:rsidR="53D48662" w:rsidRPr="00945D6B" w:rsidRDefault="49367CF8" w:rsidP="00945D6B">
      <w:pPr>
        <w:spacing w:line="240" w:lineRule="auto"/>
        <w:jc w:val="center"/>
        <w:rPr>
          <w:rFonts w:ascii="Times New Roman" w:eastAsia="Times New Roman" w:hAnsi="Times New Roman" w:cs="Times New Roman"/>
        </w:rPr>
      </w:pPr>
      <w:r w:rsidRPr="3C612CE1">
        <w:rPr>
          <w:rFonts w:ascii="Times New Roman" w:eastAsia="Times New Roman" w:hAnsi="Times New Roman" w:cs="Times New Roman"/>
          <w:color w:val="000000" w:themeColor="text1"/>
        </w:rPr>
        <w:t xml:space="preserve">Figure </w:t>
      </w:r>
      <w:r w:rsidR="37EB41BB" w:rsidRPr="6EF8145A">
        <w:rPr>
          <w:rFonts w:ascii="Times New Roman" w:eastAsia="Times New Roman" w:hAnsi="Times New Roman" w:cs="Times New Roman"/>
          <w:color w:val="000000" w:themeColor="text1"/>
        </w:rPr>
        <w:t>7</w:t>
      </w:r>
      <w:r w:rsidRPr="3C612CE1">
        <w:rPr>
          <w:rFonts w:ascii="Times New Roman" w:eastAsia="Times New Roman" w:hAnsi="Times New Roman" w:cs="Times New Roman"/>
          <w:color w:val="000000" w:themeColor="text1"/>
        </w:rPr>
        <w:t>. Instantaneous Power Plot</w:t>
      </w:r>
    </w:p>
    <w:p w14:paraId="7B3A0619" w14:textId="7DB275DE" w:rsidR="00E30ED5" w:rsidRPr="005C39BD" w:rsidRDefault="22769FB7" w:rsidP="00945D6B">
      <w:pPr>
        <w:spacing w:line="240" w:lineRule="auto"/>
        <w:ind w:firstLine="720"/>
        <w:rPr>
          <w:rFonts w:ascii="Times New Roman" w:eastAsia="Times New Roman" w:hAnsi="Times New Roman" w:cs="Times New Roman"/>
          <w:color w:val="000000" w:themeColor="text1"/>
        </w:rPr>
      </w:pPr>
      <w:r w:rsidRPr="46B8EB9F">
        <w:rPr>
          <w:rFonts w:ascii="Times New Roman" w:eastAsia="Times New Roman" w:hAnsi="Times New Roman" w:cs="Times New Roman"/>
          <w:color w:val="000000" w:themeColor="text1"/>
        </w:rPr>
        <w:t xml:space="preserve">In order to speed up the simulation, the power was input into </w:t>
      </w:r>
      <w:proofErr w:type="spellStart"/>
      <w:r w:rsidRPr="46B8EB9F">
        <w:rPr>
          <w:rFonts w:ascii="Times New Roman" w:eastAsia="Times New Roman" w:hAnsi="Times New Roman" w:cs="Times New Roman"/>
          <w:color w:val="000000" w:themeColor="text1"/>
        </w:rPr>
        <w:t>simscape</w:t>
      </w:r>
      <w:proofErr w:type="spellEnd"/>
      <w:r w:rsidRPr="46B8EB9F">
        <w:rPr>
          <w:rFonts w:ascii="Times New Roman" w:eastAsia="Times New Roman" w:hAnsi="Times New Roman" w:cs="Times New Roman"/>
          <w:color w:val="000000" w:themeColor="text1"/>
        </w:rPr>
        <w:t xml:space="preserve"> with both positive and negative values included, and then the negative values were removed using a PS Saturation block.</w:t>
      </w:r>
    </w:p>
    <w:p w14:paraId="667A693A" w14:textId="14BA9C3F" w:rsidR="00E30ED5" w:rsidRPr="005C39BD" w:rsidRDefault="00692B4D" w:rsidP="46B8EB9F">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Ba</w:t>
      </w:r>
      <w:r w:rsidR="00872CF5" w:rsidRPr="53171664">
        <w:rPr>
          <w:rFonts w:ascii="Times New Roman" w:eastAsia="Times New Roman" w:hAnsi="Times New Roman" w:cs="Times New Roman"/>
          <w:b/>
        </w:rPr>
        <w:t>ttery</w:t>
      </w:r>
      <w:r w:rsidR="00D91983" w:rsidRPr="53171664">
        <w:rPr>
          <w:rFonts w:ascii="Times New Roman" w:eastAsia="Times New Roman" w:hAnsi="Times New Roman" w:cs="Times New Roman"/>
          <w:b/>
        </w:rPr>
        <w:t xml:space="preserve"> Syste</w:t>
      </w:r>
      <w:r w:rsidR="00CC35E6" w:rsidRPr="53171664">
        <w:rPr>
          <w:rFonts w:ascii="Times New Roman" w:eastAsia="Times New Roman" w:hAnsi="Times New Roman" w:cs="Times New Roman"/>
          <w:b/>
        </w:rPr>
        <w:t>m</w:t>
      </w:r>
    </w:p>
    <w:p w14:paraId="06D09170" w14:textId="27D83F25" w:rsidR="46B8EB9F" w:rsidRDefault="000C6C41"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For this sys</w:t>
      </w:r>
      <w:r w:rsidR="00B666BE" w:rsidRPr="53171664">
        <w:rPr>
          <w:rFonts w:ascii="Times New Roman" w:eastAsia="Times New Roman" w:hAnsi="Times New Roman" w:cs="Times New Roman"/>
        </w:rPr>
        <w:t>tem’s ba</w:t>
      </w:r>
      <w:r w:rsidR="00F729BF" w:rsidRPr="53171664">
        <w:rPr>
          <w:rFonts w:ascii="Times New Roman" w:eastAsia="Times New Roman" w:hAnsi="Times New Roman" w:cs="Times New Roman"/>
        </w:rPr>
        <w:t>tterie</w:t>
      </w:r>
      <w:r w:rsidR="00EF1933" w:rsidRPr="53171664">
        <w:rPr>
          <w:rFonts w:ascii="Times New Roman" w:eastAsia="Times New Roman" w:hAnsi="Times New Roman" w:cs="Times New Roman"/>
        </w:rPr>
        <w:t xml:space="preserve">s, </w:t>
      </w:r>
      <w:r w:rsidR="001F0A67" w:rsidRPr="53171664">
        <w:rPr>
          <w:rFonts w:ascii="Times New Roman" w:eastAsia="Times New Roman" w:hAnsi="Times New Roman" w:cs="Times New Roman"/>
        </w:rPr>
        <w:t>3.</w:t>
      </w:r>
      <w:r w:rsidR="00F83885" w:rsidRPr="53171664">
        <w:rPr>
          <w:rFonts w:ascii="Times New Roman" w:eastAsia="Times New Roman" w:hAnsi="Times New Roman" w:cs="Times New Roman"/>
        </w:rPr>
        <w:t>65V</w:t>
      </w:r>
      <w:r w:rsidR="00F30AC1" w:rsidRPr="53171664">
        <w:rPr>
          <w:rFonts w:ascii="Times New Roman" w:eastAsia="Times New Roman" w:hAnsi="Times New Roman" w:cs="Times New Roman"/>
        </w:rPr>
        <w:t xml:space="preserve"> </w:t>
      </w:r>
      <w:r w:rsidR="00CE629A" w:rsidRPr="53171664">
        <w:rPr>
          <w:rFonts w:ascii="Times New Roman" w:eastAsia="Times New Roman" w:hAnsi="Times New Roman" w:cs="Times New Roman"/>
        </w:rPr>
        <w:t>50.5</w:t>
      </w:r>
      <w:r w:rsidR="00363356" w:rsidRPr="53171664">
        <w:rPr>
          <w:rFonts w:ascii="Times New Roman" w:eastAsia="Times New Roman" w:hAnsi="Times New Roman" w:cs="Times New Roman"/>
        </w:rPr>
        <w:t>Ah l</w:t>
      </w:r>
      <w:r w:rsidR="00E57511" w:rsidRPr="53171664">
        <w:rPr>
          <w:rFonts w:ascii="Times New Roman" w:eastAsia="Times New Roman" w:hAnsi="Times New Roman" w:cs="Times New Roman"/>
        </w:rPr>
        <w:t>ithi</w:t>
      </w:r>
      <w:r w:rsidR="00FE4060" w:rsidRPr="53171664">
        <w:rPr>
          <w:rFonts w:ascii="Times New Roman" w:eastAsia="Times New Roman" w:hAnsi="Times New Roman" w:cs="Times New Roman"/>
        </w:rPr>
        <w:t xml:space="preserve">um </w:t>
      </w:r>
      <w:proofErr w:type="spellStart"/>
      <w:r w:rsidR="00753FCA" w:rsidRPr="53171664">
        <w:rPr>
          <w:rFonts w:ascii="Times New Roman" w:eastAsia="Times New Roman" w:hAnsi="Times New Roman" w:cs="Times New Roman"/>
        </w:rPr>
        <w:t>nmc</w:t>
      </w:r>
      <w:proofErr w:type="spellEnd"/>
      <w:r w:rsidR="00DC24AA" w:rsidRPr="53171664">
        <w:rPr>
          <w:rFonts w:ascii="Times New Roman" w:eastAsia="Times New Roman" w:hAnsi="Times New Roman" w:cs="Times New Roman"/>
        </w:rPr>
        <w:t xml:space="preserve"> pouc</w:t>
      </w:r>
      <w:r w:rsidR="00340F1C" w:rsidRPr="53171664">
        <w:rPr>
          <w:rFonts w:ascii="Times New Roman" w:eastAsia="Times New Roman" w:hAnsi="Times New Roman" w:cs="Times New Roman"/>
        </w:rPr>
        <w:t>h bat</w:t>
      </w:r>
      <w:r w:rsidR="002A7F45" w:rsidRPr="53171664">
        <w:rPr>
          <w:rFonts w:ascii="Times New Roman" w:eastAsia="Times New Roman" w:hAnsi="Times New Roman" w:cs="Times New Roman"/>
        </w:rPr>
        <w:t xml:space="preserve">tery cells </w:t>
      </w:r>
      <w:r w:rsidR="00871674" w:rsidRPr="53171664">
        <w:rPr>
          <w:rFonts w:ascii="Times New Roman" w:eastAsia="Times New Roman" w:hAnsi="Times New Roman" w:cs="Times New Roman"/>
        </w:rPr>
        <w:t>were chos</w:t>
      </w:r>
      <w:r w:rsidR="009154F0" w:rsidRPr="53171664">
        <w:rPr>
          <w:rFonts w:ascii="Times New Roman" w:eastAsia="Times New Roman" w:hAnsi="Times New Roman" w:cs="Times New Roman"/>
        </w:rPr>
        <w:t>en</w:t>
      </w:r>
      <w:r w:rsidR="49B163A3" w:rsidRPr="53171664">
        <w:rPr>
          <w:rFonts w:ascii="Times New Roman" w:eastAsia="Times New Roman" w:hAnsi="Times New Roman" w:cs="Times New Roman"/>
        </w:rPr>
        <w:t xml:space="preserve"> </w:t>
      </w:r>
      <w:r w:rsidR="00F50E0F">
        <w:rPr>
          <w:rFonts w:ascii="Times New Roman" w:eastAsia="Times New Roman" w:hAnsi="Times New Roman" w:cs="Times New Roman"/>
        </w:rPr>
        <w:fldChar w:fldCharType="begin"/>
      </w:r>
      <w:r w:rsidR="00F50E0F">
        <w:rPr>
          <w:rFonts w:ascii="Times New Roman" w:eastAsia="Times New Roman" w:hAnsi="Times New Roman" w:cs="Times New Roman"/>
        </w:rPr>
        <w:instrText xml:space="preserve"> ADDIN ZOTERO_ITEM CSL_CITATION {"citationID":"cyt2Bo2M","properties":{"formattedCitation":"[4]","plainCitation":"[4]","noteIndex":0},"citationItems":[{"id":112,"uris":["http://zotero.org/users/16598628/items/UA3WADFK"],"itemData":{"id":112,"type":"webpage","abstract":"EVE D21 3.65V 50.5Ah Lithium NMC pouch Battery cell for Pure electric vehicles (BEV), Plug-in hybrid electric vehicles","container-title":"Evlithium","title":"EVE 3.65V 50.5Ah lithium nmc pouch battery cell","URL":"https://www.evlithium.com/nmc-battery/d21-50ah-lithium-pouch-battery-cell.html","accessed":{"date-parts":[["2025",5,20]]}}}],"schema":"https://github.com/citation-style-language/schema/raw/master/csl-citation.json"} </w:instrText>
      </w:r>
      <w:r w:rsidR="00F50E0F">
        <w:rPr>
          <w:rFonts w:ascii="Times New Roman" w:eastAsia="Times New Roman" w:hAnsi="Times New Roman" w:cs="Times New Roman"/>
        </w:rPr>
        <w:fldChar w:fldCharType="separate"/>
      </w:r>
      <w:r w:rsidR="00F50E0F" w:rsidRPr="00F50E0F">
        <w:rPr>
          <w:rFonts w:ascii="Times New Roman" w:hAnsi="Times New Roman" w:cs="Times New Roman"/>
        </w:rPr>
        <w:t>[4]</w:t>
      </w:r>
      <w:r w:rsidR="00F50E0F">
        <w:rPr>
          <w:rFonts w:ascii="Times New Roman" w:eastAsia="Times New Roman" w:hAnsi="Times New Roman" w:cs="Times New Roman"/>
        </w:rPr>
        <w:fldChar w:fldCharType="end"/>
      </w:r>
      <w:r w:rsidR="6F9C31EE" w:rsidRPr="53171664">
        <w:rPr>
          <w:rFonts w:ascii="Times New Roman" w:eastAsia="Times New Roman" w:hAnsi="Times New Roman" w:cs="Times New Roman"/>
        </w:rPr>
        <w:t>.</w:t>
      </w:r>
      <w:r w:rsidR="009D293C" w:rsidRPr="53171664">
        <w:rPr>
          <w:rFonts w:ascii="Times New Roman" w:eastAsia="Times New Roman" w:hAnsi="Times New Roman" w:cs="Times New Roman"/>
        </w:rPr>
        <w:t xml:space="preserve"> </w:t>
      </w:r>
      <w:r w:rsidR="00113A18" w:rsidRPr="53171664">
        <w:rPr>
          <w:rFonts w:ascii="Times New Roman" w:eastAsia="Times New Roman" w:hAnsi="Times New Roman" w:cs="Times New Roman"/>
        </w:rPr>
        <w:t>These ce</w:t>
      </w:r>
      <w:r w:rsidR="00721BBB" w:rsidRPr="53171664">
        <w:rPr>
          <w:rFonts w:ascii="Times New Roman" w:eastAsia="Times New Roman" w:hAnsi="Times New Roman" w:cs="Times New Roman"/>
        </w:rPr>
        <w:t>lls wer</w:t>
      </w:r>
      <w:r w:rsidR="00382A79" w:rsidRPr="53171664">
        <w:rPr>
          <w:rFonts w:ascii="Times New Roman" w:eastAsia="Times New Roman" w:hAnsi="Times New Roman" w:cs="Times New Roman"/>
        </w:rPr>
        <w:t xml:space="preserve">e chosen </w:t>
      </w:r>
      <w:r w:rsidR="00E516A9" w:rsidRPr="53171664">
        <w:rPr>
          <w:rFonts w:ascii="Times New Roman" w:eastAsia="Times New Roman" w:hAnsi="Times New Roman" w:cs="Times New Roman"/>
        </w:rPr>
        <w:t>b</w:t>
      </w:r>
      <w:r w:rsidR="004D6289" w:rsidRPr="53171664">
        <w:rPr>
          <w:rFonts w:ascii="Times New Roman" w:eastAsia="Times New Roman" w:hAnsi="Times New Roman" w:cs="Times New Roman"/>
        </w:rPr>
        <w:t>ecaus</w:t>
      </w:r>
      <w:r w:rsidR="00B2619A" w:rsidRPr="53171664">
        <w:rPr>
          <w:rFonts w:ascii="Times New Roman" w:eastAsia="Times New Roman" w:hAnsi="Times New Roman" w:cs="Times New Roman"/>
        </w:rPr>
        <w:t>e they are</w:t>
      </w:r>
      <w:r w:rsidR="00490C2E" w:rsidRPr="53171664">
        <w:rPr>
          <w:rFonts w:ascii="Times New Roman" w:eastAsia="Times New Roman" w:hAnsi="Times New Roman" w:cs="Times New Roman"/>
        </w:rPr>
        <w:t xml:space="preserve"> commonl</w:t>
      </w:r>
      <w:r w:rsidR="00360794" w:rsidRPr="53171664">
        <w:rPr>
          <w:rFonts w:ascii="Times New Roman" w:eastAsia="Times New Roman" w:hAnsi="Times New Roman" w:cs="Times New Roman"/>
        </w:rPr>
        <w:t>y uti</w:t>
      </w:r>
      <w:r w:rsidR="000A083D" w:rsidRPr="53171664">
        <w:rPr>
          <w:rFonts w:ascii="Times New Roman" w:eastAsia="Times New Roman" w:hAnsi="Times New Roman" w:cs="Times New Roman"/>
        </w:rPr>
        <w:t>lized in</w:t>
      </w:r>
      <w:r w:rsidR="003B2CCB" w:rsidRPr="53171664">
        <w:rPr>
          <w:rFonts w:ascii="Times New Roman" w:eastAsia="Times New Roman" w:hAnsi="Times New Roman" w:cs="Times New Roman"/>
        </w:rPr>
        <w:t xml:space="preserve"> electri</w:t>
      </w:r>
      <w:r w:rsidR="00E50541" w:rsidRPr="53171664">
        <w:rPr>
          <w:rFonts w:ascii="Times New Roman" w:eastAsia="Times New Roman" w:hAnsi="Times New Roman" w:cs="Times New Roman"/>
        </w:rPr>
        <w:t>c vehicles</w:t>
      </w:r>
      <w:r w:rsidR="00E52545" w:rsidRPr="53171664">
        <w:rPr>
          <w:rFonts w:ascii="Times New Roman" w:eastAsia="Times New Roman" w:hAnsi="Times New Roman" w:cs="Times New Roman"/>
        </w:rPr>
        <w:t>. Moreo</w:t>
      </w:r>
      <w:r w:rsidR="00676D0B" w:rsidRPr="53171664">
        <w:rPr>
          <w:rFonts w:ascii="Times New Roman" w:eastAsia="Times New Roman" w:hAnsi="Times New Roman" w:cs="Times New Roman"/>
        </w:rPr>
        <w:t xml:space="preserve">ver, </w:t>
      </w:r>
      <w:proofErr w:type="gramStart"/>
      <w:r w:rsidR="001B367D" w:rsidRPr="53171664">
        <w:rPr>
          <w:rFonts w:ascii="Times New Roman" w:eastAsia="Times New Roman" w:hAnsi="Times New Roman" w:cs="Times New Roman"/>
        </w:rPr>
        <w:t>t</w:t>
      </w:r>
      <w:r w:rsidR="00014A08" w:rsidRPr="53171664">
        <w:rPr>
          <w:rFonts w:ascii="Times New Roman" w:eastAsia="Times New Roman" w:hAnsi="Times New Roman" w:cs="Times New Roman"/>
        </w:rPr>
        <w:t xml:space="preserve">he </w:t>
      </w:r>
      <w:r w:rsidR="00EE4AC9" w:rsidRPr="53171664">
        <w:rPr>
          <w:rFonts w:ascii="Times New Roman" w:eastAsia="Times New Roman" w:hAnsi="Times New Roman" w:cs="Times New Roman"/>
        </w:rPr>
        <w:t>cell</w:t>
      </w:r>
      <w:proofErr w:type="gramEnd"/>
      <w:r w:rsidR="00512208" w:rsidRPr="53171664">
        <w:rPr>
          <w:rFonts w:ascii="Times New Roman" w:eastAsia="Times New Roman" w:hAnsi="Times New Roman" w:cs="Times New Roman"/>
        </w:rPr>
        <w:t xml:space="preserve"> spec</w:t>
      </w:r>
      <w:r w:rsidR="00386F4C" w:rsidRPr="53171664">
        <w:rPr>
          <w:rFonts w:ascii="Times New Roman" w:eastAsia="Times New Roman" w:hAnsi="Times New Roman" w:cs="Times New Roman"/>
        </w:rPr>
        <w:t>s were availabl</w:t>
      </w:r>
      <w:r w:rsidR="004731EE" w:rsidRPr="53171664">
        <w:rPr>
          <w:rFonts w:ascii="Times New Roman" w:eastAsia="Times New Roman" w:hAnsi="Times New Roman" w:cs="Times New Roman"/>
        </w:rPr>
        <w:t>e.</w:t>
      </w:r>
    </w:p>
    <w:p w14:paraId="3A93D16F" w14:textId="707F0798" w:rsidR="004B460E" w:rsidRDefault="32DEC25C" w:rsidP="00175A5B">
      <w:pPr>
        <w:spacing w:line="240" w:lineRule="auto"/>
        <w:jc w:val="center"/>
        <w:rPr>
          <w:rFonts w:ascii="Times New Roman" w:eastAsia="Times New Roman" w:hAnsi="Times New Roman" w:cs="Times New Roman"/>
        </w:rPr>
      </w:pPr>
      <w:r>
        <w:rPr>
          <w:noProof/>
        </w:rPr>
        <w:drawing>
          <wp:inline distT="0" distB="0" distL="0" distR="0" wp14:anchorId="4997C922" wp14:editId="3B83D0BE">
            <wp:extent cx="4389500" cy="1806097"/>
            <wp:effectExtent l="0" t="0" r="0" b="3810"/>
            <wp:docPr id="1925609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389500" cy="1806097"/>
                    </a:xfrm>
                    <a:prstGeom prst="rect">
                      <a:avLst/>
                    </a:prstGeom>
                  </pic:spPr>
                </pic:pic>
              </a:graphicData>
            </a:graphic>
          </wp:inline>
        </w:drawing>
      </w:r>
    </w:p>
    <w:p w14:paraId="5D09C9AE" w14:textId="067FC014" w:rsidR="1A15CD2E" w:rsidRDefault="5839BB6C" w:rsidP="1A15CD2E">
      <w:pPr>
        <w:spacing w:line="240" w:lineRule="auto"/>
        <w:jc w:val="center"/>
        <w:rPr>
          <w:rFonts w:ascii="Times New Roman" w:eastAsia="Times New Roman" w:hAnsi="Times New Roman" w:cs="Times New Roman"/>
        </w:rPr>
      </w:pPr>
      <w:r w:rsidRPr="7567C93C">
        <w:rPr>
          <w:rFonts w:ascii="Times New Roman" w:eastAsia="Times New Roman" w:hAnsi="Times New Roman" w:cs="Times New Roman"/>
        </w:rPr>
        <w:t xml:space="preserve">Figure </w:t>
      </w:r>
      <w:r w:rsidR="7C3FC5B7" w:rsidRPr="700B57F8">
        <w:rPr>
          <w:rFonts w:ascii="Times New Roman" w:eastAsia="Times New Roman" w:hAnsi="Times New Roman" w:cs="Times New Roman"/>
        </w:rPr>
        <w:t>8</w:t>
      </w:r>
      <w:r w:rsidRPr="7567C93C">
        <w:rPr>
          <w:rFonts w:ascii="Times New Roman" w:eastAsia="Times New Roman" w:hAnsi="Times New Roman" w:cs="Times New Roman"/>
        </w:rPr>
        <w:t xml:space="preserve">. </w:t>
      </w:r>
      <w:r w:rsidRPr="72AD0038">
        <w:rPr>
          <w:rFonts w:ascii="Times New Roman" w:eastAsia="Times New Roman" w:hAnsi="Times New Roman" w:cs="Times New Roman"/>
        </w:rPr>
        <w:t>Battery Cell</w:t>
      </w:r>
    </w:p>
    <w:p w14:paraId="7B5A6347" w14:textId="28966BA8" w:rsidR="001B614E" w:rsidRDefault="00446B46" w:rsidP="00377CCB">
      <w:pPr>
        <w:spacing w:line="240" w:lineRule="auto"/>
        <w:jc w:val="center"/>
        <w:rPr>
          <w:rFonts w:ascii="Times New Roman" w:eastAsia="Times New Roman" w:hAnsi="Times New Roman" w:cs="Times New Roman"/>
        </w:rPr>
      </w:pPr>
      <w:r>
        <w:rPr>
          <w:noProof/>
        </w:rPr>
        <w:lastRenderedPageBreak/>
        <w:drawing>
          <wp:inline distT="0" distB="0" distL="0" distR="0" wp14:anchorId="2DACC667" wp14:editId="4245D8DE">
            <wp:extent cx="5009648" cy="3228975"/>
            <wp:effectExtent l="0" t="0" r="635" b="0"/>
            <wp:docPr id="2124993409" name="Picture 2" descr="A table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009648" cy="3228975"/>
                    </a:xfrm>
                    <a:prstGeom prst="rect">
                      <a:avLst/>
                    </a:prstGeom>
                  </pic:spPr>
                </pic:pic>
              </a:graphicData>
            </a:graphic>
          </wp:inline>
        </w:drawing>
      </w:r>
    </w:p>
    <w:p w14:paraId="3B3FDF2D" w14:textId="0CBB95C1" w:rsidR="46B8EB9F" w:rsidRDefault="568D4C37" w:rsidP="00945D6B">
      <w:pPr>
        <w:spacing w:line="240" w:lineRule="auto"/>
        <w:jc w:val="center"/>
        <w:rPr>
          <w:rFonts w:ascii="Times New Roman" w:eastAsia="Times New Roman" w:hAnsi="Times New Roman" w:cs="Times New Roman"/>
        </w:rPr>
      </w:pPr>
      <w:r w:rsidRPr="704686DB">
        <w:rPr>
          <w:rFonts w:ascii="Times New Roman" w:eastAsia="Times New Roman" w:hAnsi="Times New Roman" w:cs="Times New Roman"/>
        </w:rPr>
        <w:t xml:space="preserve">Figure </w:t>
      </w:r>
      <w:r w:rsidR="421F2FBC" w:rsidRPr="73D4D74D">
        <w:rPr>
          <w:rFonts w:ascii="Times New Roman" w:eastAsia="Times New Roman" w:hAnsi="Times New Roman" w:cs="Times New Roman"/>
        </w:rPr>
        <w:t>9</w:t>
      </w:r>
      <w:r w:rsidRPr="704686DB">
        <w:rPr>
          <w:rFonts w:ascii="Times New Roman" w:eastAsia="Times New Roman" w:hAnsi="Times New Roman" w:cs="Times New Roman"/>
        </w:rPr>
        <w:t xml:space="preserve">. </w:t>
      </w:r>
      <w:r w:rsidRPr="05DFBE11">
        <w:rPr>
          <w:rFonts w:ascii="Times New Roman" w:eastAsia="Times New Roman" w:hAnsi="Times New Roman" w:cs="Times New Roman"/>
        </w:rPr>
        <w:t>Battery Cell Specifications</w:t>
      </w:r>
    </w:p>
    <w:p w14:paraId="6D3FA0E2" w14:textId="3C3C897F" w:rsidR="00CC35E6" w:rsidRPr="0062280D" w:rsidRDefault="001B282D"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w:t>
      </w:r>
      <w:r w:rsidR="00020692" w:rsidRPr="53171664">
        <w:rPr>
          <w:rFonts w:ascii="Times New Roman" w:eastAsia="Times New Roman" w:hAnsi="Times New Roman" w:cs="Times New Roman"/>
        </w:rPr>
        <w:t>hese</w:t>
      </w:r>
      <w:r w:rsidR="008A794D" w:rsidRPr="53171664">
        <w:rPr>
          <w:rFonts w:ascii="Times New Roman" w:eastAsia="Times New Roman" w:hAnsi="Times New Roman" w:cs="Times New Roman"/>
        </w:rPr>
        <w:t xml:space="preserve"> </w:t>
      </w:r>
      <w:r w:rsidR="003C69F9" w:rsidRPr="53171664">
        <w:rPr>
          <w:rFonts w:ascii="Times New Roman" w:eastAsia="Times New Roman" w:hAnsi="Times New Roman" w:cs="Times New Roman"/>
        </w:rPr>
        <w:t>cell</w:t>
      </w:r>
      <w:r w:rsidR="004D7A4F" w:rsidRPr="53171664">
        <w:rPr>
          <w:rFonts w:ascii="Times New Roman" w:eastAsia="Times New Roman" w:hAnsi="Times New Roman" w:cs="Times New Roman"/>
        </w:rPr>
        <w:t>s w</w:t>
      </w:r>
      <w:r w:rsidR="007E42A9" w:rsidRPr="53171664">
        <w:rPr>
          <w:rFonts w:ascii="Times New Roman" w:eastAsia="Times New Roman" w:hAnsi="Times New Roman" w:cs="Times New Roman"/>
        </w:rPr>
        <w:t xml:space="preserve">ere </w:t>
      </w:r>
      <w:r w:rsidR="003F625F" w:rsidRPr="53171664">
        <w:rPr>
          <w:rFonts w:ascii="Times New Roman" w:eastAsia="Times New Roman" w:hAnsi="Times New Roman" w:cs="Times New Roman"/>
        </w:rPr>
        <w:t>add</w:t>
      </w:r>
      <w:r w:rsidR="00D44BCF" w:rsidRPr="53171664">
        <w:rPr>
          <w:rFonts w:ascii="Times New Roman" w:eastAsia="Times New Roman" w:hAnsi="Times New Roman" w:cs="Times New Roman"/>
        </w:rPr>
        <w:t>ed unti</w:t>
      </w:r>
      <w:r w:rsidR="00CD51CC" w:rsidRPr="53171664">
        <w:rPr>
          <w:rFonts w:ascii="Times New Roman" w:eastAsia="Times New Roman" w:hAnsi="Times New Roman" w:cs="Times New Roman"/>
        </w:rPr>
        <w:t xml:space="preserve">l </w:t>
      </w:r>
      <w:r w:rsidR="00746E35" w:rsidRPr="53171664">
        <w:rPr>
          <w:rFonts w:ascii="Times New Roman" w:eastAsia="Times New Roman" w:hAnsi="Times New Roman" w:cs="Times New Roman"/>
        </w:rPr>
        <w:t>the resul</w:t>
      </w:r>
      <w:r w:rsidR="00AB7C15" w:rsidRPr="53171664">
        <w:rPr>
          <w:rFonts w:ascii="Times New Roman" w:eastAsia="Times New Roman" w:hAnsi="Times New Roman" w:cs="Times New Roman"/>
        </w:rPr>
        <w:t>ting capa</w:t>
      </w:r>
      <w:r w:rsidR="00DA1EAF" w:rsidRPr="53171664">
        <w:rPr>
          <w:rFonts w:ascii="Times New Roman" w:eastAsia="Times New Roman" w:hAnsi="Times New Roman" w:cs="Times New Roman"/>
        </w:rPr>
        <w:t xml:space="preserve">city </w:t>
      </w:r>
      <w:r w:rsidR="00562A65" w:rsidRPr="53171664">
        <w:rPr>
          <w:rFonts w:ascii="Times New Roman" w:eastAsia="Times New Roman" w:hAnsi="Times New Roman" w:cs="Times New Roman"/>
        </w:rPr>
        <w:t>matched</w:t>
      </w:r>
      <w:r w:rsidR="00906E28" w:rsidRPr="53171664">
        <w:rPr>
          <w:rFonts w:ascii="Times New Roman" w:eastAsia="Times New Roman" w:hAnsi="Times New Roman" w:cs="Times New Roman"/>
        </w:rPr>
        <w:t xml:space="preserve"> the cap</w:t>
      </w:r>
      <w:r w:rsidR="003F10CC" w:rsidRPr="53171664">
        <w:rPr>
          <w:rFonts w:ascii="Times New Roman" w:eastAsia="Times New Roman" w:hAnsi="Times New Roman" w:cs="Times New Roman"/>
        </w:rPr>
        <w:t>acity re</w:t>
      </w:r>
      <w:r w:rsidR="0004383C" w:rsidRPr="53171664">
        <w:rPr>
          <w:rFonts w:ascii="Times New Roman" w:eastAsia="Times New Roman" w:hAnsi="Times New Roman" w:cs="Times New Roman"/>
        </w:rPr>
        <w:t>quired b</w:t>
      </w:r>
      <w:r w:rsidR="00AF74F7" w:rsidRPr="53171664">
        <w:rPr>
          <w:rFonts w:ascii="Times New Roman" w:eastAsia="Times New Roman" w:hAnsi="Times New Roman" w:cs="Times New Roman"/>
        </w:rPr>
        <w:t>ase</w:t>
      </w:r>
      <w:r w:rsidR="00971F34" w:rsidRPr="53171664">
        <w:rPr>
          <w:rFonts w:ascii="Times New Roman" w:eastAsia="Times New Roman" w:hAnsi="Times New Roman" w:cs="Times New Roman"/>
        </w:rPr>
        <w:t>d on the power</w:t>
      </w:r>
      <w:r w:rsidR="00AE76E4" w:rsidRPr="53171664">
        <w:rPr>
          <w:rFonts w:ascii="Times New Roman" w:eastAsia="Times New Roman" w:hAnsi="Times New Roman" w:cs="Times New Roman"/>
        </w:rPr>
        <w:t xml:space="preserve"> draw of the s</w:t>
      </w:r>
      <w:r w:rsidR="00D14920" w:rsidRPr="53171664">
        <w:rPr>
          <w:rFonts w:ascii="Times New Roman" w:eastAsia="Times New Roman" w:hAnsi="Times New Roman" w:cs="Times New Roman"/>
        </w:rPr>
        <w:t xml:space="preserve">ystem. </w:t>
      </w:r>
    </w:p>
    <w:p w14:paraId="0D55EC53" w14:textId="094AA787" w:rsidR="76456E53" w:rsidRDefault="76456E53"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 total power draw of the system at the wheels is 430 kWh as calculated by the following:</w:t>
      </w:r>
    </w:p>
    <w:p w14:paraId="42EAAD91" w14:textId="48C13DDB" w:rsidR="46B8EB9F" w:rsidRDefault="00000000" w:rsidP="46B8EB9F">
      <w:pPr>
        <w:spacing w:line="240" w:lineRule="auto"/>
        <w:jc w:val="center"/>
        <w:rPr>
          <w:rFonts w:ascii="Times New Roman" w:eastAsia="Times New Roman" w:hAnsi="Times New Roman" w:cs="Times New Roman"/>
        </w:rPr>
      </w:pPr>
      <m:oMathPara>
        <m:oMath>
          <m:sSub>
            <m:sSubPr>
              <m:ctrlPr>
                <w:rPr>
                  <w:rFonts w:ascii="Cambria Math" w:hAnsi="Cambria Math"/>
                </w:rPr>
              </m:ctrlPr>
            </m:sSubPr>
            <m:e>
              <m:r>
                <w:rPr>
                  <w:rFonts w:ascii="Cambria Math" w:hAnsi="Cambria Math"/>
                </w:rPr>
                <m:t>P</m:t>
              </m:r>
            </m:e>
            <m:sub>
              <m:r>
                <w:rPr>
                  <w:rFonts w:ascii="Cambria Math" w:hAnsi="Cambria Math"/>
                </w:rPr>
                <m:t>kWh</m:t>
              </m:r>
            </m:sub>
          </m:sSub>
          <m: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avg</m:t>
              </m:r>
            </m:sub>
          </m:sSub>
          <m:r>
            <w:rPr>
              <w:rFonts w:ascii="Cambria Math" w:hAnsi="Cambria Math"/>
            </w:rPr>
            <m:t> × 12</m:t>
          </m:r>
          <m:r>
            <w:rPr>
              <w:rFonts w:ascii="Cambria Math" w:hAnsi="Cambria Math"/>
            </w:rPr>
            <m:t>hrs ÷1000</m:t>
          </m:r>
        </m:oMath>
      </m:oMathPara>
    </w:p>
    <w:p w14:paraId="1800B8EB" w14:textId="72ECACC2" w:rsidR="00726651" w:rsidRDefault="00726651"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In </w:t>
      </w:r>
      <w:proofErr w:type="spellStart"/>
      <w:proofErr w:type="gramStart"/>
      <w:r w:rsidRPr="53171664">
        <w:rPr>
          <w:rFonts w:ascii="Times New Roman" w:eastAsia="Times New Roman" w:hAnsi="Times New Roman" w:cs="Times New Roman"/>
        </w:rPr>
        <w:t>si</w:t>
      </w:r>
      <w:r w:rsidR="00206073" w:rsidRPr="53171664">
        <w:rPr>
          <w:rFonts w:ascii="Times New Roman" w:eastAsia="Times New Roman" w:hAnsi="Times New Roman" w:cs="Times New Roman"/>
        </w:rPr>
        <w:t>mscape</w:t>
      </w:r>
      <w:proofErr w:type="spellEnd"/>
      <w:proofErr w:type="gramEnd"/>
      <w:r w:rsidR="00206073" w:rsidRPr="53171664">
        <w:rPr>
          <w:rFonts w:ascii="Times New Roman" w:eastAsia="Times New Roman" w:hAnsi="Times New Roman" w:cs="Times New Roman"/>
        </w:rPr>
        <w:t>, eac</w:t>
      </w:r>
      <w:r w:rsidR="00C14C13" w:rsidRPr="53171664">
        <w:rPr>
          <w:rFonts w:ascii="Times New Roman" w:eastAsia="Times New Roman" w:hAnsi="Times New Roman" w:cs="Times New Roman"/>
        </w:rPr>
        <w:t xml:space="preserve">h cell </w:t>
      </w:r>
      <w:r w:rsidR="00860933" w:rsidRPr="53171664">
        <w:rPr>
          <w:rFonts w:ascii="Times New Roman" w:eastAsia="Times New Roman" w:hAnsi="Times New Roman" w:cs="Times New Roman"/>
        </w:rPr>
        <w:t>was dis</w:t>
      </w:r>
      <w:r w:rsidR="00214B3E" w:rsidRPr="53171664">
        <w:rPr>
          <w:rFonts w:ascii="Times New Roman" w:eastAsia="Times New Roman" w:hAnsi="Times New Roman" w:cs="Times New Roman"/>
        </w:rPr>
        <w:t>cre</w:t>
      </w:r>
      <w:r w:rsidR="005C1588" w:rsidRPr="53171664">
        <w:rPr>
          <w:rFonts w:ascii="Times New Roman" w:eastAsia="Times New Roman" w:hAnsi="Times New Roman" w:cs="Times New Roman"/>
        </w:rPr>
        <w:t>tized i</w:t>
      </w:r>
      <w:r w:rsidR="00DB4CF5" w:rsidRPr="53171664">
        <w:rPr>
          <w:rFonts w:ascii="Times New Roman" w:eastAsia="Times New Roman" w:hAnsi="Times New Roman" w:cs="Times New Roman"/>
        </w:rPr>
        <w:t>n</w:t>
      </w:r>
      <w:r w:rsidR="00C615BE" w:rsidRPr="53171664">
        <w:rPr>
          <w:rFonts w:ascii="Times New Roman" w:eastAsia="Times New Roman" w:hAnsi="Times New Roman" w:cs="Times New Roman"/>
        </w:rPr>
        <w:t>to</w:t>
      </w:r>
      <w:r w:rsidR="001746FC" w:rsidRPr="53171664">
        <w:rPr>
          <w:rFonts w:ascii="Times New Roman" w:eastAsia="Times New Roman" w:hAnsi="Times New Roman" w:cs="Times New Roman"/>
        </w:rPr>
        <w:t xml:space="preserve"> two parts </w:t>
      </w:r>
      <w:r w:rsidR="00C62D41" w:rsidRPr="53171664">
        <w:rPr>
          <w:rFonts w:ascii="Times New Roman" w:eastAsia="Times New Roman" w:hAnsi="Times New Roman" w:cs="Times New Roman"/>
        </w:rPr>
        <w:t xml:space="preserve">for </w:t>
      </w:r>
      <w:r w:rsidR="001A4118" w:rsidRPr="53171664">
        <w:rPr>
          <w:rFonts w:ascii="Times New Roman" w:eastAsia="Times New Roman" w:hAnsi="Times New Roman" w:cs="Times New Roman"/>
        </w:rPr>
        <w:t>conductio</w:t>
      </w:r>
      <w:r w:rsidR="00482C58" w:rsidRPr="53171664">
        <w:rPr>
          <w:rFonts w:ascii="Times New Roman" w:eastAsia="Times New Roman" w:hAnsi="Times New Roman" w:cs="Times New Roman"/>
        </w:rPr>
        <w:t>n</w:t>
      </w:r>
      <w:r w:rsidR="00AC3E62" w:rsidRPr="53171664">
        <w:rPr>
          <w:rFonts w:ascii="Times New Roman" w:eastAsia="Times New Roman" w:hAnsi="Times New Roman" w:cs="Times New Roman"/>
        </w:rPr>
        <w:t xml:space="preserve">. </w:t>
      </w:r>
      <w:r w:rsidR="00A35638" w:rsidRPr="53171664">
        <w:rPr>
          <w:rFonts w:ascii="Times New Roman" w:eastAsia="Times New Roman" w:hAnsi="Times New Roman" w:cs="Times New Roman"/>
        </w:rPr>
        <w:t>Each ce</w:t>
      </w:r>
      <w:r w:rsidR="00980546" w:rsidRPr="53171664">
        <w:rPr>
          <w:rFonts w:ascii="Times New Roman" w:eastAsia="Times New Roman" w:hAnsi="Times New Roman" w:cs="Times New Roman"/>
        </w:rPr>
        <w:t xml:space="preserve">ll was </w:t>
      </w:r>
      <w:r w:rsidR="00D55089" w:rsidRPr="53171664">
        <w:rPr>
          <w:rFonts w:ascii="Times New Roman" w:eastAsia="Times New Roman" w:hAnsi="Times New Roman" w:cs="Times New Roman"/>
        </w:rPr>
        <w:t>con</w:t>
      </w:r>
      <w:r w:rsidR="003B69A1" w:rsidRPr="53171664">
        <w:rPr>
          <w:rFonts w:ascii="Times New Roman" w:eastAsia="Times New Roman" w:hAnsi="Times New Roman" w:cs="Times New Roman"/>
        </w:rPr>
        <w:t>du</w:t>
      </w:r>
      <w:r w:rsidR="009121C6" w:rsidRPr="53171664">
        <w:rPr>
          <w:rFonts w:ascii="Times New Roman" w:eastAsia="Times New Roman" w:hAnsi="Times New Roman" w:cs="Times New Roman"/>
        </w:rPr>
        <w:t>ctive</w:t>
      </w:r>
      <w:r w:rsidR="009D5EF2" w:rsidRPr="53171664">
        <w:rPr>
          <w:rFonts w:ascii="Times New Roman" w:eastAsia="Times New Roman" w:hAnsi="Times New Roman" w:cs="Times New Roman"/>
        </w:rPr>
        <w:t>ly conne</w:t>
      </w:r>
      <w:r w:rsidR="009F4C82" w:rsidRPr="53171664">
        <w:rPr>
          <w:rFonts w:ascii="Times New Roman" w:eastAsia="Times New Roman" w:hAnsi="Times New Roman" w:cs="Times New Roman"/>
        </w:rPr>
        <w:t>cted to e</w:t>
      </w:r>
      <w:r w:rsidR="00B94D80" w:rsidRPr="53171664">
        <w:rPr>
          <w:rFonts w:ascii="Times New Roman" w:eastAsia="Times New Roman" w:hAnsi="Times New Roman" w:cs="Times New Roman"/>
        </w:rPr>
        <w:t xml:space="preserve">ach other </w:t>
      </w:r>
      <w:r w:rsidR="009B46B0" w:rsidRPr="53171664">
        <w:rPr>
          <w:rFonts w:ascii="Times New Roman" w:eastAsia="Times New Roman" w:hAnsi="Times New Roman" w:cs="Times New Roman"/>
        </w:rPr>
        <w:t>using</w:t>
      </w:r>
      <w:r w:rsidR="00B7460B" w:rsidRPr="53171664">
        <w:rPr>
          <w:rFonts w:ascii="Times New Roman" w:eastAsia="Times New Roman" w:hAnsi="Times New Roman" w:cs="Times New Roman"/>
        </w:rPr>
        <w:t xml:space="preserve"> </w:t>
      </w:r>
      <w:proofErr w:type="gramStart"/>
      <w:r w:rsidR="00B7460B" w:rsidRPr="53171664">
        <w:rPr>
          <w:rFonts w:ascii="Times New Roman" w:eastAsia="Times New Roman" w:hAnsi="Times New Roman" w:cs="Times New Roman"/>
        </w:rPr>
        <w:t>a thermal</w:t>
      </w:r>
      <w:proofErr w:type="gramEnd"/>
      <w:r w:rsidR="00B7460B" w:rsidRPr="53171664">
        <w:rPr>
          <w:rFonts w:ascii="Times New Roman" w:eastAsia="Times New Roman" w:hAnsi="Times New Roman" w:cs="Times New Roman"/>
        </w:rPr>
        <w:t xml:space="preserve"> inter</w:t>
      </w:r>
      <w:r w:rsidR="000966AD" w:rsidRPr="53171664">
        <w:rPr>
          <w:rFonts w:ascii="Times New Roman" w:eastAsia="Times New Roman" w:hAnsi="Times New Roman" w:cs="Times New Roman"/>
        </w:rPr>
        <w:t>face</w:t>
      </w:r>
      <w:r w:rsidR="00BD7030" w:rsidRPr="53171664">
        <w:rPr>
          <w:rFonts w:ascii="Times New Roman" w:eastAsia="Times New Roman" w:hAnsi="Times New Roman" w:cs="Times New Roman"/>
        </w:rPr>
        <w:t xml:space="preserve"> material</w:t>
      </w:r>
      <w:r w:rsidR="00325114" w:rsidRPr="53171664">
        <w:rPr>
          <w:rFonts w:ascii="Times New Roman" w:eastAsia="Times New Roman" w:hAnsi="Times New Roman" w:cs="Times New Roman"/>
        </w:rPr>
        <w:t xml:space="preserve">. </w:t>
      </w:r>
      <w:r w:rsidR="00CA5F2A" w:rsidRPr="53171664">
        <w:rPr>
          <w:rFonts w:ascii="Times New Roman" w:eastAsia="Times New Roman" w:hAnsi="Times New Roman" w:cs="Times New Roman"/>
        </w:rPr>
        <w:t>The c</w:t>
      </w:r>
      <w:r w:rsidR="003E3FA3" w:rsidRPr="53171664">
        <w:rPr>
          <w:rFonts w:ascii="Times New Roman" w:eastAsia="Times New Roman" w:hAnsi="Times New Roman" w:cs="Times New Roman"/>
        </w:rPr>
        <w:t>ells we</w:t>
      </w:r>
      <w:r w:rsidR="00966647" w:rsidRPr="53171664">
        <w:rPr>
          <w:rFonts w:ascii="Times New Roman" w:eastAsia="Times New Roman" w:hAnsi="Times New Roman" w:cs="Times New Roman"/>
        </w:rPr>
        <w:t xml:space="preserve">re </w:t>
      </w:r>
      <w:r w:rsidR="00A22B32" w:rsidRPr="53171664">
        <w:rPr>
          <w:rFonts w:ascii="Times New Roman" w:eastAsia="Times New Roman" w:hAnsi="Times New Roman" w:cs="Times New Roman"/>
        </w:rPr>
        <w:t>connecte</w:t>
      </w:r>
      <w:r w:rsidR="00B62B03" w:rsidRPr="53171664">
        <w:rPr>
          <w:rFonts w:ascii="Times New Roman" w:eastAsia="Times New Roman" w:hAnsi="Times New Roman" w:cs="Times New Roman"/>
        </w:rPr>
        <w:t>d togethe</w:t>
      </w:r>
      <w:r w:rsidR="00AD3FE4" w:rsidRPr="53171664">
        <w:rPr>
          <w:rFonts w:ascii="Times New Roman" w:eastAsia="Times New Roman" w:hAnsi="Times New Roman" w:cs="Times New Roman"/>
        </w:rPr>
        <w:t>r to create</w:t>
      </w:r>
      <w:r w:rsidR="008900C8" w:rsidRPr="53171664">
        <w:rPr>
          <w:rFonts w:ascii="Times New Roman" w:eastAsia="Times New Roman" w:hAnsi="Times New Roman" w:cs="Times New Roman"/>
        </w:rPr>
        <w:t xml:space="preserve"> </w:t>
      </w:r>
      <w:r w:rsidR="00487B49" w:rsidRPr="53171664">
        <w:rPr>
          <w:rFonts w:ascii="Times New Roman" w:eastAsia="Times New Roman" w:hAnsi="Times New Roman" w:cs="Times New Roman"/>
        </w:rPr>
        <w:t xml:space="preserve">8 </w:t>
      </w:r>
      <w:r w:rsidR="4E24017C" w:rsidRPr="53171664">
        <w:rPr>
          <w:rFonts w:ascii="Times New Roman" w:eastAsia="Times New Roman" w:hAnsi="Times New Roman" w:cs="Times New Roman"/>
        </w:rPr>
        <w:t>individual</w:t>
      </w:r>
      <w:r w:rsidR="003D50E8" w:rsidRPr="53171664">
        <w:rPr>
          <w:rFonts w:ascii="Times New Roman" w:eastAsia="Times New Roman" w:hAnsi="Times New Roman" w:cs="Times New Roman"/>
        </w:rPr>
        <w:t xml:space="preserve"> </w:t>
      </w:r>
      <w:r w:rsidR="005C134A" w:rsidRPr="53171664">
        <w:rPr>
          <w:rFonts w:ascii="Times New Roman" w:eastAsia="Times New Roman" w:hAnsi="Times New Roman" w:cs="Times New Roman"/>
        </w:rPr>
        <w:t>battery p</w:t>
      </w:r>
      <w:r w:rsidR="00DB5C0B" w:rsidRPr="53171664">
        <w:rPr>
          <w:rFonts w:ascii="Times New Roman" w:eastAsia="Times New Roman" w:hAnsi="Times New Roman" w:cs="Times New Roman"/>
        </w:rPr>
        <w:t xml:space="preserve">acks as </w:t>
      </w:r>
      <w:r w:rsidR="00763926" w:rsidRPr="53171664">
        <w:rPr>
          <w:rFonts w:ascii="Times New Roman" w:eastAsia="Times New Roman" w:hAnsi="Times New Roman" w:cs="Times New Roman"/>
        </w:rPr>
        <w:t>shown b</w:t>
      </w:r>
      <w:r w:rsidR="00E703F6" w:rsidRPr="53171664">
        <w:rPr>
          <w:rFonts w:ascii="Times New Roman" w:eastAsia="Times New Roman" w:hAnsi="Times New Roman" w:cs="Times New Roman"/>
        </w:rPr>
        <w:t>elow</w:t>
      </w:r>
      <w:r w:rsidR="5B412A63" w:rsidRPr="53171664">
        <w:rPr>
          <w:rFonts w:ascii="Times New Roman" w:eastAsia="Times New Roman" w:hAnsi="Times New Roman" w:cs="Times New Roman"/>
        </w:rPr>
        <w:t xml:space="preserve"> </w:t>
      </w:r>
      <w:r w:rsidR="00E64FD0">
        <w:rPr>
          <w:rFonts w:ascii="Times New Roman" w:eastAsia="Times New Roman" w:hAnsi="Times New Roman" w:cs="Times New Roman"/>
        </w:rPr>
        <w:fldChar w:fldCharType="begin"/>
      </w:r>
      <w:r w:rsidR="00E64FD0">
        <w:rPr>
          <w:rFonts w:ascii="Times New Roman" w:eastAsia="Times New Roman" w:hAnsi="Times New Roman" w:cs="Times New Roman"/>
        </w:rPr>
        <w:instrText xml:space="preserve"> ADDIN ZOTERO_ITEM CSL_CITATION {"citationID":"SdgmuNV6","properties":{"formattedCitation":"[5]","plainCitation":"[5]","noteIndex":0},"citationItems":[{"id":113,"uris":["http://zotero.org/users/16598628/items/G2U94YLI"],"itemData":{"id":113,"type":"webpage","abstract":"Electric-car batteries are similar to, but far from the same as, a basic AA or AAA battery.","container-title":"Car and Driver","language":"en-US","note":"section: Essential Reads: Stories and Features","title":"Electric-Vehicle Battery Basics","URL":"https://www.caranddriver.com/features/a43093875/electric-vehicle-battery/","accessed":{"date-parts":[["2025",5,20]]},"issued":{"date-parts":[["2024",7,29]]}}}],"schema":"https://github.com/citation-style-language/schema/raw/master/csl-citation.json"} </w:instrText>
      </w:r>
      <w:r w:rsidR="00E64FD0">
        <w:rPr>
          <w:rFonts w:ascii="Times New Roman" w:eastAsia="Times New Roman" w:hAnsi="Times New Roman" w:cs="Times New Roman"/>
        </w:rPr>
        <w:fldChar w:fldCharType="separate"/>
      </w:r>
      <w:r w:rsidR="00E64FD0" w:rsidRPr="00E64FD0">
        <w:rPr>
          <w:rFonts w:ascii="Times New Roman" w:hAnsi="Times New Roman" w:cs="Times New Roman"/>
        </w:rPr>
        <w:t>[5]</w:t>
      </w:r>
      <w:r w:rsidR="00E64FD0">
        <w:rPr>
          <w:rFonts w:ascii="Times New Roman" w:eastAsia="Times New Roman" w:hAnsi="Times New Roman" w:cs="Times New Roman"/>
        </w:rPr>
        <w:fldChar w:fldCharType="end"/>
      </w:r>
      <w:r w:rsidR="2E3B8FFC" w:rsidRPr="53171664">
        <w:rPr>
          <w:rFonts w:ascii="Times New Roman" w:eastAsia="Times New Roman" w:hAnsi="Times New Roman" w:cs="Times New Roman"/>
        </w:rPr>
        <w:t>.</w:t>
      </w:r>
    </w:p>
    <w:p w14:paraId="4C544C22" w14:textId="0649F279" w:rsidR="00225879" w:rsidRDefault="08AA3DBA" w:rsidP="000B0F27">
      <w:pPr>
        <w:spacing w:line="240" w:lineRule="auto"/>
        <w:rPr>
          <w:rFonts w:ascii="Times New Roman" w:hAnsi="Times New Roman" w:cs="Times New Roman"/>
        </w:rPr>
      </w:pPr>
      <w:r>
        <w:rPr>
          <w:noProof/>
        </w:rPr>
        <w:lastRenderedPageBreak/>
        <w:drawing>
          <wp:inline distT="0" distB="0" distL="0" distR="0" wp14:anchorId="6284482D" wp14:editId="3918DE56">
            <wp:extent cx="5943600" cy="3495040"/>
            <wp:effectExtent l="0" t="0" r="0" b="0"/>
            <wp:docPr id="1327946236" name="Picture 4" descr="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943600" cy="3495040"/>
                    </a:xfrm>
                    <a:prstGeom prst="rect">
                      <a:avLst/>
                    </a:prstGeom>
                  </pic:spPr>
                </pic:pic>
              </a:graphicData>
            </a:graphic>
          </wp:inline>
        </w:drawing>
      </w:r>
    </w:p>
    <w:p w14:paraId="19DE29D4" w14:textId="52CE3130" w:rsidR="00EA0FAE" w:rsidRDefault="00225879" w:rsidP="00225879">
      <w:pPr>
        <w:spacing w:line="240" w:lineRule="auto"/>
        <w:jc w:val="center"/>
        <w:rPr>
          <w:rFonts w:ascii="Times New Roman" w:eastAsia="Times New Roman" w:hAnsi="Times New Roman" w:cs="Times New Roman"/>
        </w:rPr>
      </w:pPr>
      <w:r>
        <w:rPr>
          <w:rFonts w:ascii="Times New Roman" w:hAnsi="Times New Roman" w:cs="Times New Roman"/>
        </w:rPr>
        <w:t xml:space="preserve">Figure </w:t>
      </w:r>
      <w:r w:rsidR="630588C2" w:rsidRPr="1D721BDD">
        <w:rPr>
          <w:rFonts w:ascii="Times New Roman" w:eastAsia="Times New Roman" w:hAnsi="Times New Roman" w:cs="Times New Roman"/>
        </w:rPr>
        <w:t>10</w:t>
      </w:r>
      <w:r w:rsidR="331871ED" w:rsidRPr="53171664">
        <w:rPr>
          <w:rFonts w:ascii="Times New Roman" w:eastAsia="Times New Roman" w:hAnsi="Times New Roman" w:cs="Times New Roman"/>
        </w:rPr>
        <w:t>. Battery Layout in Electric Vehicle</w:t>
      </w:r>
    </w:p>
    <w:p w14:paraId="655C6CA8" w14:textId="2C3AAFB6" w:rsidR="367369FE" w:rsidRDefault="367369FE" w:rsidP="367369FE">
      <w:pPr>
        <w:spacing w:line="240" w:lineRule="auto"/>
        <w:jc w:val="center"/>
        <w:rPr>
          <w:rFonts w:ascii="Times New Roman" w:eastAsia="Times New Roman" w:hAnsi="Times New Roman" w:cs="Times New Roman"/>
        </w:rPr>
      </w:pPr>
    </w:p>
    <w:p w14:paraId="2DD16E41" w14:textId="155C42D3" w:rsidR="007A2D6F" w:rsidRDefault="007A2D6F"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Each battery </w:t>
      </w:r>
      <w:r w:rsidR="00761CE6" w:rsidRPr="53171664">
        <w:rPr>
          <w:rFonts w:ascii="Times New Roman" w:eastAsia="Times New Roman" w:hAnsi="Times New Roman" w:cs="Times New Roman"/>
        </w:rPr>
        <w:t>is surrounded by a water jacket. The water jacket includes a 50% water/ethylene glycol mixture</w:t>
      </w:r>
      <w:r w:rsidR="005E5581" w:rsidRPr="53171664">
        <w:rPr>
          <w:rFonts w:ascii="Times New Roman" w:eastAsia="Times New Roman" w:hAnsi="Times New Roman" w:cs="Times New Roman"/>
        </w:rPr>
        <w:t xml:space="preserve">. </w:t>
      </w:r>
    </w:p>
    <w:p w14:paraId="32E74695" w14:textId="0B8FADA6" w:rsidR="7ED37534" w:rsidRDefault="7ED37534" w:rsidP="00945D6B">
      <w:pPr>
        <w:spacing w:line="240" w:lineRule="auto"/>
        <w:ind w:firstLine="720"/>
        <w:rPr>
          <w:rFonts w:ascii="Times New Roman" w:eastAsia="Times New Roman" w:hAnsi="Times New Roman" w:cs="Times New Roman"/>
        </w:rPr>
      </w:pPr>
      <w:r w:rsidRPr="40D882FB">
        <w:rPr>
          <w:rFonts w:ascii="Times New Roman" w:eastAsia="Times New Roman" w:hAnsi="Times New Roman" w:cs="Times New Roman"/>
        </w:rPr>
        <w:t xml:space="preserve">The overall </w:t>
      </w:r>
      <w:r w:rsidRPr="64D5EE1E">
        <w:rPr>
          <w:rFonts w:ascii="Times New Roman" w:eastAsia="Times New Roman" w:hAnsi="Times New Roman" w:cs="Times New Roman"/>
        </w:rPr>
        <w:t xml:space="preserve">battery </w:t>
      </w:r>
      <w:r w:rsidRPr="65F5B466">
        <w:rPr>
          <w:rFonts w:ascii="Times New Roman" w:eastAsia="Times New Roman" w:hAnsi="Times New Roman" w:cs="Times New Roman"/>
        </w:rPr>
        <w:t xml:space="preserve">system in </w:t>
      </w:r>
      <w:proofErr w:type="spellStart"/>
      <w:r w:rsidRPr="65F5B466">
        <w:rPr>
          <w:rFonts w:ascii="Times New Roman" w:eastAsia="Times New Roman" w:hAnsi="Times New Roman" w:cs="Times New Roman"/>
        </w:rPr>
        <w:t>simscape</w:t>
      </w:r>
      <w:proofErr w:type="spellEnd"/>
      <w:r w:rsidRPr="65F5B466">
        <w:rPr>
          <w:rFonts w:ascii="Times New Roman" w:eastAsia="Times New Roman" w:hAnsi="Times New Roman" w:cs="Times New Roman"/>
        </w:rPr>
        <w:t xml:space="preserve"> is </w:t>
      </w:r>
      <w:r w:rsidRPr="542A261B">
        <w:rPr>
          <w:rFonts w:ascii="Times New Roman" w:eastAsia="Times New Roman" w:hAnsi="Times New Roman" w:cs="Times New Roman"/>
        </w:rPr>
        <w:t>modelled as follows with</w:t>
      </w:r>
      <w:r w:rsidRPr="17D519FA">
        <w:rPr>
          <w:rFonts w:ascii="Times New Roman" w:eastAsia="Times New Roman" w:hAnsi="Times New Roman" w:cs="Times New Roman"/>
        </w:rPr>
        <w:t xml:space="preserve"> 8</w:t>
      </w:r>
      <w:r w:rsidRPr="2C016764">
        <w:rPr>
          <w:rFonts w:ascii="Times New Roman" w:eastAsia="Times New Roman" w:hAnsi="Times New Roman" w:cs="Times New Roman"/>
        </w:rPr>
        <w:t xml:space="preserve"> batteries total. </w:t>
      </w:r>
    </w:p>
    <w:p w14:paraId="176A788A" w14:textId="68FDA600" w:rsidR="07AF8218" w:rsidRDefault="7ED37534" w:rsidP="0EE8F046">
      <w:pPr>
        <w:spacing w:line="240" w:lineRule="auto"/>
        <w:jc w:val="center"/>
        <w:rPr>
          <w:rFonts w:ascii="Times New Roman" w:eastAsia="Times New Roman" w:hAnsi="Times New Roman" w:cs="Times New Roman"/>
        </w:rPr>
      </w:pPr>
      <w:r>
        <w:rPr>
          <w:noProof/>
        </w:rPr>
        <w:lastRenderedPageBreak/>
        <w:drawing>
          <wp:inline distT="0" distB="0" distL="0" distR="0" wp14:anchorId="518A70F9" wp14:editId="3BFC802B">
            <wp:extent cx="4191000" cy="5943600"/>
            <wp:effectExtent l="0" t="0" r="0" b="0"/>
            <wp:docPr id="532856224" name="Picture 532856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191000" cy="5943600"/>
                    </a:xfrm>
                    <a:prstGeom prst="rect">
                      <a:avLst/>
                    </a:prstGeom>
                  </pic:spPr>
                </pic:pic>
              </a:graphicData>
            </a:graphic>
          </wp:inline>
        </w:drawing>
      </w:r>
    </w:p>
    <w:p w14:paraId="7CB035A0" w14:textId="5356C9AF" w:rsidR="5CA39FB2" w:rsidRDefault="5CA39FB2" w:rsidP="38737E4B">
      <w:pPr>
        <w:spacing w:line="240" w:lineRule="auto"/>
        <w:jc w:val="center"/>
        <w:rPr>
          <w:rFonts w:ascii="Times New Roman" w:eastAsia="Times New Roman" w:hAnsi="Times New Roman" w:cs="Times New Roman"/>
        </w:rPr>
      </w:pPr>
      <w:r w:rsidRPr="1D099BEC">
        <w:rPr>
          <w:rFonts w:ascii="Times New Roman" w:eastAsia="Times New Roman" w:hAnsi="Times New Roman" w:cs="Times New Roman"/>
        </w:rPr>
        <w:t xml:space="preserve">Figure </w:t>
      </w:r>
      <w:r w:rsidR="787DB53A" w:rsidRPr="2E3FD2E7">
        <w:rPr>
          <w:rFonts w:ascii="Times New Roman" w:eastAsia="Times New Roman" w:hAnsi="Times New Roman" w:cs="Times New Roman"/>
        </w:rPr>
        <w:t>11</w:t>
      </w:r>
      <w:r w:rsidRPr="1D099BEC">
        <w:rPr>
          <w:rFonts w:ascii="Times New Roman" w:eastAsia="Times New Roman" w:hAnsi="Times New Roman" w:cs="Times New Roman"/>
        </w:rPr>
        <w:t xml:space="preserve">. </w:t>
      </w:r>
      <w:proofErr w:type="spellStart"/>
      <w:r w:rsidRPr="1D099BEC">
        <w:rPr>
          <w:rFonts w:ascii="Times New Roman" w:eastAsia="Times New Roman" w:hAnsi="Times New Roman" w:cs="Times New Roman"/>
        </w:rPr>
        <w:t>Simscape</w:t>
      </w:r>
      <w:proofErr w:type="spellEnd"/>
      <w:r w:rsidRPr="1D099BEC">
        <w:rPr>
          <w:rFonts w:ascii="Times New Roman" w:eastAsia="Times New Roman" w:hAnsi="Times New Roman" w:cs="Times New Roman"/>
        </w:rPr>
        <w:t xml:space="preserve"> Battery Layout</w:t>
      </w:r>
    </w:p>
    <w:p w14:paraId="53900803" w14:textId="7325DCD7" w:rsidR="4596F0D5" w:rsidRDefault="4117E3AB" w:rsidP="00945D6B">
      <w:pPr>
        <w:spacing w:line="240" w:lineRule="auto"/>
        <w:ind w:firstLine="720"/>
        <w:rPr>
          <w:rFonts w:ascii="Times New Roman" w:eastAsia="Times New Roman" w:hAnsi="Times New Roman" w:cs="Times New Roman"/>
        </w:rPr>
      </w:pPr>
      <w:r w:rsidRPr="1D099BEC">
        <w:rPr>
          <w:rFonts w:ascii="Times New Roman" w:eastAsia="Times New Roman" w:hAnsi="Times New Roman" w:cs="Times New Roman"/>
        </w:rPr>
        <w:t xml:space="preserve">Each battery is a stack up of 5 </w:t>
      </w:r>
      <w:r w:rsidR="4189CB03" w:rsidRPr="610D1441">
        <w:rPr>
          <w:rFonts w:ascii="Times New Roman" w:eastAsia="Times New Roman" w:hAnsi="Times New Roman" w:cs="Times New Roman"/>
        </w:rPr>
        <w:t>lithium NMC</w:t>
      </w:r>
      <w:r w:rsidRPr="3D04B3DD">
        <w:rPr>
          <w:rFonts w:ascii="Times New Roman" w:eastAsia="Times New Roman" w:hAnsi="Times New Roman" w:cs="Times New Roman"/>
        </w:rPr>
        <w:t xml:space="preserve"> </w:t>
      </w:r>
      <w:r w:rsidRPr="1D099BEC">
        <w:rPr>
          <w:rFonts w:ascii="Times New Roman" w:eastAsia="Times New Roman" w:hAnsi="Times New Roman" w:cs="Times New Roman"/>
        </w:rPr>
        <w:t>cells, with the water jacket externally covering the stack up. A thermal interface mat</w:t>
      </w:r>
      <w:r w:rsidR="1772715F" w:rsidRPr="1D099BEC">
        <w:rPr>
          <w:rFonts w:ascii="Times New Roman" w:eastAsia="Times New Roman" w:hAnsi="Times New Roman" w:cs="Times New Roman"/>
        </w:rPr>
        <w:t xml:space="preserve">erial was chosen to </w:t>
      </w:r>
      <w:r w:rsidR="29F21466" w:rsidRPr="1D099BEC">
        <w:rPr>
          <w:rFonts w:ascii="Times New Roman" w:eastAsia="Times New Roman" w:hAnsi="Times New Roman" w:cs="Times New Roman"/>
        </w:rPr>
        <w:t xml:space="preserve">be 50-3186 NC due to its high thermal conductivity </w:t>
      </w:r>
      <w:r w:rsidR="009C61D1">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6bxtZfJW","properties":{"formattedCitation":"[6]","plainCitation":"[6]","noteIndex":0},"citationItems":[{"id":115,"uris":["http://zotero.org/users/16598628/items/MQWV4M8N"],"itemData":{"id":115,"type":"document","title":"50-3186NC.pdf","URL":"https://epoxies.com/wp-content/uploads/2022/05/50-3186NC.pdf","accessed":{"date-parts":[["2025",5,20]]}}}],"schema":"https://github.com/citation-style-language/schema/raw/master/csl-citation.json"} </w:instrText>
      </w:r>
      <w:r w:rsidR="009C61D1">
        <w:rPr>
          <w:rFonts w:ascii="Times New Roman" w:eastAsia="Times New Roman" w:hAnsi="Times New Roman" w:cs="Times New Roman"/>
        </w:rPr>
        <w:fldChar w:fldCharType="separate"/>
      </w:r>
      <w:r w:rsidR="009C61D1" w:rsidRPr="009C61D1">
        <w:rPr>
          <w:rFonts w:ascii="Times New Roman" w:hAnsi="Times New Roman" w:cs="Times New Roman"/>
        </w:rPr>
        <w:t>[6]</w:t>
      </w:r>
      <w:r w:rsidR="009C61D1">
        <w:rPr>
          <w:rFonts w:ascii="Times New Roman" w:eastAsia="Times New Roman" w:hAnsi="Times New Roman" w:cs="Times New Roman"/>
        </w:rPr>
        <w:fldChar w:fldCharType="end"/>
      </w:r>
      <w:r w:rsidR="29F21466" w:rsidRPr="1D099BEC">
        <w:rPr>
          <w:rFonts w:ascii="Times New Roman" w:eastAsia="Times New Roman" w:hAnsi="Times New Roman" w:cs="Times New Roman"/>
        </w:rPr>
        <w:t>.</w:t>
      </w:r>
      <w:r w:rsidR="7E1B5839" w:rsidRPr="1D099BEC">
        <w:rPr>
          <w:rFonts w:ascii="Times New Roman" w:eastAsia="Times New Roman" w:hAnsi="Times New Roman" w:cs="Times New Roman"/>
        </w:rPr>
        <w:t xml:space="preserve"> The battery </w:t>
      </w:r>
      <w:r w:rsidR="11D01A82" w:rsidRPr="1D099BEC">
        <w:rPr>
          <w:rFonts w:ascii="Times New Roman" w:eastAsia="Times New Roman" w:hAnsi="Times New Roman" w:cs="Times New Roman"/>
        </w:rPr>
        <w:t>specific heat capacity was chosen to be the generic heat capacity for a lithium N</w:t>
      </w:r>
      <w:r w:rsidR="6CD3ADAF" w:rsidRPr="1D099BEC">
        <w:rPr>
          <w:rFonts w:ascii="Times New Roman" w:eastAsia="Times New Roman" w:hAnsi="Times New Roman" w:cs="Times New Roman"/>
        </w:rPr>
        <w:t>MC</w:t>
      </w:r>
      <w:r w:rsidR="11D01A82" w:rsidRPr="1D099BEC">
        <w:rPr>
          <w:rFonts w:ascii="Times New Roman" w:eastAsia="Times New Roman" w:hAnsi="Times New Roman" w:cs="Times New Roman"/>
        </w:rPr>
        <w:t xml:space="preserve"> cell</w:t>
      </w:r>
      <w:r w:rsidR="4D97C0EE" w:rsidRPr="1D099BEC">
        <w:rPr>
          <w:rFonts w:ascii="Times New Roman" w:eastAsia="Times New Roman" w:hAnsi="Times New Roman" w:cs="Times New Roman"/>
        </w:rPr>
        <w:t xml:space="preserve"> </w:t>
      </w:r>
      <w:r w:rsidR="009C61D1">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FLg33sA3","properties":{"formattedCitation":"[7]","plainCitation":"[7]","noteIndex":0},"citationItems":[{"id":116,"uris":["http://zotero.org/users/16598628/items/79JX6DWP"],"itemData":{"id":116,"type":"post-weblog","abstract":"The specific heat capacity of lithium ion cells is a key parameter to understanding the thermal behaviour. Literature gives 800 to 1100J/kg.K","container-title":"Battery Design","language":"en-US","title":"Specific Heat Capacity of Lithium Ion Cells","URL":"https://www.batterydesign.net/specific-heat-capacity-of-lithium-ion-cells/","author":[{"family":"Nigel","given":""}],"accessed":{"date-parts":[["2025",5,20]]},"issued":{"date-parts":[["2022",1,4]]}}}],"schema":"https://github.com/citation-style-language/schema/raw/master/csl-citation.json"} </w:instrText>
      </w:r>
      <w:r w:rsidR="009C61D1">
        <w:rPr>
          <w:rFonts w:ascii="Times New Roman" w:eastAsia="Times New Roman" w:hAnsi="Times New Roman" w:cs="Times New Roman"/>
        </w:rPr>
        <w:fldChar w:fldCharType="separate"/>
      </w:r>
      <w:r w:rsidR="009C61D1" w:rsidRPr="009C61D1">
        <w:rPr>
          <w:rFonts w:ascii="Times New Roman" w:hAnsi="Times New Roman" w:cs="Times New Roman"/>
        </w:rPr>
        <w:t>[7]</w:t>
      </w:r>
      <w:r w:rsidR="009C61D1">
        <w:rPr>
          <w:rFonts w:ascii="Times New Roman" w:eastAsia="Times New Roman" w:hAnsi="Times New Roman" w:cs="Times New Roman"/>
        </w:rPr>
        <w:fldChar w:fldCharType="end"/>
      </w:r>
      <w:r w:rsidR="4D97C0EE" w:rsidRPr="1D099BEC">
        <w:rPr>
          <w:rFonts w:ascii="Times New Roman" w:eastAsia="Times New Roman" w:hAnsi="Times New Roman" w:cs="Times New Roman"/>
        </w:rPr>
        <w:t>.</w:t>
      </w:r>
    </w:p>
    <w:p w14:paraId="682EF605" w14:textId="37897FB8" w:rsidR="4117E3AB" w:rsidRDefault="4117E3AB" w:rsidP="1236E211">
      <w:pPr>
        <w:spacing w:line="240" w:lineRule="auto"/>
        <w:jc w:val="center"/>
        <w:rPr>
          <w:rFonts w:ascii="Times New Roman" w:eastAsia="Times New Roman" w:hAnsi="Times New Roman" w:cs="Times New Roman"/>
        </w:rPr>
      </w:pPr>
      <w:r>
        <w:rPr>
          <w:noProof/>
        </w:rPr>
        <w:lastRenderedPageBreak/>
        <w:drawing>
          <wp:inline distT="0" distB="0" distL="0" distR="0" wp14:anchorId="3150D25B" wp14:editId="4A541ABE">
            <wp:extent cx="2952750" cy="5943600"/>
            <wp:effectExtent l="0" t="0" r="0" b="0"/>
            <wp:docPr id="1912081257" name="Picture 1912081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952750" cy="5943600"/>
                    </a:xfrm>
                    <a:prstGeom prst="rect">
                      <a:avLst/>
                    </a:prstGeom>
                  </pic:spPr>
                </pic:pic>
              </a:graphicData>
            </a:graphic>
          </wp:inline>
        </w:drawing>
      </w:r>
    </w:p>
    <w:p w14:paraId="56BB8142" w14:textId="5A7F42AC" w:rsidR="46B8EB9F" w:rsidRDefault="50A042EA" w:rsidP="7AFA3D23">
      <w:pPr>
        <w:spacing w:line="240" w:lineRule="auto"/>
        <w:jc w:val="center"/>
        <w:rPr>
          <w:rFonts w:ascii="Times New Roman" w:eastAsia="Times New Roman" w:hAnsi="Times New Roman" w:cs="Times New Roman"/>
        </w:rPr>
      </w:pPr>
      <w:r w:rsidRPr="3F6BE8AF">
        <w:rPr>
          <w:rFonts w:ascii="Times New Roman" w:eastAsia="Times New Roman" w:hAnsi="Times New Roman" w:cs="Times New Roman"/>
        </w:rPr>
        <w:t xml:space="preserve">Figure </w:t>
      </w:r>
      <w:r w:rsidR="5AF50F1A" w:rsidRPr="5E3715FA">
        <w:rPr>
          <w:rFonts w:ascii="Times New Roman" w:eastAsia="Times New Roman" w:hAnsi="Times New Roman" w:cs="Times New Roman"/>
        </w:rPr>
        <w:t>12</w:t>
      </w:r>
      <w:r w:rsidRPr="3F6BE8AF">
        <w:rPr>
          <w:rFonts w:ascii="Times New Roman" w:eastAsia="Times New Roman" w:hAnsi="Times New Roman" w:cs="Times New Roman"/>
        </w:rPr>
        <w:t xml:space="preserve">. </w:t>
      </w:r>
      <w:proofErr w:type="spellStart"/>
      <w:r w:rsidRPr="5D75D206">
        <w:rPr>
          <w:rFonts w:ascii="Times New Roman" w:eastAsia="Times New Roman" w:hAnsi="Times New Roman" w:cs="Times New Roman"/>
        </w:rPr>
        <w:t>Simscape</w:t>
      </w:r>
      <w:proofErr w:type="spellEnd"/>
      <w:r w:rsidRPr="5D75D206">
        <w:rPr>
          <w:rFonts w:ascii="Times New Roman" w:eastAsia="Times New Roman" w:hAnsi="Times New Roman" w:cs="Times New Roman"/>
        </w:rPr>
        <w:t xml:space="preserve"> </w:t>
      </w:r>
      <w:r w:rsidRPr="02552BC0">
        <w:rPr>
          <w:rFonts w:ascii="Times New Roman" w:eastAsia="Times New Roman" w:hAnsi="Times New Roman" w:cs="Times New Roman"/>
        </w:rPr>
        <w:t>Battery</w:t>
      </w:r>
      <w:r w:rsidR="5FF5E4F1" w:rsidRPr="02552BC0">
        <w:rPr>
          <w:rFonts w:ascii="Times New Roman" w:eastAsia="Times New Roman" w:hAnsi="Times New Roman" w:cs="Times New Roman"/>
        </w:rPr>
        <w:t xml:space="preserve"> Cell</w:t>
      </w:r>
      <w:r w:rsidR="5FF5E4F1" w:rsidRPr="0BD726A1">
        <w:rPr>
          <w:rFonts w:ascii="Times New Roman" w:eastAsia="Times New Roman" w:hAnsi="Times New Roman" w:cs="Times New Roman"/>
        </w:rPr>
        <w:t xml:space="preserve"> </w:t>
      </w:r>
      <w:r w:rsidRPr="0BD726A1">
        <w:rPr>
          <w:rFonts w:ascii="Times New Roman" w:eastAsia="Times New Roman" w:hAnsi="Times New Roman" w:cs="Times New Roman"/>
        </w:rPr>
        <w:t>Stack</w:t>
      </w:r>
      <w:r w:rsidRPr="79366956">
        <w:rPr>
          <w:rFonts w:ascii="Times New Roman" w:eastAsia="Times New Roman" w:hAnsi="Times New Roman" w:cs="Times New Roman"/>
        </w:rPr>
        <w:t xml:space="preserve"> Up</w:t>
      </w:r>
    </w:p>
    <w:p w14:paraId="784549B1" w14:textId="33C7CBD1" w:rsidR="2F6D2B92" w:rsidRDefault="4491C5B1" w:rsidP="2E3BF074">
      <w:pPr>
        <w:spacing w:line="240" w:lineRule="auto"/>
        <w:jc w:val="center"/>
        <w:rPr>
          <w:rFonts w:ascii="Times New Roman" w:eastAsia="Times New Roman" w:hAnsi="Times New Roman" w:cs="Times New Roman"/>
        </w:rPr>
      </w:pPr>
      <w:r>
        <w:rPr>
          <w:noProof/>
        </w:rPr>
        <w:lastRenderedPageBreak/>
        <w:drawing>
          <wp:inline distT="0" distB="0" distL="0" distR="0" wp14:anchorId="3B48EEA2" wp14:editId="587B5953">
            <wp:extent cx="5943600" cy="3886200"/>
            <wp:effectExtent l="0" t="0" r="0" b="0"/>
            <wp:docPr id="1258204314" name="Picture 1258204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r w:rsidR="35927A38" w:rsidRPr="53171664">
        <w:rPr>
          <w:rFonts w:ascii="Times New Roman" w:eastAsia="Times New Roman" w:hAnsi="Times New Roman" w:cs="Times New Roman"/>
        </w:rPr>
        <w:t xml:space="preserve">Figure </w:t>
      </w:r>
      <w:r w:rsidR="6F4A4D1F" w:rsidRPr="7C37B466">
        <w:rPr>
          <w:rFonts w:ascii="Times New Roman" w:eastAsia="Times New Roman" w:hAnsi="Times New Roman" w:cs="Times New Roman"/>
        </w:rPr>
        <w:t>13</w:t>
      </w:r>
      <w:r w:rsidR="35927A38" w:rsidRPr="53171664">
        <w:rPr>
          <w:rFonts w:ascii="Times New Roman" w:eastAsia="Times New Roman" w:hAnsi="Times New Roman" w:cs="Times New Roman"/>
        </w:rPr>
        <w:t xml:space="preserve">. </w:t>
      </w:r>
      <w:r w:rsidR="0BFA7D63" w:rsidRPr="61627B1C">
        <w:rPr>
          <w:rFonts w:ascii="Times New Roman" w:eastAsia="Times New Roman" w:hAnsi="Times New Roman" w:cs="Times New Roman"/>
        </w:rPr>
        <w:t xml:space="preserve">3D Model </w:t>
      </w:r>
      <w:r w:rsidR="0BFA7D63" w:rsidRPr="15C48C0A">
        <w:rPr>
          <w:rFonts w:ascii="Times New Roman" w:eastAsia="Times New Roman" w:hAnsi="Times New Roman" w:cs="Times New Roman"/>
        </w:rPr>
        <w:t>of</w:t>
      </w:r>
      <w:r w:rsidR="35927A38" w:rsidRPr="15C48C0A">
        <w:rPr>
          <w:rFonts w:ascii="Times New Roman" w:eastAsia="Times New Roman" w:hAnsi="Times New Roman" w:cs="Times New Roman"/>
        </w:rPr>
        <w:t xml:space="preserve"> Battery</w:t>
      </w:r>
      <w:r w:rsidR="35927A38" w:rsidRPr="61627B1C">
        <w:rPr>
          <w:rFonts w:ascii="Times New Roman" w:eastAsia="Times New Roman" w:hAnsi="Times New Roman" w:cs="Times New Roman"/>
        </w:rPr>
        <w:t xml:space="preserve"> Layout</w:t>
      </w:r>
    </w:p>
    <w:p w14:paraId="793B2AC8" w14:textId="77777777" w:rsidR="0008673A" w:rsidRDefault="0008673A" w:rsidP="2F6D2B92">
      <w:pPr>
        <w:spacing w:line="240" w:lineRule="auto"/>
        <w:rPr>
          <w:rFonts w:ascii="Times New Roman" w:eastAsia="Times New Roman" w:hAnsi="Times New Roman" w:cs="Times New Roman"/>
          <w:b/>
        </w:rPr>
      </w:pPr>
    </w:p>
    <w:p w14:paraId="43E8BE63" w14:textId="31AA9C4E" w:rsidR="3A68E1D4" w:rsidRDefault="3A68E1D4" w:rsidP="2F6D2B92">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Cabin Interior &amp; HVAC</w:t>
      </w:r>
    </w:p>
    <w:p w14:paraId="1AE2ADB0" w14:textId="78D8EEAC" w:rsidR="5A4E7542" w:rsidRDefault="5A4E7542" w:rsidP="00945D6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o </w:t>
      </w:r>
      <w:r w:rsidR="13393844" w:rsidRPr="53171664">
        <w:rPr>
          <w:rFonts w:ascii="Times New Roman" w:eastAsia="Times New Roman" w:hAnsi="Times New Roman" w:cs="Times New Roman"/>
        </w:rPr>
        <w:t>size</w:t>
      </w:r>
      <w:r w:rsidRPr="53171664">
        <w:rPr>
          <w:rFonts w:ascii="Times New Roman" w:eastAsia="Times New Roman" w:hAnsi="Times New Roman" w:cs="Times New Roman"/>
        </w:rPr>
        <w:t xml:space="preserve"> the cabin interior of the EV, a few assumptions were made. </w:t>
      </w:r>
      <w:r w:rsidR="46EE90BC" w:rsidRPr="53171664">
        <w:rPr>
          <w:rFonts w:ascii="Times New Roman" w:eastAsia="Times New Roman" w:hAnsi="Times New Roman" w:cs="Times New Roman"/>
        </w:rPr>
        <w:t xml:space="preserve">The cabin interior of the car is </w:t>
      </w:r>
      <w:r w:rsidR="3359BEB0" w:rsidRPr="53171664">
        <w:rPr>
          <w:rFonts w:ascii="Times New Roman" w:eastAsia="Times New Roman" w:hAnsi="Times New Roman" w:cs="Times New Roman"/>
        </w:rPr>
        <w:t xml:space="preserve">roughly </w:t>
      </w:r>
      <w:r w:rsidR="46EE90BC" w:rsidRPr="53171664">
        <w:rPr>
          <w:rFonts w:ascii="Times New Roman" w:eastAsia="Times New Roman" w:hAnsi="Times New Roman" w:cs="Times New Roman"/>
        </w:rPr>
        <w:t xml:space="preserve">based on the </w:t>
      </w:r>
      <w:r w:rsidR="2F432D4D" w:rsidRPr="53171664">
        <w:rPr>
          <w:rFonts w:ascii="Times New Roman" w:eastAsia="Times New Roman" w:hAnsi="Times New Roman" w:cs="Times New Roman"/>
        </w:rPr>
        <w:t xml:space="preserve">ratios </w:t>
      </w:r>
      <w:r w:rsidR="79693D21" w:rsidRPr="53171664">
        <w:rPr>
          <w:rFonts w:ascii="Times New Roman" w:eastAsia="Times New Roman" w:hAnsi="Times New Roman" w:cs="Times New Roman"/>
        </w:rPr>
        <w:t xml:space="preserve">of a 2025 Regular length, Low Roof Ford Transit. The </w:t>
      </w:r>
      <w:r w:rsidR="3E610981" w:rsidRPr="53171664">
        <w:rPr>
          <w:rFonts w:ascii="Times New Roman" w:eastAsia="Times New Roman" w:hAnsi="Times New Roman" w:cs="Times New Roman"/>
        </w:rPr>
        <w:t xml:space="preserve">air volume within the cabin is approximately the same ratio as the specifications of </w:t>
      </w:r>
      <w:r w:rsidR="4A36E54B" w:rsidRPr="53171664">
        <w:rPr>
          <w:rFonts w:ascii="Times New Roman" w:eastAsia="Times New Roman" w:hAnsi="Times New Roman" w:cs="Times New Roman"/>
        </w:rPr>
        <w:t xml:space="preserve">the </w:t>
      </w:r>
      <w:r w:rsidR="3E610981" w:rsidRPr="53171664">
        <w:rPr>
          <w:rFonts w:ascii="Times New Roman" w:eastAsia="Times New Roman" w:hAnsi="Times New Roman" w:cs="Times New Roman"/>
        </w:rPr>
        <w:t>Ford Transit</w:t>
      </w:r>
      <w:r w:rsidR="03FC45B7" w:rsidRPr="53171664">
        <w:rPr>
          <w:rFonts w:ascii="Times New Roman" w:eastAsia="Times New Roman" w:hAnsi="Times New Roman" w:cs="Times New Roman"/>
        </w:rPr>
        <w:t xml:space="preserve"> and t</w:t>
      </w:r>
      <w:r w:rsidR="3354CF4E" w:rsidRPr="53171664">
        <w:rPr>
          <w:rFonts w:ascii="Times New Roman" w:eastAsia="Times New Roman" w:hAnsi="Times New Roman" w:cs="Times New Roman"/>
        </w:rPr>
        <w:t>he window</w:t>
      </w:r>
      <w:r w:rsidR="58A2844E" w:rsidRPr="53171664">
        <w:rPr>
          <w:rFonts w:ascii="Times New Roman" w:eastAsia="Times New Roman" w:hAnsi="Times New Roman" w:cs="Times New Roman"/>
        </w:rPr>
        <w:t xml:space="preserve"> sizes</w:t>
      </w:r>
      <w:r w:rsidR="3354CF4E" w:rsidRPr="53171664">
        <w:rPr>
          <w:rFonts w:ascii="Times New Roman" w:eastAsia="Times New Roman" w:hAnsi="Times New Roman" w:cs="Times New Roman"/>
        </w:rPr>
        <w:t xml:space="preserve"> are approximated </w:t>
      </w:r>
      <w:r w:rsidR="3EC6EE55" w:rsidRPr="53171664">
        <w:rPr>
          <w:rFonts w:ascii="Times New Roman" w:eastAsia="Times New Roman" w:hAnsi="Times New Roman" w:cs="Times New Roman"/>
        </w:rPr>
        <w:t>as</w:t>
      </w:r>
      <w:r w:rsidR="3E610981" w:rsidRPr="53171664">
        <w:rPr>
          <w:rFonts w:ascii="Times New Roman" w:eastAsia="Times New Roman" w:hAnsi="Times New Roman" w:cs="Times New Roman"/>
        </w:rPr>
        <w:t xml:space="preserve"> </w:t>
      </w:r>
      <w:r w:rsidR="4F0FB97C" w:rsidRPr="53171664">
        <w:rPr>
          <w:rFonts w:ascii="Times New Roman" w:eastAsia="Times New Roman" w:hAnsi="Times New Roman" w:cs="Times New Roman"/>
        </w:rPr>
        <w:t xml:space="preserve">40” x 40” for the </w:t>
      </w:r>
      <w:r w:rsidR="7BC3E0DB" w:rsidRPr="53171664">
        <w:rPr>
          <w:rFonts w:ascii="Times New Roman" w:eastAsia="Times New Roman" w:hAnsi="Times New Roman" w:cs="Times New Roman"/>
        </w:rPr>
        <w:t xml:space="preserve">two </w:t>
      </w:r>
      <w:r w:rsidR="4F0FB97C" w:rsidRPr="53171664">
        <w:rPr>
          <w:rFonts w:ascii="Times New Roman" w:eastAsia="Times New Roman" w:hAnsi="Times New Roman" w:cs="Times New Roman"/>
        </w:rPr>
        <w:t>side windows and 40</w:t>
      </w:r>
      <w:r w:rsidR="6E2C7F32" w:rsidRPr="53171664">
        <w:rPr>
          <w:rFonts w:ascii="Times New Roman" w:eastAsia="Times New Roman" w:hAnsi="Times New Roman" w:cs="Times New Roman"/>
        </w:rPr>
        <w:t>”</w:t>
      </w:r>
      <w:r w:rsidR="4F0FB97C" w:rsidRPr="53171664">
        <w:rPr>
          <w:rFonts w:ascii="Times New Roman" w:eastAsia="Times New Roman" w:hAnsi="Times New Roman" w:cs="Times New Roman"/>
        </w:rPr>
        <w:t xml:space="preserve"> x 55” for the front windshield. </w:t>
      </w:r>
      <w:r w:rsidR="05DCE45A" w:rsidRPr="53171664">
        <w:rPr>
          <w:rFonts w:ascii="Times New Roman" w:eastAsia="Times New Roman" w:hAnsi="Times New Roman" w:cs="Times New Roman"/>
        </w:rPr>
        <w:t>The side</w:t>
      </w:r>
      <w:r w:rsidR="761C5474" w:rsidRPr="53171664">
        <w:rPr>
          <w:rFonts w:ascii="Times New Roman" w:eastAsia="Times New Roman" w:hAnsi="Times New Roman" w:cs="Times New Roman"/>
        </w:rPr>
        <w:t xml:space="preserve"> windows are vertical, and the front windshield is angled at 60</w:t>
      </w:r>
      <w:r w:rsidR="3CD0C127" w:rsidRPr="53171664">
        <w:rPr>
          <w:rFonts w:ascii="Times New Roman" w:eastAsia="Times New Roman" w:hAnsi="Times New Roman" w:cs="Times New Roman"/>
        </w:rPr>
        <w:t>°</w:t>
      </w:r>
      <w:r w:rsidR="761C5474" w:rsidRPr="53171664">
        <w:rPr>
          <w:rFonts w:ascii="Times New Roman" w:eastAsia="Times New Roman" w:hAnsi="Times New Roman" w:cs="Times New Roman"/>
        </w:rPr>
        <w:t xml:space="preserve"> from horizontal.</w:t>
      </w:r>
      <w:r w:rsidR="05DCE45A" w:rsidRPr="53171664">
        <w:rPr>
          <w:rFonts w:ascii="Times New Roman" w:eastAsia="Times New Roman" w:hAnsi="Times New Roman" w:cs="Times New Roman"/>
        </w:rPr>
        <w:t xml:space="preserve"> </w:t>
      </w:r>
      <w:r w:rsidR="27FA7F94" w:rsidRPr="53171664">
        <w:rPr>
          <w:rFonts w:ascii="Times New Roman" w:eastAsia="Times New Roman" w:hAnsi="Times New Roman" w:cs="Times New Roman"/>
        </w:rPr>
        <w:t xml:space="preserve">The windows </w:t>
      </w:r>
      <w:bookmarkStart w:id="0" w:name="_Int_qCSOoewb"/>
      <w:r w:rsidR="27FA7F94" w:rsidRPr="53171664">
        <w:rPr>
          <w:rFonts w:ascii="Times New Roman" w:eastAsia="Times New Roman" w:hAnsi="Times New Roman" w:cs="Times New Roman"/>
        </w:rPr>
        <w:t>are modeled</w:t>
      </w:r>
      <w:bookmarkEnd w:id="0"/>
      <w:r w:rsidR="27FA7F94" w:rsidRPr="53171664">
        <w:rPr>
          <w:rFonts w:ascii="Times New Roman" w:eastAsia="Times New Roman" w:hAnsi="Times New Roman" w:cs="Times New Roman"/>
        </w:rPr>
        <w:t xml:space="preserve"> as completely transparent to maximize the solar load on the cabin air and size the HVAC for the worst-case scenario. </w:t>
      </w:r>
      <w:r w:rsidR="2FB264AF" w:rsidRPr="53171664">
        <w:rPr>
          <w:rFonts w:ascii="Times New Roman" w:eastAsia="Times New Roman" w:hAnsi="Times New Roman" w:cs="Times New Roman"/>
        </w:rPr>
        <w:t xml:space="preserve">The car is assumed to be </w:t>
      </w:r>
      <w:proofErr w:type="gramStart"/>
      <w:r w:rsidR="2FB264AF" w:rsidRPr="53171664">
        <w:rPr>
          <w:rFonts w:ascii="Times New Roman" w:eastAsia="Times New Roman" w:hAnsi="Times New Roman" w:cs="Times New Roman"/>
        </w:rPr>
        <w:t>airtight</w:t>
      </w:r>
      <w:proofErr w:type="gramEnd"/>
      <w:r w:rsidR="2FB264AF" w:rsidRPr="53171664">
        <w:rPr>
          <w:rFonts w:ascii="Times New Roman" w:eastAsia="Times New Roman" w:hAnsi="Times New Roman" w:cs="Times New Roman"/>
        </w:rPr>
        <w:t xml:space="preserve"> and insulated, so that the only significant external heat transfer occurs via the windows. </w:t>
      </w:r>
      <w:r w:rsidR="196474A3" w:rsidRPr="53171664">
        <w:rPr>
          <w:rFonts w:ascii="Times New Roman" w:eastAsia="Times New Roman" w:hAnsi="Times New Roman" w:cs="Times New Roman"/>
        </w:rPr>
        <w:t xml:space="preserve">The cabin air is </w:t>
      </w:r>
      <w:r w:rsidR="0016537A" w:rsidRPr="53171664">
        <w:rPr>
          <w:rFonts w:ascii="Times New Roman" w:eastAsia="Times New Roman" w:hAnsi="Times New Roman" w:cs="Times New Roman"/>
        </w:rPr>
        <w:t>assumed</w:t>
      </w:r>
      <w:r w:rsidR="00C47BA5" w:rsidRPr="53171664">
        <w:rPr>
          <w:rFonts w:ascii="Times New Roman" w:eastAsia="Times New Roman" w:hAnsi="Times New Roman" w:cs="Times New Roman"/>
        </w:rPr>
        <w:t xml:space="preserve"> to be</w:t>
      </w:r>
      <w:r w:rsidR="196474A3" w:rsidRPr="53171664">
        <w:rPr>
          <w:rFonts w:ascii="Times New Roman" w:eastAsia="Times New Roman" w:hAnsi="Times New Roman" w:cs="Times New Roman"/>
        </w:rPr>
        <w:t xml:space="preserve"> isothermal throughout the</w:t>
      </w:r>
      <w:r w:rsidR="196474A3" w:rsidRPr="225F9C68">
        <w:rPr>
          <w:rFonts w:ascii="Times New Roman" w:eastAsia="Times New Roman" w:hAnsi="Times New Roman" w:cs="Times New Roman"/>
        </w:rPr>
        <w:t xml:space="preserve"> interior and </w:t>
      </w:r>
      <w:r w:rsidR="28FBA1CB" w:rsidRPr="225F9C68">
        <w:rPr>
          <w:rFonts w:ascii="Times New Roman" w:eastAsia="Times New Roman" w:hAnsi="Times New Roman" w:cs="Times New Roman"/>
        </w:rPr>
        <w:t>receives forced convection from the HVAC and natural convection from the windows</w:t>
      </w:r>
      <w:r w:rsidR="11A94FAA" w:rsidRPr="5B81DEB6">
        <w:rPr>
          <w:rFonts w:ascii="Times New Roman" w:eastAsia="Times New Roman" w:hAnsi="Times New Roman" w:cs="Times New Roman"/>
        </w:rPr>
        <w:t>.</w:t>
      </w:r>
    </w:p>
    <w:p w14:paraId="71AE0314" w14:textId="3BB28B48" w:rsidR="2F6D2B92" w:rsidRDefault="2F6D2B92" w:rsidP="2F6D2B92">
      <w:pPr>
        <w:spacing w:line="240" w:lineRule="auto"/>
        <w:rPr>
          <w:rFonts w:ascii="Times New Roman" w:eastAsia="Times New Roman" w:hAnsi="Times New Roman" w:cs="Times New Roman"/>
        </w:rPr>
      </w:pPr>
    </w:p>
    <w:p w14:paraId="57656189" w14:textId="78E022AC" w:rsidR="2FB264AF" w:rsidRDefault="3C0512AF" w:rsidP="0D644805">
      <w:pPr>
        <w:spacing w:line="240" w:lineRule="auto"/>
        <w:jc w:val="center"/>
        <w:rPr>
          <w:rFonts w:ascii="Times New Roman" w:eastAsia="Times New Roman" w:hAnsi="Times New Roman" w:cs="Times New Roman"/>
        </w:rPr>
      </w:pPr>
      <w:r>
        <w:rPr>
          <w:noProof/>
        </w:rPr>
        <w:lastRenderedPageBreak/>
        <w:drawing>
          <wp:inline distT="0" distB="0" distL="0" distR="0" wp14:anchorId="23C38295" wp14:editId="3A7AEC80">
            <wp:extent cx="4772116" cy="1885901"/>
            <wp:effectExtent l="0" t="0" r="0" b="0"/>
            <wp:docPr id="1159975944" name="Picture 1159975944" descr="Group 1, Grouped object">
              <a:extLst xmlns:a="http://schemas.openxmlformats.org/drawingml/2006/main">
                <a:ext uri="{FF2B5EF4-FFF2-40B4-BE49-F238E27FC236}">
                  <a16:creationId xmlns:a16="http://schemas.microsoft.com/office/drawing/2014/main" id="{73F791FC-3C6F-49A0-A956-99AAD79031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9975944"/>
                    <pic:cNvPicPr/>
                  </pic:nvPicPr>
                  <pic:blipFill>
                    <a:blip r:embed="rId19">
                      <a:extLst>
                        <a:ext uri="{28A0092B-C50C-407E-A947-70E740481C1C}">
                          <a14:useLocalDpi xmlns:a14="http://schemas.microsoft.com/office/drawing/2010/main" val="0"/>
                        </a:ext>
                      </a:extLst>
                    </a:blip>
                    <a:srcRect l="9775" r="9935" b="65804"/>
                    <a:stretch>
                      <a:fillRect/>
                    </a:stretch>
                  </pic:blipFill>
                  <pic:spPr>
                    <a:xfrm>
                      <a:off x="0" y="0"/>
                      <a:ext cx="4772116" cy="1885901"/>
                    </a:xfrm>
                    <a:prstGeom prst="rect">
                      <a:avLst/>
                    </a:prstGeom>
                  </pic:spPr>
                </pic:pic>
              </a:graphicData>
            </a:graphic>
          </wp:inline>
        </w:drawing>
      </w:r>
    </w:p>
    <w:p w14:paraId="40E3561A" w14:textId="1DC2BC1F" w:rsidR="00B56F9D" w:rsidRDefault="3C0512AF" w:rsidP="00945D6B">
      <w:pPr>
        <w:spacing w:line="240" w:lineRule="auto"/>
        <w:jc w:val="center"/>
        <w:rPr>
          <w:rFonts w:ascii="Times New Roman" w:eastAsia="Times New Roman" w:hAnsi="Times New Roman" w:cs="Times New Roman"/>
        </w:rPr>
      </w:pPr>
      <w:r w:rsidRPr="225F9C68">
        <w:rPr>
          <w:rFonts w:ascii="Times New Roman" w:eastAsia="Times New Roman" w:hAnsi="Times New Roman" w:cs="Times New Roman"/>
        </w:rPr>
        <w:t xml:space="preserve">Figure </w:t>
      </w:r>
      <w:r w:rsidR="31D5B1EC" w:rsidRPr="7C37B466">
        <w:rPr>
          <w:rFonts w:ascii="Times New Roman" w:eastAsia="Times New Roman" w:hAnsi="Times New Roman" w:cs="Times New Roman"/>
        </w:rPr>
        <w:t>14</w:t>
      </w:r>
      <w:r w:rsidRPr="225F9C68">
        <w:rPr>
          <w:rFonts w:ascii="Times New Roman" w:eastAsia="Times New Roman" w:hAnsi="Times New Roman" w:cs="Times New Roman"/>
        </w:rPr>
        <w:t>. Window Ratio of 2025 Ford Transit</w:t>
      </w:r>
    </w:p>
    <w:p w14:paraId="11DCDD41" w14:textId="671D15A4" w:rsidR="004D6F8A" w:rsidRDefault="00D718AB" w:rsidP="00945D6B">
      <w:pPr>
        <w:spacing w:line="240" w:lineRule="auto"/>
        <w:ind w:firstLine="720"/>
        <w:rPr>
          <w:rFonts w:ascii="Times New Roman" w:eastAsia="Times New Roman" w:hAnsi="Times New Roman" w:cs="Times New Roman"/>
        </w:rPr>
      </w:pPr>
      <w:r>
        <w:rPr>
          <w:rFonts w:ascii="Times New Roman" w:eastAsia="Times New Roman" w:hAnsi="Times New Roman" w:cs="Times New Roman"/>
        </w:rPr>
        <w:t xml:space="preserve">The thickness of the glass </w:t>
      </w:r>
      <w:r w:rsidR="00C25222">
        <w:rPr>
          <w:rFonts w:ascii="Times New Roman" w:eastAsia="Times New Roman" w:hAnsi="Times New Roman" w:cs="Times New Roman"/>
        </w:rPr>
        <w:t xml:space="preserve">was modeled as </w:t>
      </w:r>
      <w:r w:rsidR="0067729C">
        <w:rPr>
          <w:rFonts w:ascii="Times New Roman" w:eastAsia="Times New Roman" w:hAnsi="Times New Roman" w:cs="Times New Roman"/>
        </w:rPr>
        <w:t xml:space="preserve">a standard thickness of 0.25 in </w:t>
      </w:r>
      <w:r w:rsidR="000E0722" w:rsidRPr="53171664">
        <w:rPr>
          <w:rFonts w:ascii="Times New Roman" w:eastAsia="Times New Roman" w:hAnsi="Times New Roman" w:cs="Times New Roman"/>
        </w:rPr>
        <w:t>and the thermal and physical properties</w:t>
      </w:r>
      <w:r w:rsidR="0067729C" w:rsidRPr="53171664">
        <w:rPr>
          <w:rFonts w:ascii="Times New Roman" w:eastAsia="Times New Roman" w:hAnsi="Times New Roman" w:cs="Times New Roman"/>
        </w:rPr>
        <w:t xml:space="preserve"> </w:t>
      </w:r>
      <w:r w:rsidR="000E0722" w:rsidRPr="53171664">
        <w:rPr>
          <w:rFonts w:ascii="Times New Roman" w:eastAsia="Times New Roman" w:hAnsi="Times New Roman" w:cs="Times New Roman"/>
        </w:rPr>
        <w:t xml:space="preserve">of each window </w:t>
      </w:r>
      <w:r w:rsidR="5EE699E9" w:rsidRPr="33A12EB0">
        <w:rPr>
          <w:rFonts w:ascii="Times New Roman" w:eastAsia="Times New Roman" w:hAnsi="Times New Roman" w:cs="Times New Roman"/>
        </w:rPr>
        <w:t>are</w:t>
      </w:r>
      <w:r w:rsidR="000E0722" w:rsidRPr="53171664">
        <w:rPr>
          <w:rFonts w:ascii="Times New Roman" w:eastAsia="Times New Roman" w:hAnsi="Times New Roman" w:cs="Times New Roman"/>
        </w:rPr>
        <w:t xml:space="preserve"> listed in </w:t>
      </w:r>
      <w:r w:rsidR="004D6F8A">
        <w:rPr>
          <w:rFonts w:ascii="Times New Roman" w:eastAsia="Times New Roman" w:hAnsi="Times New Roman" w:cs="Times New Roman"/>
        </w:rPr>
        <w:t xml:space="preserve">Table </w:t>
      </w:r>
      <w:r w:rsidR="00D7775C">
        <w:rPr>
          <w:rFonts w:ascii="Times New Roman" w:eastAsia="Times New Roman" w:hAnsi="Times New Roman" w:cs="Times New Roman"/>
        </w:rPr>
        <w:t>1</w:t>
      </w:r>
      <w:r w:rsidR="00917B93">
        <w:rPr>
          <w:rFonts w:ascii="Times New Roman" w:eastAsia="Times New Roman" w:hAnsi="Times New Roman" w:cs="Times New Roman"/>
        </w:rPr>
        <w:t xml:space="preserve"> </w:t>
      </w:r>
      <w:r w:rsidR="00BE7BB6">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6y6tt3JX","properties":{"formattedCitation":"[8], [9]","plainCitation":"[8], [9]","noteIndex":0},"citationItems":[{"id":100,"uris":["http://zotero.org/users/16598628/items/GHVSCQDP"],"itemData":{"id":100,"type":"post-weblog","abstract":"Glass is a non-crystalline, often transparent amorphous solid. Glasses have widespread practical, technological, and decorative use in, for example, window panes, tableware, and optics.","container-title":"Material Properties","language":"en-US","title":"Glass | Density, Heat Capacity, Thermal Conductivity","URL":"https://material-properties.org/glass-density-heat-capacity-thermal-conductivity/","author":[{"family":"Connor","given":"Nick"}],"accessed":{"date-parts":[["2025",5,19]]},"issued":{"date-parts":[["2021",5,26]]}}},{"id":101,"uris":["http://zotero.org/users/16598628/items/8FRKMIKL"],"itemData":{"id":101,"type":"webpage","title":"How thick is the glass in a windshield? | Glass USA","URL":"https://glassusa.com/faq/how-thick-is-the-glass-in-a-windshield/","accessed":{"date-parts":[["2025",5,19]]}}}],"schema":"https://github.com/citation-style-language/schema/raw/master/csl-citation.json"} </w:instrText>
      </w:r>
      <w:r w:rsidR="00BE7BB6">
        <w:rPr>
          <w:rFonts w:ascii="Times New Roman" w:eastAsia="Times New Roman" w:hAnsi="Times New Roman" w:cs="Times New Roman"/>
        </w:rPr>
        <w:fldChar w:fldCharType="separate"/>
      </w:r>
      <w:r w:rsidR="009C61D1" w:rsidRPr="009C61D1">
        <w:rPr>
          <w:rFonts w:ascii="Times New Roman" w:hAnsi="Times New Roman" w:cs="Times New Roman"/>
        </w:rPr>
        <w:t>[8], [9]</w:t>
      </w:r>
      <w:r w:rsidR="00BE7BB6">
        <w:rPr>
          <w:rFonts w:ascii="Times New Roman" w:eastAsia="Times New Roman" w:hAnsi="Times New Roman" w:cs="Times New Roman"/>
        </w:rPr>
        <w:fldChar w:fldCharType="end"/>
      </w:r>
      <w:r w:rsidR="000E0722">
        <w:rPr>
          <w:rFonts w:ascii="Times New Roman" w:eastAsia="Times New Roman" w:hAnsi="Times New Roman" w:cs="Times New Roman"/>
        </w:rPr>
        <w:t>.</w:t>
      </w:r>
    </w:p>
    <w:p w14:paraId="446D43CA" w14:textId="311404F7" w:rsidR="00D171F8" w:rsidRDefault="00D171F8" w:rsidP="00945D6B">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Table </w:t>
      </w:r>
      <w:r w:rsidR="03C8E777" w:rsidRPr="2CC80205">
        <w:rPr>
          <w:rFonts w:ascii="Times New Roman" w:eastAsia="Times New Roman" w:hAnsi="Times New Roman" w:cs="Times New Roman"/>
        </w:rPr>
        <w:t>1</w:t>
      </w:r>
      <w:r>
        <w:rPr>
          <w:rFonts w:ascii="Times New Roman" w:eastAsia="Times New Roman" w:hAnsi="Times New Roman" w:cs="Times New Roman"/>
        </w:rPr>
        <w:t>. Physical and Thermal Properties of Windows</w:t>
      </w:r>
    </w:p>
    <w:tbl>
      <w:tblPr>
        <w:tblStyle w:val="TableGrid"/>
        <w:tblW w:w="0" w:type="auto"/>
        <w:tblLook w:val="04A0" w:firstRow="1" w:lastRow="0" w:firstColumn="1" w:lastColumn="0" w:noHBand="0" w:noVBand="1"/>
      </w:tblPr>
      <w:tblGrid>
        <w:gridCol w:w="3325"/>
        <w:gridCol w:w="3012"/>
        <w:gridCol w:w="3013"/>
      </w:tblGrid>
      <w:tr w:rsidR="00D171F8" w14:paraId="5DB1DE0C" w14:textId="77777777" w:rsidTr="001C1D68">
        <w:tc>
          <w:tcPr>
            <w:tcW w:w="3325" w:type="dxa"/>
          </w:tcPr>
          <w:p w14:paraId="2ECE7480" w14:textId="77777777" w:rsidR="00D171F8" w:rsidRDefault="00D171F8" w:rsidP="00D171F8">
            <w:pPr>
              <w:rPr>
                <w:rFonts w:ascii="Times New Roman" w:eastAsia="Times New Roman" w:hAnsi="Times New Roman" w:cs="Times New Roman"/>
              </w:rPr>
            </w:pPr>
          </w:p>
        </w:tc>
        <w:tc>
          <w:tcPr>
            <w:tcW w:w="3012" w:type="dxa"/>
          </w:tcPr>
          <w:p w14:paraId="41581D5B" w14:textId="77777777"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Side Windows</w:t>
            </w:r>
          </w:p>
        </w:tc>
        <w:tc>
          <w:tcPr>
            <w:tcW w:w="3013" w:type="dxa"/>
          </w:tcPr>
          <w:p w14:paraId="6C6AF124" w14:textId="77777777"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Front Window</w:t>
            </w:r>
          </w:p>
        </w:tc>
      </w:tr>
      <w:tr w:rsidR="00D171F8" w14:paraId="69BF3E0D" w14:textId="77777777" w:rsidTr="001C1D68">
        <w:tc>
          <w:tcPr>
            <w:tcW w:w="3325" w:type="dxa"/>
          </w:tcPr>
          <w:p w14:paraId="0BA068D3" w14:textId="3893F9A0"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Density (</w:t>
            </w:r>
            <w:r w:rsidR="001C1D68">
              <w:rPr>
                <w:rFonts w:ascii="Times New Roman" w:eastAsia="Times New Roman" w:hAnsi="Times New Roman" w:cs="Times New Roman"/>
              </w:rPr>
              <w:t>k</w:t>
            </w:r>
            <w:r>
              <w:rPr>
                <w:rFonts w:ascii="Times New Roman" w:eastAsia="Times New Roman" w:hAnsi="Times New Roman" w:cs="Times New Roman"/>
              </w:rPr>
              <w:t>g/</w:t>
            </w:r>
            <w:r w:rsidR="14F3820D" w:rsidRPr="05BA275D">
              <w:rPr>
                <w:rFonts w:ascii="Times New Roman" w:eastAsia="Times New Roman" w:hAnsi="Times New Roman" w:cs="Times New Roman"/>
              </w:rPr>
              <w:t>m</w:t>
            </w:r>
            <w:r w:rsidR="3430CB6C" w:rsidRPr="05BA275D">
              <w:rPr>
                <w:rFonts w:ascii="Times New Roman" w:eastAsia="Times New Roman" w:hAnsi="Times New Roman" w:cs="Times New Roman"/>
                <w:vertAlign w:val="superscript"/>
              </w:rPr>
              <w:t>3</w:t>
            </w:r>
            <w:r>
              <w:rPr>
                <w:rFonts w:ascii="Times New Roman" w:eastAsia="Times New Roman" w:hAnsi="Times New Roman" w:cs="Times New Roman"/>
              </w:rPr>
              <w:t>)</w:t>
            </w:r>
          </w:p>
        </w:tc>
        <w:tc>
          <w:tcPr>
            <w:tcW w:w="3012" w:type="dxa"/>
          </w:tcPr>
          <w:p w14:paraId="23E220CC" w14:textId="77777777" w:rsidR="00D171F8" w:rsidRDefault="00862D86" w:rsidP="00D171F8">
            <w:pPr>
              <w:rPr>
                <w:rFonts w:ascii="Times New Roman" w:eastAsia="Times New Roman" w:hAnsi="Times New Roman" w:cs="Times New Roman"/>
              </w:rPr>
            </w:pPr>
            <w:r>
              <w:rPr>
                <w:rFonts w:ascii="Times New Roman" w:eastAsia="Times New Roman" w:hAnsi="Times New Roman" w:cs="Times New Roman"/>
              </w:rPr>
              <w:t>2500</w:t>
            </w:r>
          </w:p>
        </w:tc>
        <w:tc>
          <w:tcPr>
            <w:tcW w:w="3013" w:type="dxa"/>
          </w:tcPr>
          <w:p w14:paraId="35110A27" w14:textId="77777777" w:rsidR="00D171F8" w:rsidRDefault="00862D86" w:rsidP="00D171F8">
            <w:pPr>
              <w:rPr>
                <w:rFonts w:ascii="Times New Roman" w:eastAsia="Times New Roman" w:hAnsi="Times New Roman" w:cs="Times New Roman"/>
              </w:rPr>
            </w:pPr>
            <w:r>
              <w:rPr>
                <w:rFonts w:ascii="Times New Roman" w:eastAsia="Times New Roman" w:hAnsi="Times New Roman" w:cs="Times New Roman"/>
              </w:rPr>
              <w:t>2500</w:t>
            </w:r>
          </w:p>
        </w:tc>
      </w:tr>
      <w:tr w:rsidR="00D171F8" w14:paraId="0B7E3338" w14:textId="77777777" w:rsidTr="001C1D68">
        <w:tc>
          <w:tcPr>
            <w:tcW w:w="3325" w:type="dxa"/>
          </w:tcPr>
          <w:p w14:paraId="68BC684A" w14:textId="01A505D8"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Surface Area (</w:t>
            </w:r>
            <w:r w:rsidR="14F3820D" w:rsidRPr="7E156753">
              <w:rPr>
                <w:rFonts w:ascii="Times New Roman" w:eastAsia="Times New Roman" w:hAnsi="Times New Roman" w:cs="Times New Roman"/>
              </w:rPr>
              <w:t>in</w:t>
            </w:r>
            <w:r w:rsidR="14F3820D" w:rsidRPr="1CA98201">
              <w:rPr>
                <w:rFonts w:ascii="Times New Roman" w:eastAsia="Times New Roman" w:hAnsi="Times New Roman" w:cs="Times New Roman"/>
                <w:vertAlign w:val="superscript"/>
              </w:rPr>
              <w:t>2</w:t>
            </w:r>
            <w:r>
              <w:rPr>
                <w:rFonts w:ascii="Times New Roman" w:eastAsia="Times New Roman" w:hAnsi="Times New Roman" w:cs="Times New Roman"/>
              </w:rPr>
              <w:t>)</w:t>
            </w:r>
          </w:p>
        </w:tc>
        <w:tc>
          <w:tcPr>
            <w:tcW w:w="3012" w:type="dxa"/>
          </w:tcPr>
          <w:p w14:paraId="1EF9CA7B" w14:textId="77777777" w:rsidR="00D171F8" w:rsidRDefault="00E85A08" w:rsidP="00D171F8">
            <w:pPr>
              <w:rPr>
                <w:rFonts w:ascii="Times New Roman" w:eastAsia="Times New Roman" w:hAnsi="Times New Roman" w:cs="Times New Roman"/>
              </w:rPr>
            </w:pPr>
            <w:r>
              <w:rPr>
                <w:rFonts w:ascii="Times New Roman" w:eastAsia="Times New Roman" w:hAnsi="Times New Roman" w:cs="Times New Roman"/>
              </w:rPr>
              <w:t>1600</w:t>
            </w:r>
          </w:p>
        </w:tc>
        <w:tc>
          <w:tcPr>
            <w:tcW w:w="3013" w:type="dxa"/>
          </w:tcPr>
          <w:p w14:paraId="6FD9A43A" w14:textId="77777777" w:rsidR="00D171F8" w:rsidRDefault="00C241AB" w:rsidP="00D171F8">
            <w:pPr>
              <w:rPr>
                <w:rFonts w:ascii="Times New Roman" w:eastAsia="Times New Roman" w:hAnsi="Times New Roman" w:cs="Times New Roman"/>
              </w:rPr>
            </w:pPr>
            <w:r>
              <w:rPr>
                <w:rFonts w:ascii="Times New Roman" w:eastAsia="Times New Roman" w:hAnsi="Times New Roman" w:cs="Times New Roman"/>
              </w:rPr>
              <w:t>2200</w:t>
            </w:r>
          </w:p>
        </w:tc>
      </w:tr>
      <w:tr w:rsidR="00D171F8" w14:paraId="6E9F46EA" w14:textId="77777777" w:rsidTr="001C1D68">
        <w:tc>
          <w:tcPr>
            <w:tcW w:w="3325" w:type="dxa"/>
          </w:tcPr>
          <w:p w14:paraId="037F9F46" w14:textId="77777777"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Thickness (in)</w:t>
            </w:r>
          </w:p>
        </w:tc>
        <w:tc>
          <w:tcPr>
            <w:tcW w:w="3012" w:type="dxa"/>
          </w:tcPr>
          <w:p w14:paraId="520DEF2F" w14:textId="77777777" w:rsidR="00D171F8" w:rsidRDefault="00D57C0A" w:rsidP="00D171F8">
            <w:pPr>
              <w:rPr>
                <w:rFonts w:ascii="Times New Roman" w:eastAsia="Times New Roman" w:hAnsi="Times New Roman" w:cs="Times New Roman"/>
              </w:rPr>
            </w:pPr>
            <w:r>
              <w:rPr>
                <w:rFonts w:ascii="Times New Roman" w:eastAsia="Times New Roman" w:hAnsi="Times New Roman" w:cs="Times New Roman"/>
              </w:rPr>
              <w:t>0.25</w:t>
            </w:r>
          </w:p>
        </w:tc>
        <w:tc>
          <w:tcPr>
            <w:tcW w:w="3013" w:type="dxa"/>
          </w:tcPr>
          <w:p w14:paraId="7B9DC519" w14:textId="77777777" w:rsidR="00D171F8" w:rsidRDefault="00D57C0A" w:rsidP="00D171F8">
            <w:pPr>
              <w:rPr>
                <w:rFonts w:ascii="Times New Roman" w:eastAsia="Times New Roman" w:hAnsi="Times New Roman" w:cs="Times New Roman"/>
              </w:rPr>
            </w:pPr>
            <w:r>
              <w:rPr>
                <w:rFonts w:ascii="Times New Roman" w:eastAsia="Times New Roman" w:hAnsi="Times New Roman" w:cs="Times New Roman"/>
              </w:rPr>
              <w:t>0.25</w:t>
            </w:r>
          </w:p>
        </w:tc>
      </w:tr>
      <w:tr w:rsidR="00D171F8" w14:paraId="411259EF" w14:textId="77777777" w:rsidTr="001C1D68">
        <w:tc>
          <w:tcPr>
            <w:tcW w:w="3325" w:type="dxa"/>
          </w:tcPr>
          <w:p w14:paraId="6F70825B" w14:textId="77777777"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Thermal Conductivity (W/m/K)</w:t>
            </w:r>
          </w:p>
        </w:tc>
        <w:tc>
          <w:tcPr>
            <w:tcW w:w="3012" w:type="dxa"/>
          </w:tcPr>
          <w:p w14:paraId="4A45C6EF" w14:textId="77777777" w:rsidR="00D171F8" w:rsidRDefault="004A32DF" w:rsidP="00D171F8">
            <w:pPr>
              <w:rPr>
                <w:rFonts w:ascii="Times New Roman" w:eastAsia="Times New Roman" w:hAnsi="Times New Roman" w:cs="Times New Roman"/>
              </w:rPr>
            </w:pPr>
            <w:r>
              <w:rPr>
                <w:rFonts w:ascii="Times New Roman" w:eastAsia="Times New Roman" w:hAnsi="Times New Roman" w:cs="Times New Roman"/>
              </w:rPr>
              <w:t>1.05</w:t>
            </w:r>
          </w:p>
        </w:tc>
        <w:tc>
          <w:tcPr>
            <w:tcW w:w="3013" w:type="dxa"/>
          </w:tcPr>
          <w:p w14:paraId="71ED8B9F" w14:textId="77777777" w:rsidR="00D171F8" w:rsidRDefault="004A32DF" w:rsidP="00D171F8">
            <w:pPr>
              <w:rPr>
                <w:rFonts w:ascii="Times New Roman" w:eastAsia="Times New Roman" w:hAnsi="Times New Roman" w:cs="Times New Roman"/>
              </w:rPr>
            </w:pPr>
            <w:r>
              <w:rPr>
                <w:rFonts w:ascii="Times New Roman" w:eastAsia="Times New Roman" w:hAnsi="Times New Roman" w:cs="Times New Roman"/>
              </w:rPr>
              <w:t>1.05</w:t>
            </w:r>
          </w:p>
        </w:tc>
      </w:tr>
      <w:tr w:rsidR="00D171F8" w14:paraId="0A79A8AC" w14:textId="77777777" w:rsidTr="001C1D68">
        <w:tc>
          <w:tcPr>
            <w:tcW w:w="3325" w:type="dxa"/>
          </w:tcPr>
          <w:p w14:paraId="7810F35F" w14:textId="47168223" w:rsidR="00D171F8" w:rsidRDefault="00D171F8" w:rsidP="00D171F8">
            <w:pPr>
              <w:rPr>
                <w:rFonts w:ascii="Times New Roman" w:eastAsia="Times New Roman" w:hAnsi="Times New Roman" w:cs="Times New Roman"/>
              </w:rPr>
            </w:pPr>
            <w:r>
              <w:rPr>
                <w:rFonts w:ascii="Times New Roman" w:eastAsia="Times New Roman" w:hAnsi="Times New Roman" w:cs="Times New Roman"/>
              </w:rPr>
              <w:t>Angle</w:t>
            </w:r>
            <w:r w:rsidR="00862D86">
              <w:rPr>
                <w:rFonts w:ascii="Times New Roman" w:eastAsia="Times New Roman" w:hAnsi="Times New Roman" w:cs="Times New Roman"/>
              </w:rPr>
              <w:t xml:space="preserve"> </w:t>
            </w:r>
            <w:r w:rsidR="44194601" w:rsidRPr="6741D1E0">
              <w:rPr>
                <w:rFonts w:ascii="Times New Roman" w:eastAsia="Times New Roman" w:hAnsi="Times New Roman" w:cs="Times New Roman"/>
              </w:rPr>
              <w:t>(</w:t>
            </w:r>
            <w:r w:rsidR="63D465BE" w:rsidRPr="6741D1E0">
              <w:rPr>
                <w:rFonts w:ascii="Times New Roman" w:eastAsia="Times New Roman" w:hAnsi="Times New Roman" w:cs="Times New Roman"/>
                <w:color w:val="000000" w:themeColor="text1"/>
              </w:rPr>
              <w:t>°</w:t>
            </w:r>
            <w:r w:rsidR="44194601" w:rsidRPr="6741D1E0">
              <w:rPr>
                <w:rFonts w:ascii="Times New Roman" w:eastAsia="Times New Roman" w:hAnsi="Times New Roman" w:cs="Times New Roman"/>
              </w:rPr>
              <w:t>)</w:t>
            </w:r>
          </w:p>
        </w:tc>
        <w:tc>
          <w:tcPr>
            <w:tcW w:w="3012" w:type="dxa"/>
          </w:tcPr>
          <w:p w14:paraId="3D5583A4" w14:textId="77777777" w:rsidR="00D171F8" w:rsidRDefault="00862D86" w:rsidP="00D171F8">
            <w:pPr>
              <w:rPr>
                <w:rFonts w:ascii="Times New Roman" w:eastAsia="Times New Roman" w:hAnsi="Times New Roman" w:cs="Times New Roman"/>
              </w:rPr>
            </w:pPr>
            <w:r>
              <w:rPr>
                <w:rFonts w:ascii="Times New Roman" w:eastAsia="Times New Roman" w:hAnsi="Times New Roman" w:cs="Times New Roman"/>
              </w:rPr>
              <w:t>90</w:t>
            </w:r>
          </w:p>
        </w:tc>
        <w:tc>
          <w:tcPr>
            <w:tcW w:w="3013" w:type="dxa"/>
          </w:tcPr>
          <w:p w14:paraId="14A7F549" w14:textId="77777777" w:rsidR="00D171F8" w:rsidRDefault="00862D86" w:rsidP="00D171F8">
            <w:pPr>
              <w:rPr>
                <w:rFonts w:ascii="Times New Roman" w:eastAsia="Times New Roman" w:hAnsi="Times New Roman" w:cs="Times New Roman"/>
              </w:rPr>
            </w:pPr>
            <w:r>
              <w:rPr>
                <w:rFonts w:ascii="Times New Roman" w:eastAsia="Times New Roman" w:hAnsi="Times New Roman" w:cs="Times New Roman"/>
              </w:rPr>
              <w:t>60</w:t>
            </w:r>
          </w:p>
        </w:tc>
      </w:tr>
    </w:tbl>
    <w:p w14:paraId="0C661CD8" w14:textId="77777777" w:rsidR="00D171F8" w:rsidRDefault="00D171F8" w:rsidP="00D171F8">
      <w:pPr>
        <w:spacing w:line="240" w:lineRule="auto"/>
        <w:rPr>
          <w:rFonts w:ascii="Times New Roman" w:eastAsia="Times New Roman" w:hAnsi="Times New Roman" w:cs="Times New Roman"/>
        </w:rPr>
      </w:pPr>
    </w:p>
    <w:p w14:paraId="75AB9A71" w14:textId="7C77F335" w:rsidR="00C816A6" w:rsidRPr="004D6F8A" w:rsidRDefault="43A60432" w:rsidP="00945D6B">
      <w:pPr>
        <w:spacing w:line="240" w:lineRule="auto"/>
        <w:ind w:firstLine="720"/>
        <w:rPr>
          <w:rFonts w:ascii="Times New Roman" w:eastAsia="Times New Roman" w:hAnsi="Times New Roman" w:cs="Times New Roman"/>
          <w:i/>
        </w:rPr>
      </w:pPr>
      <w:r w:rsidRPr="225F9C68">
        <w:rPr>
          <w:rFonts w:ascii="Times New Roman" w:eastAsia="Times New Roman" w:hAnsi="Times New Roman" w:cs="Times New Roman"/>
        </w:rPr>
        <w:t xml:space="preserve">To design an HVAC that </w:t>
      </w:r>
      <w:r w:rsidR="004524CE" w:rsidRPr="225F9C68">
        <w:rPr>
          <w:rFonts w:ascii="Times New Roman" w:eastAsia="Times New Roman" w:hAnsi="Times New Roman" w:cs="Times New Roman"/>
        </w:rPr>
        <w:t>keeps</w:t>
      </w:r>
      <w:r w:rsidRPr="225F9C68">
        <w:rPr>
          <w:rFonts w:ascii="Times New Roman" w:eastAsia="Times New Roman" w:hAnsi="Times New Roman" w:cs="Times New Roman"/>
        </w:rPr>
        <w:t xml:space="preserve"> the interior air at 70 °F, it is imperative to first model the heat loads acting upon the cabin air.</w:t>
      </w:r>
      <w:r w:rsidR="61B76B32" w:rsidRPr="225F9C68">
        <w:rPr>
          <w:rFonts w:ascii="Times New Roman" w:eastAsia="Times New Roman" w:hAnsi="Times New Roman" w:cs="Times New Roman"/>
        </w:rPr>
        <w:t xml:space="preserve"> Starting </w:t>
      </w:r>
      <w:r w:rsidR="1E8C13D7" w:rsidRPr="225F9C68">
        <w:rPr>
          <w:rFonts w:ascii="Times New Roman" w:eastAsia="Times New Roman" w:hAnsi="Times New Roman" w:cs="Times New Roman"/>
        </w:rPr>
        <w:t>at the windows, the</w:t>
      </w:r>
      <w:r w:rsidR="1E8C13D7" w:rsidRPr="5A99CA5D">
        <w:rPr>
          <w:rFonts w:ascii="Times New Roman" w:eastAsia="Times New Roman" w:hAnsi="Times New Roman" w:cs="Times New Roman"/>
        </w:rPr>
        <w:t xml:space="preserve"> variable</w:t>
      </w:r>
      <w:r w:rsidR="1E8C13D7" w:rsidRPr="225F9C68">
        <w:rPr>
          <w:rFonts w:ascii="Times New Roman" w:eastAsia="Times New Roman" w:hAnsi="Times New Roman" w:cs="Times New Roman"/>
        </w:rPr>
        <w:t xml:space="preserve"> velocity of the car generates forced external convection from the </w:t>
      </w:r>
      <w:r w:rsidR="13F3E840" w:rsidRPr="225F9C68">
        <w:rPr>
          <w:rFonts w:ascii="Times New Roman" w:eastAsia="Times New Roman" w:hAnsi="Times New Roman" w:cs="Times New Roman"/>
        </w:rPr>
        <w:t>exterior</w:t>
      </w:r>
      <w:r w:rsidR="1E8C13D7" w:rsidRPr="225F9C68">
        <w:rPr>
          <w:rFonts w:ascii="Times New Roman" w:eastAsia="Times New Roman" w:hAnsi="Times New Roman" w:cs="Times New Roman"/>
        </w:rPr>
        <w:t xml:space="preserve"> temperature to the outer surface of the window. The forced and </w:t>
      </w:r>
      <w:r w:rsidR="56983EB8" w:rsidRPr="225F9C68">
        <w:rPr>
          <w:rFonts w:ascii="Times New Roman" w:eastAsia="Times New Roman" w:hAnsi="Times New Roman" w:cs="Times New Roman"/>
        </w:rPr>
        <w:t xml:space="preserve">free convections </w:t>
      </w:r>
      <w:bookmarkStart w:id="1" w:name="_Int_mHSrG5sS"/>
      <w:r w:rsidR="56983EB8" w:rsidRPr="225F9C68">
        <w:rPr>
          <w:rFonts w:ascii="Times New Roman" w:eastAsia="Times New Roman" w:hAnsi="Times New Roman" w:cs="Times New Roman"/>
        </w:rPr>
        <w:t>were modeled</w:t>
      </w:r>
      <w:bookmarkEnd w:id="1"/>
      <w:r w:rsidR="56983EB8" w:rsidRPr="225F9C68">
        <w:rPr>
          <w:rFonts w:ascii="Times New Roman" w:eastAsia="Times New Roman" w:hAnsi="Times New Roman" w:cs="Times New Roman"/>
        </w:rPr>
        <w:t xml:space="preserve"> for each window</w:t>
      </w:r>
      <w:r w:rsidR="4CF9325F" w:rsidRPr="225F9C68">
        <w:rPr>
          <w:rFonts w:ascii="Times New Roman" w:eastAsia="Times New Roman" w:hAnsi="Times New Roman" w:cs="Times New Roman"/>
        </w:rPr>
        <w:t xml:space="preserve"> using a vertical plate correlation for the side windows </w:t>
      </w:r>
      <w:r w:rsidR="0D1C0C50" w:rsidRPr="225F9C68">
        <w:rPr>
          <w:rFonts w:ascii="Times New Roman" w:eastAsia="Times New Roman" w:hAnsi="Times New Roman" w:cs="Times New Roman"/>
        </w:rPr>
        <w:t>and</w:t>
      </w:r>
      <w:r w:rsidR="4CF9325F" w:rsidRPr="225F9C68">
        <w:rPr>
          <w:rFonts w:ascii="Times New Roman" w:eastAsia="Times New Roman" w:hAnsi="Times New Roman" w:cs="Times New Roman"/>
        </w:rPr>
        <w:t xml:space="preserve"> </w:t>
      </w:r>
      <w:r w:rsidR="0D1C0C50" w:rsidRPr="225F9C68">
        <w:rPr>
          <w:rFonts w:ascii="Times New Roman" w:eastAsia="Times New Roman" w:hAnsi="Times New Roman" w:cs="Times New Roman"/>
        </w:rPr>
        <w:t>an</w:t>
      </w:r>
      <w:r w:rsidR="4CF9325F" w:rsidRPr="225F9C68">
        <w:rPr>
          <w:rFonts w:ascii="Times New Roman" w:eastAsia="Times New Roman" w:hAnsi="Times New Roman" w:cs="Times New Roman"/>
        </w:rPr>
        <w:t xml:space="preserve"> angled plate correlation for the front windshield. </w:t>
      </w:r>
      <w:r w:rsidR="004D6F8A">
        <w:rPr>
          <w:rFonts w:ascii="Times New Roman" w:eastAsia="Times New Roman" w:hAnsi="Times New Roman" w:cs="Times New Roman"/>
        </w:rPr>
        <w:t xml:space="preserve">Figure </w:t>
      </w:r>
      <w:r w:rsidR="00F7172E">
        <w:rPr>
          <w:rFonts w:ascii="Times New Roman" w:eastAsia="Times New Roman" w:hAnsi="Times New Roman" w:cs="Times New Roman"/>
        </w:rPr>
        <w:t>15</w:t>
      </w:r>
      <w:r w:rsidR="004D6F8A">
        <w:rPr>
          <w:rFonts w:ascii="Times New Roman" w:eastAsia="Times New Roman" w:hAnsi="Times New Roman" w:cs="Times New Roman"/>
        </w:rPr>
        <w:t xml:space="preserve"> shows the topology of the external convection and window subsystems.</w:t>
      </w:r>
    </w:p>
    <w:p w14:paraId="1A7BD96F" w14:textId="4309B98B" w:rsidR="3420A43D" w:rsidRDefault="3420A43D" w:rsidP="3420A43D">
      <w:pPr>
        <w:spacing w:line="240" w:lineRule="auto"/>
        <w:rPr>
          <w:rFonts w:ascii="Times New Roman" w:eastAsia="Times New Roman" w:hAnsi="Times New Roman" w:cs="Times New Roman"/>
        </w:rPr>
      </w:pPr>
    </w:p>
    <w:p w14:paraId="45438157" w14:textId="4E9C74DC" w:rsidR="2FB264AF" w:rsidRDefault="1C0EEE98" w:rsidP="59C07502">
      <w:pPr>
        <w:spacing w:line="240" w:lineRule="auto"/>
        <w:jc w:val="center"/>
        <w:rPr>
          <w:rFonts w:ascii="Times New Roman" w:eastAsia="Times New Roman" w:hAnsi="Times New Roman" w:cs="Times New Roman"/>
        </w:rPr>
      </w:pPr>
      <w:r>
        <w:rPr>
          <w:noProof/>
        </w:rPr>
        <w:lastRenderedPageBreak/>
        <w:drawing>
          <wp:inline distT="0" distB="0" distL="0" distR="0" wp14:anchorId="619EA043" wp14:editId="1C878CA6">
            <wp:extent cx="5943600" cy="3867150"/>
            <wp:effectExtent l="0" t="0" r="0" b="0"/>
            <wp:docPr id="1842406460" name="Picture 1842406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406460"/>
                    <pic:cNvPicPr/>
                  </pic:nvPicPr>
                  <pic:blipFill>
                    <a:blip r:embed="rId20">
                      <a:extLst>
                        <a:ext uri="{28A0092B-C50C-407E-A947-70E740481C1C}">
                          <a14:useLocalDpi xmlns:a14="http://schemas.microsoft.com/office/drawing/2010/main" val="0"/>
                        </a:ext>
                      </a:extLst>
                    </a:blip>
                    <a:stretch>
                      <a:fillRect/>
                    </a:stretch>
                  </pic:blipFill>
                  <pic:spPr>
                    <a:xfrm>
                      <a:off x="0" y="0"/>
                      <a:ext cx="5943600" cy="3867150"/>
                    </a:xfrm>
                    <a:prstGeom prst="rect">
                      <a:avLst/>
                    </a:prstGeom>
                  </pic:spPr>
                </pic:pic>
              </a:graphicData>
            </a:graphic>
          </wp:inline>
        </w:drawing>
      </w:r>
      <w:r w:rsidR="1C08130F" w:rsidRPr="219262B6">
        <w:rPr>
          <w:rFonts w:ascii="Times New Roman" w:eastAsia="Times New Roman" w:hAnsi="Times New Roman" w:cs="Times New Roman"/>
        </w:rPr>
        <w:t xml:space="preserve">Figure </w:t>
      </w:r>
      <w:r w:rsidR="0E4A08F7" w:rsidRPr="21834FC1">
        <w:rPr>
          <w:rFonts w:ascii="Times New Roman" w:eastAsia="Times New Roman" w:hAnsi="Times New Roman" w:cs="Times New Roman"/>
        </w:rPr>
        <w:t>15</w:t>
      </w:r>
      <w:r w:rsidR="1C08130F" w:rsidRPr="219262B6">
        <w:rPr>
          <w:rFonts w:ascii="Times New Roman" w:eastAsia="Times New Roman" w:hAnsi="Times New Roman" w:cs="Times New Roman"/>
        </w:rPr>
        <w:t xml:space="preserve">. </w:t>
      </w:r>
      <w:r w:rsidR="1E908937" w:rsidRPr="219262B6">
        <w:rPr>
          <w:rFonts w:ascii="Times New Roman" w:eastAsia="Times New Roman" w:hAnsi="Times New Roman" w:cs="Times New Roman"/>
        </w:rPr>
        <w:t xml:space="preserve">Topology of </w:t>
      </w:r>
      <w:r w:rsidR="1C08130F" w:rsidRPr="219262B6">
        <w:rPr>
          <w:rFonts w:ascii="Times New Roman" w:eastAsia="Times New Roman" w:hAnsi="Times New Roman" w:cs="Times New Roman"/>
        </w:rPr>
        <w:t xml:space="preserve">External Convection </w:t>
      </w:r>
      <w:r w:rsidR="390241E4" w:rsidRPr="219262B6">
        <w:rPr>
          <w:rFonts w:ascii="Times New Roman" w:eastAsia="Times New Roman" w:hAnsi="Times New Roman" w:cs="Times New Roman"/>
        </w:rPr>
        <w:t>and</w:t>
      </w:r>
      <w:r w:rsidR="1C08130F" w:rsidRPr="219262B6">
        <w:rPr>
          <w:rFonts w:ascii="Times New Roman" w:eastAsia="Times New Roman" w:hAnsi="Times New Roman" w:cs="Times New Roman"/>
        </w:rPr>
        <w:t xml:space="preserve"> Windows</w:t>
      </w:r>
    </w:p>
    <w:p w14:paraId="4A41617C" w14:textId="1F25E04E" w:rsidR="2629A4D8" w:rsidRDefault="2629A4D8" w:rsidP="2629A4D8">
      <w:pPr>
        <w:spacing w:line="240" w:lineRule="auto"/>
        <w:rPr>
          <w:rFonts w:ascii="Times New Roman" w:eastAsia="Times New Roman" w:hAnsi="Times New Roman" w:cs="Times New Roman"/>
        </w:rPr>
      </w:pPr>
    </w:p>
    <w:p w14:paraId="49C851ED" w14:textId="23CF9AE4" w:rsidR="00EE348C" w:rsidRDefault="00EE348C" w:rsidP="00945D6B">
      <w:pPr>
        <w:spacing w:line="240" w:lineRule="auto"/>
        <w:ind w:firstLine="720"/>
        <w:rPr>
          <w:rFonts w:ascii="Times New Roman" w:eastAsia="Times New Roman" w:hAnsi="Times New Roman" w:cs="Times New Roman"/>
        </w:rPr>
      </w:pPr>
      <w:r>
        <w:rPr>
          <w:rFonts w:ascii="Times New Roman" w:eastAsia="Times New Roman" w:hAnsi="Times New Roman" w:cs="Times New Roman"/>
        </w:rPr>
        <w:t xml:space="preserve">The velocity profile </w:t>
      </w:r>
      <w:r w:rsidR="00653985">
        <w:rPr>
          <w:rFonts w:ascii="Times New Roman" w:eastAsia="Times New Roman" w:hAnsi="Times New Roman" w:cs="Times New Roman"/>
        </w:rPr>
        <w:t>of the car was averaged to a constant 48 mph</w:t>
      </w:r>
      <w:r w:rsidR="00E5584E">
        <w:rPr>
          <w:rFonts w:ascii="Times New Roman" w:eastAsia="Times New Roman" w:hAnsi="Times New Roman" w:cs="Times New Roman"/>
        </w:rPr>
        <w:t xml:space="preserve"> to </w:t>
      </w:r>
      <w:r w:rsidR="00860AA5">
        <w:rPr>
          <w:rFonts w:ascii="Times New Roman" w:eastAsia="Times New Roman" w:hAnsi="Times New Roman" w:cs="Times New Roman"/>
        </w:rPr>
        <w:t>cut simulation time. U</w:t>
      </w:r>
      <w:r w:rsidR="006F1988">
        <w:rPr>
          <w:rFonts w:ascii="Times New Roman" w:eastAsia="Times New Roman" w:hAnsi="Times New Roman" w:cs="Times New Roman"/>
        </w:rPr>
        <w:t>sing the</w:t>
      </w:r>
      <w:r w:rsidR="00653985">
        <w:rPr>
          <w:rFonts w:ascii="Times New Roman" w:eastAsia="Times New Roman" w:hAnsi="Times New Roman" w:cs="Times New Roman"/>
        </w:rPr>
        <w:t xml:space="preserve"> exact</w:t>
      </w:r>
      <w:r w:rsidR="006F1988">
        <w:rPr>
          <w:rFonts w:ascii="Times New Roman" w:eastAsia="Times New Roman" w:hAnsi="Times New Roman" w:cs="Times New Roman"/>
        </w:rPr>
        <w:t xml:space="preserve"> velocity</w:t>
      </w:r>
      <w:r w:rsidR="00653985">
        <w:rPr>
          <w:rFonts w:ascii="Times New Roman" w:eastAsia="Times New Roman" w:hAnsi="Times New Roman" w:cs="Times New Roman"/>
        </w:rPr>
        <w:t xml:space="preserve"> profile yielded</w:t>
      </w:r>
      <w:r w:rsidR="007D1966">
        <w:rPr>
          <w:rFonts w:ascii="Times New Roman" w:eastAsia="Times New Roman" w:hAnsi="Times New Roman" w:cs="Times New Roman"/>
        </w:rPr>
        <w:t xml:space="preserve"> no </w:t>
      </w:r>
      <w:r w:rsidR="00E5584E">
        <w:rPr>
          <w:rFonts w:ascii="Times New Roman" w:eastAsia="Times New Roman" w:hAnsi="Times New Roman" w:cs="Times New Roman"/>
        </w:rPr>
        <w:t xml:space="preserve">visible </w:t>
      </w:r>
      <w:r w:rsidR="007D1966">
        <w:rPr>
          <w:rFonts w:ascii="Times New Roman" w:eastAsia="Times New Roman" w:hAnsi="Times New Roman" w:cs="Times New Roman"/>
        </w:rPr>
        <w:t>difference in</w:t>
      </w:r>
      <w:r w:rsidR="00E5584E">
        <w:rPr>
          <w:rFonts w:ascii="Times New Roman" w:eastAsia="Times New Roman" w:hAnsi="Times New Roman" w:cs="Times New Roman"/>
        </w:rPr>
        <w:t xml:space="preserve"> effect on</w:t>
      </w:r>
      <w:r w:rsidR="007D1966">
        <w:rPr>
          <w:rFonts w:ascii="Times New Roman" w:eastAsia="Times New Roman" w:hAnsi="Times New Roman" w:cs="Times New Roman"/>
        </w:rPr>
        <w:t xml:space="preserve"> cabin air temperature or </w:t>
      </w:r>
      <w:r w:rsidR="006F1988">
        <w:rPr>
          <w:rFonts w:ascii="Times New Roman" w:eastAsia="Times New Roman" w:hAnsi="Times New Roman" w:cs="Times New Roman"/>
        </w:rPr>
        <w:t>required work in, as shown in Figur</w:t>
      </w:r>
      <w:r w:rsidR="002552D3">
        <w:rPr>
          <w:rFonts w:ascii="Times New Roman" w:eastAsia="Times New Roman" w:hAnsi="Times New Roman" w:cs="Times New Roman"/>
        </w:rPr>
        <w:t xml:space="preserve">es </w:t>
      </w:r>
      <w:r w:rsidR="00562D6D">
        <w:rPr>
          <w:rFonts w:ascii="Times New Roman" w:eastAsia="Times New Roman" w:hAnsi="Times New Roman" w:cs="Times New Roman"/>
        </w:rPr>
        <w:t>16</w:t>
      </w:r>
      <w:r w:rsidR="002552D3">
        <w:rPr>
          <w:rFonts w:ascii="Times New Roman" w:eastAsia="Times New Roman" w:hAnsi="Times New Roman" w:cs="Times New Roman"/>
        </w:rPr>
        <w:t xml:space="preserve"> and </w:t>
      </w:r>
      <w:r w:rsidR="00562D6D">
        <w:rPr>
          <w:rFonts w:ascii="Times New Roman" w:eastAsia="Times New Roman" w:hAnsi="Times New Roman" w:cs="Times New Roman"/>
        </w:rPr>
        <w:t>17</w:t>
      </w:r>
      <w:r w:rsidR="002552D3">
        <w:rPr>
          <w:rFonts w:ascii="Times New Roman" w:eastAsia="Times New Roman" w:hAnsi="Times New Roman" w:cs="Times New Roman"/>
        </w:rPr>
        <w:t>.</w:t>
      </w:r>
    </w:p>
    <w:p w14:paraId="63EAB8F1" w14:textId="77777777" w:rsidR="00EE348C" w:rsidRDefault="00EE348C" w:rsidP="2629A4D8">
      <w:pPr>
        <w:spacing w:line="240" w:lineRule="auto"/>
        <w:rPr>
          <w:rFonts w:ascii="Times New Roman" w:eastAsia="Times New Roman" w:hAnsi="Times New Roman" w:cs="Times New Roman"/>
        </w:rPr>
      </w:pPr>
    </w:p>
    <w:p w14:paraId="683B7730" w14:textId="0B2FD303" w:rsidR="00E81FDC" w:rsidRDefault="66DCDE54" w:rsidP="006A337E">
      <w:pPr>
        <w:spacing w:line="240" w:lineRule="auto"/>
        <w:jc w:val="center"/>
        <w:rPr>
          <w:rFonts w:ascii="Times New Roman" w:eastAsia="Times New Roman" w:hAnsi="Times New Roman" w:cs="Times New Roman"/>
        </w:rPr>
      </w:pPr>
      <w:r>
        <w:rPr>
          <w:noProof/>
        </w:rPr>
        <w:drawing>
          <wp:inline distT="0" distB="0" distL="0" distR="0" wp14:anchorId="74AEDF61" wp14:editId="7B55D1D6">
            <wp:extent cx="2900109" cy="2049596"/>
            <wp:effectExtent l="0" t="0" r="0" b="8255"/>
            <wp:docPr id="1723572853" name="Picture 1723572853" descr="A graph with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35728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0109" cy="2049596"/>
                    </a:xfrm>
                    <a:prstGeom prst="rect">
                      <a:avLst/>
                    </a:prstGeom>
                  </pic:spPr>
                </pic:pic>
              </a:graphicData>
            </a:graphic>
          </wp:inline>
        </w:drawing>
      </w:r>
      <w:r w:rsidR="423EE6CE">
        <w:rPr>
          <w:noProof/>
        </w:rPr>
        <w:drawing>
          <wp:inline distT="0" distB="0" distL="0" distR="0" wp14:anchorId="44BEC46D" wp14:editId="56DD1AB1">
            <wp:extent cx="2900717" cy="2050026"/>
            <wp:effectExtent l="0" t="0" r="0" b="7620"/>
            <wp:docPr id="665781722" name="Picture 665781722" descr="A graph with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578172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0717" cy="2050026"/>
                    </a:xfrm>
                    <a:prstGeom prst="rect">
                      <a:avLst/>
                    </a:prstGeom>
                  </pic:spPr>
                </pic:pic>
              </a:graphicData>
            </a:graphic>
          </wp:inline>
        </w:drawing>
      </w:r>
    </w:p>
    <w:p w14:paraId="65676301" w14:textId="5F9A304E" w:rsidR="00E81FDC" w:rsidRDefault="00E81FDC" w:rsidP="006A337E">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Figure </w:t>
      </w:r>
      <w:r w:rsidR="09E928F4" w:rsidRPr="419A69F9">
        <w:rPr>
          <w:rFonts w:ascii="Times New Roman" w:eastAsia="Times New Roman" w:hAnsi="Times New Roman" w:cs="Times New Roman"/>
        </w:rPr>
        <w:t>16</w:t>
      </w:r>
      <w:r>
        <w:rPr>
          <w:rFonts w:ascii="Times New Roman" w:eastAsia="Times New Roman" w:hAnsi="Times New Roman" w:cs="Times New Roman"/>
        </w:rPr>
        <w:t xml:space="preserve">. Cabin Air Temperature </w:t>
      </w:r>
      <w:r w:rsidR="004D69C0">
        <w:rPr>
          <w:rFonts w:ascii="Times New Roman" w:eastAsia="Times New Roman" w:hAnsi="Times New Roman" w:cs="Times New Roman"/>
        </w:rPr>
        <w:t xml:space="preserve">(Left) </w:t>
      </w:r>
      <w:r>
        <w:rPr>
          <w:rFonts w:ascii="Times New Roman" w:eastAsia="Times New Roman" w:hAnsi="Times New Roman" w:cs="Times New Roman"/>
        </w:rPr>
        <w:t xml:space="preserve">and </w:t>
      </w:r>
      <w:r w:rsidR="00051BB8">
        <w:rPr>
          <w:rFonts w:ascii="Times New Roman" w:eastAsia="Times New Roman" w:hAnsi="Times New Roman" w:cs="Times New Roman"/>
        </w:rPr>
        <w:t>Required Work In (Right)</w:t>
      </w:r>
      <w:r w:rsidR="00152921">
        <w:rPr>
          <w:rFonts w:ascii="Times New Roman" w:eastAsia="Times New Roman" w:hAnsi="Times New Roman" w:cs="Times New Roman"/>
        </w:rPr>
        <w:t xml:space="preserve"> using Exact Velocity</w:t>
      </w:r>
    </w:p>
    <w:p w14:paraId="22B13354" w14:textId="77777777" w:rsidR="00E81FDC" w:rsidRDefault="00E81FDC" w:rsidP="006A337E">
      <w:pPr>
        <w:spacing w:line="240" w:lineRule="auto"/>
        <w:jc w:val="center"/>
        <w:rPr>
          <w:rFonts w:ascii="Times New Roman" w:eastAsia="Times New Roman" w:hAnsi="Times New Roman" w:cs="Times New Roman"/>
        </w:rPr>
      </w:pPr>
    </w:p>
    <w:p w14:paraId="54C2B8E0" w14:textId="3A2FC7A2" w:rsidR="00152921" w:rsidRDefault="1A495BAC" w:rsidP="006A337E">
      <w:pPr>
        <w:spacing w:line="240" w:lineRule="auto"/>
        <w:jc w:val="center"/>
        <w:rPr>
          <w:rFonts w:ascii="Times New Roman" w:eastAsia="Times New Roman" w:hAnsi="Times New Roman" w:cs="Times New Roman"/>
        </w:rPr>
      </w:pPr>
      <w:r>
        <w:rPr>
          <w:noProof/>
        </w:rPr>
        <w:lastRenderedPageBreak/>
        <w:drawing>
          <wp:inline distT="0" distB="0" distL="0" distR="0" wp14:anchorId="560A7714" wp14:editId="201814A7">
            <wp:extent cx="2912806" cy="2058569"/>
            <wp:effectExtent l="0" t="0" r="1905" b="0"/>
            <wp:docPr id="246224113" name="Picture 246224113" descr="A graph with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2241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12806" cy="2058569"/>
                    </a:xfrm>
                    <a:prstGeom prst="rect">
                      <a:avLst/>
                    </a:prstGeom>
                  </pic:spPr>
                </pic:pic>
              </a:graphicData>
            </a:graphic>
          </wp:inline>
        </w:drawing>
      </w:r>
      <w:r w:rsidR="754E1EAB">
        <w:rPr>
          <w:noProof/>
        </w:rPr>
        <w:drawing>
          <wp:inline distT="0" distB="0" distL="0" distR="0" wp14:anchorId="36D2156A" wp14:editId="20BA2487">
            <wp:extent cx="2926395" cy="2068174"/>
            <wp:effectExtent l="0" t="0" r="7620" b="8890"/>
            <wp:docPr id="1137699246" name="Picture 1137699246" descr="A graph with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769924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26395" cy="2068174"/>
                    </a:xfrm>
                    <a:prstGeom prst="rect">
                      <a:avLst/>
                    </a:prstGeom>
                  </pic:spPr>
                </pic:pic>
              </a:graphicData>
            </a:graphic>
          </wp:inline>
        </w:drawing>
      </w:r>
    </w:p>
    <w:p w14:paraId="4D3B513A" w14:textId="72BBAB36" w:rsidR="00152921" w:rsidRDefault="00152921" w:rsidP="006A337E">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Figure </w:t>
      </w:r>
      <w:r w:rsidR="0704DFCD" w:rsidRPr="0646365C">
        <w:rPr>
          <w:rFonts w:ascii="Times New Roman" w:eastAsia="Times New Roman" w:hAnsi="Times New Roman" w:cs="Times New Roman"/>
        </w:rPr>
        <w:t>17</w:t>
      </w:r>
      <w:r>
        <w:rPr>
          <w:rFonts w:ascii="Times New Roman" w:eastAsia="Times New Roman" w:hAnsi="Times New Roman" w:cs="Times New Roman"/>
        </w:rPr>
        <w:t>. Cabin Air Temperature (Left) and Required Work In (Right) using Averaged Velocity</w:t>
      </w:r>
    </w:p>
    <w:p w14:paraId="5700CCEE" w14:textId="77777777" w:rsidR="00152921" w:rsidRDefault="00152921" w:rsidP="2629A4D8">
      <w:pPr>
        <w:spacing w:line="240" w:lineRule="auto"/>
        <w:rPr>
          <w:rFonts w:ascii="Times New Roman" w:eastAsia="Times New Roman" w:hAnsi="Times New Roman" w:cs="Times New Roman"/>
        </w:rPr>
      </w:pPr>
    </w:p>
    <w:p w14:paraId="37CFFC19" w14:textId="14E410C6" w:rsidR="009A6229" w:rsidRDefault="10C5E188" w:rsidP="00945D6B">
      <w:pPr>
        <w:spacing w:line="240" w:lineRule="auto"/>
        <w:ind w:firstLine="720"/>
        <w:rPr>
          <w:rFonts w:ascii="Times New Roman" w:eastAsia="Times New Roman" w:hAnsi="Times New Roman" w:cs="Times New Roman"/>
        </w:rPr>
      </w:pPr>
      <w:r w:rsidRPr="7D1CBACC">
        <w:rPr>
          <w:rFonts w:ascii="Times New Roman" w:eastAsia="Times New Roman" w:hAnsi="Times New Roman" w:cs="Times New Roman"/>
        </w:rPr>
        <w:t>Next,</w:t>
      </w:r>
      <w:r w:rsidRPr="2629A4D8">
        <w:rPr>
          <w:rFonts w:ascii="Times New Roman" w:eastAsia="Times New Roman" w:hAnsi="Times New Roman" w:cs="Times New Roman"/>
        </w:rPr>
        <w:t xml:space="preserve"> t</w:t>
      </w:r>
      <w:r w:rsidR="00426801">
        <w:rPr>
          <w:rFonts w:ascii="Times New Roman" w:eastAsia="Times New Roman" w:hAnsi="Times New Roman" w:cs="Times New Roman"/>
        </w:rPr>
        <w:t xml:space="preserve">he internal loads can be </w:t>
      </w:r>
      <w:r w:rsidR="00C433DB">
        <w:rPr>
          <w:rFonts w:ascii="Times New Roman" w:eastAsia="Times New Roman" w:hAnsi="Times New Roman" w:cs="Times New Roman"/>
        </w:rPr>
        <w:t>modeled</w:t>
      </w:r>
      <w:r w:rsidR="000610BD">
        <w:rPr>
          <w:rFonts w:ascii="Times New Roman" w:eastAsia="Times New Roman" w:hAnsi="Times New Roman" w:cs="Times New Roman"/>
        </w:rPr>
        <w:t xml:space="preserve">. A major internal load here is the solar load. The solar load is composed of direct and diffuse parts, where </w:t>
      </w:r>
      <w:r w:rsidR="009A6229">
        <w:rPr>
          <w:rFonts w:ascii="Times New Roman" w:eastAsia="Times New Roman" w:hAnsi="Times New Roman" w:cs="Times New Roman"/>
        </w:rPr>
        <w:t>all the windows experience a diffuse solar load as the surroundings reflect light from the sun into the car. Only</w:t>
      </w:r>
      <w:r w:rsidR="000610BD" w:rsidRPr="000610BD">
        <w:rPr>
          <w:rFonts w:ascii="Times New Roman" w:eastAsia="Times New Roman" w:hAnsi="Times New Roman" w:cs="Times New Roman"/>
        </w:rPr>
        <w:t xml:space="preserve"> </w:t>
      </w:r>
      <w:r w:rsidR="000610BD">
        <w:rPr>
          <w:rFonts w:ascii="Times New Roman" w:eastAsia="Times New Roman" w:hAnsi="Times New Roman" w:cs="Times New Roman"/>
        </w:rPr>
        <w:t xml:space="preserve">the front windshield experiences direct solar load. This is because the side windows never view the sun at any point in the simulation, as they are vertical and the sun </w:t>
      </w:r>
      <w:bookmarkStart w:id="2" w:name="_Int_0Qtnrjtn"/>
      <w:r w:rsidR="000610BD">
        <w:rPr>
          <w:rFonts w:ascii="Times New Roman" w:eastAsia="Times New Roman" w:hAnsi="Times New Roman" w:cs="Times New Roman"/>
        </w:rPr>
        <w:t>is assumed</w:t>
      </w:r>
      <w:bookmarkEnd w:id="2"/>
      <w:r w:rsidR="000610BD">
        <w:rPr>
          <w:rFonts w:ascii="Times New Roman" w:eastAsia="Times New Roman" w:hAnsi="Times New Roman" w:cs="Times New Roman"/>
        </w:rPr>
        <w:t xml:space="preserve"> to travel directly overhead of the car. </w:t>
      </w:r>
      <w:r w:rsidR="009A6229">
        <w:rPr>
          <w:rFonts w:ascii="Times New Roman" w:eastAsia="Times New Roman" w:hAnsi="Times New Roman" w:cs="Times New Roman"/>
        </w:rPr>
        <w:t xml:space="preserve">The direct solar load that the front windshield experiences is dependent on the sun’s zenith angle, as the front windshield is in line with the path of the sun. The reflectance of the surroundings is taken to be 0.20, as averaged from the values for concrete and wood </w:t>
      </w:r>
      <w:r w:rsidR="00BE7BB6">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oB994Td2","properties":{"formattedCitation":"[10]","plainCitation":"[10]","noteIndex":0},"citationItems":[{"id":107,"uris":["http://zotero.org/users/16598628/items/GQ9CZDTL"],"itemData":{"id":107,"type":"webpage","abstract":"Learn about the concepts of reflectivity and reflectance, and understand their differences in scientific applications. Learn how reflectivity compares to emissivity, and discover the significance of these properties in fields like material science and thermodynamics.","language":"en","title":"Reflectivity in Physics and Engineering","URL":"https://www.samaterials.com/blog/reflectivity-in-physics-and-engineering.html","accessed":{"date-parts":[["2025",5,19]]}}}],"schema":"https://github.com/citation-style-language/schema/raw/master/csl-citation.json"} </w:instrText>
      </w:r>
      <w:r w:rsidR="00BE7BB6">
        <w:rPr>
          <w:rFonts w:ascii="Times New Roman" w:eastAsia="Times New Roman" w:hAnsi="Times New Roman" w:cs="Times New Roman"/>
        </w:rPr>
        <w:fldChar w:fldCharType="separate"/>
      </w:r>
      <w:r w:rsidR="009C61D1" w:rsidRPr="009C61D1">
        <w:rPr>
          <w:rFonts w:ascii="Times New Roman" w:hAnsi="Times New Roman" w:cs="Times New Roman"/>
        </w:rPr>
        <w:t>[10]</w:t>
      </w:r>
      <w:r w:rsidR="00BE7BB6">
        <w:rPr>
          <w:rFonts w:ascii="Times New Roman" w:eastAsia="Times New Roman" w:hAnsi="Times New Roman" w:cs="Times New Roman"/>
        </w:rPr>
        <w:fldChar w:fldCharType="end"/>
      </w:r>
      <w:r w:rsidR="009A6229">
        <w:rPr>
          <w:rFonts w:ascii="Times New Roman" w:eastAsia="Times New Roman" w:hAnsi="Times New Roman" w:cs="Times New Roman"/>
        </w:rPr>
        <w:t xml:space="preserve">. Figure </w:t>
      </w:r>
      <w:r w:rsidR="00562D6D">
        <w:rPr>
          <w:rFonts w:ascii="Times New Roman" w:eastAsia="Times New Roman" w:hAnsi="Times New Roman" w:cs="Times New Roman"/>
        </w:rPr>
        <w:t>18</w:t>
      </w:r>
      <w:r w:rsidR="009A6229">
        <w:rPr>
          <w:rFonts w:ascii="Times New Roman" w:eastAsia="Times New Roman" w:hAnsi="Times New Roman" w:cs="Times New Roman"/>
        </w:rPr>
        <w:t xml:space="preserve"> shows the solar load model. </w:t>
      </w:r>
    </w:p>
    <w:p w14:paraId="7E1C1CB1" w14:textId="0C73D4E5" w:rsidR="10C5E188" w:rsidRDefault="10C5E188" w:rsidP="2629A4D8">
      <w:pPr>
        <w:spacing w:line="240" w:lineRule="auto"/>
        <w:rPr>
          <w:rFonts w:ascii="Times New Roman" w:eastAsia="Times New Roman" w:hAnsi="Times New Roman" w:cs="Times New Roman"/>
        </w:rPr>
      </w:pPr>
    </w:p>
    <w:p w14:paraId="15E53806" w14:textId="5D4DD1EB" w:rsidR="00957C83" w:rsidRDefault="5ABBBAC5" w:rsidP="006A337E">
      <w:pPr>
        <w:spacing w:line="240" w:lineRule="auto"/>
        <w:jc w:val="center"/>
        <w:rPr>
          <w:rFonts w:ascii="Times New Roman" w:eastAsia="Times New Roman" w:hAnsi="Times New Roman" w:cs="Times New Roman"/>
        </w:rPr>
      </w:pPr>
      <w:r>
        <w:rPr>
          <w:noProof/>
        </w:rPr>
        <w:drawing>
          <wp:inline distT="0" distB="0" distL="0" distR="0" wp14:anchorId="0D7B0C13" wp14:editId="52C7CAAF">
            <wp:extent cx="5943600" cy="2950210"/>
            <wp:effectExtent l="0" t="0" r="0" b="2540"/>
            <wp:docPr id="1525436085" name="Picture 1" descr="A diagram of a solar pa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943600" cy="2950210"/>
                    </a:xfrm>
                    <a:prstGeom prst="rect">
                      <a:avLst/>
                    </a:prstGeom>
                  </pic:spPr>
                </pic:pic>
              </a:graphicData>
            </a:graphic>
          </wp:inline>
        </w:drawing>
      </w:r>
    </w:p>
    <w:p w14:paraId="590FB22D" w14:textId="3E29EFF3" w:rsidR="000610BD" w:rsidRDefault="000610BD" w:rsidP="006A337E">
      <w:pPr>
        <w:spacing w:line="240" w:lineRule="auto"/>
        <w:jc w:val="center"/>
        <w:rPr>
          <w:rFonts w:ascii="Times New Roman" w:eastAsia="Times New Roman" w:hAnsi="Times New Roman" w:cs="Times New Roman"/>
        </w:rPr>
      </w:pPr>
      <w:r>
        <w:rPr>
          <w:rFonts w:ascii="Times New Roman" w:eastAsia="Times New Roman" w:hAnsi="Times New Roman" w:cs="Times New Roman"/>
        </w:rPr>
        <w:t xml:space="preserve">Figure </w:t>
      </w:r>
      <w:r w:rsidR="3ADB0394" w:rsidRPr="560E0FF2">
        <w:rPr>
          <w:rFonts w:ascii="Times New Roman" w:eastAsia="Times New Roman" w:hAnsi="Times New Roman" w:cs="Times New Roman"/>
        </w:rPr>
        <w:t>18</w:t>
      </w:r>
      <w:r>
        <w:rPr>
          <w:rFonts w:ascii="Times New Roman" w:eastAsia="Times New Roman" w:hAnsi="Times New Roman" w:cs="Times New Roman"/>
        </w:rPr>
        <w:t xml:space="preserve">. </w:t>
      </w:r>
      <w:r w:rsidR="009A6229">
        <w:rPr>
          <w:rFonts w:ascii="Times New Roman" w:eastAsia="Times New Roman" w:hAnsi="Times New Roman" w:cs="Times New Roman"/>
        </w:rPr>
        <w:t>Solar Load Model</w:t>
      </w:r>
    </w:p>
    <w:p w14:paraId="2CC3CE7F" w14:textId="77777777" w:rsidR="000610BD" w:rsidRDefault="000610BD" w:rsidP="2F6D2B92">
      <w:pPr>
        <w:spacing w:line="240" w:lineRule="auto"/>
        <w:rPr>
          <w:rFonts w:ascii="Times New Roman" w:eastAsia="Times New Roman" w:hAnsi="Times New Roman" w:cs="Times New Roman"/>
        </w:rPr>
      </w:pPr>
    </w:p>
    <w:p w14:paraId="17737BB7" w14:textId="179568A4" w:rsidR="007E3D71" w:rsidRDefault="007E3D71" w:rsidP="00945D6B">
      <w:pPr>
        <w:spacing w:line="24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 xml:space="preserve">The solar load is directly fed into the cabin air, as the windows are completely transparent. Another load directly fed into the cabin is the passenger loads. Given the requirement of a </w:t>
      </w:r>
      <w:r w:rsidR="00E91AF8">
        <w:rPr>
          <w:rFonts w:ascii="Times New Roman" w:eastAsia="Times New Roman" w:hAnsi="Times New Roman" w:cs="Times New Roman"/>
        </w:rPr>
        <w:t>6-passenger</w:t>
      </w:r>
      <w:r>
        <w:rPr>
          <w:rFonts w:ascii="Times New Roman" w:eastAsia="Times New Roman" w:hAnsi="Times New Roman" w:cs="Times New Roman"/>
        </w:rPr>
        <w:t xml:space="preserve"> vehicle</w:t>
      </w:r>
      <w:r w:rsidR="00E23DBB">
        <w:rPr>
          <w:rFonts w:ascii="Times New Roman" w:eastAsia="Times New Roman" w:hAnsi="Times New Roman" w:cs="Times New Roman"/>
        </w:rPr>
        <w:t xml:space="preserve"> </w:t>
      </w:r>
      <w:r>
        <w:rPr>
          <w:rFonts w:ascii="Times New Roman" w:eastAsia="Times New Roman" w:hAnsi="Times New Roman" w:cs="Times New Roman"/>
        </w:rPr>
        <w:t>and the metabolic rate of one person is 104 W, the total passenger heat load is 624 W</w:t>
      </w:r>
      <w:r w:rsidR="00B549AB">
        <w:rPr>
          <w:rFonts w:ascii="Times New Roman" w:eastAsia="Times New Roman" w:hAnsi="Times New Roman" w:cs="Times New Roman"/>
        </w:rPr>
        <w:t xml:space="preserve"> </w:t>
      </w:r>
      <w:r w:rsidR="00B549AB">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cKG7HtOu","properties":{"formattedCitation":"[11]","plainCitation":"[11]","noteIndex":0},"citationItems":[{"id":103,"uris":["http://zotero.org/users/16598628/items/F6RPXBFQ"],"itemData":{"id":103,"type":"webpage","title":"Met - Human Metabolic Rates","URL":"https://www.engineeringtoolbox.com/met-metabolic-rate-d_733.html","accessed":{"date-parts":[["2025",5,19]]}}}],"schema":"https://github.com/citation-style-language/schema/raw/master/csl-citation.json"} </w:instrText>
      </w:r>
      <w:r w:rsidR="00B549AB">
        <w:rPr>
          <w:rFonts w:ascii="Times New Roman" w:eastAsia="Times New Roman" w:hAnsi="Times New Roman" w:cs="Times New Roman"/>
        </w:rPr>
        <w:fldChar w:fldCharType="separate"/>
      </w:r>
      <w:r w:rsidR="009C61D1" w:rsidRPr="009C61D1">
        <w:rPr>
          <w:rFonts w:ascii="Times New Roman" w:hAnsi="Times New Roman" w:cs="Times New Roman"/>
        </w:rPr>
        <w:t>[11]</w:t>
      </w:r>
      <w:r w:rsidR="00B549AB">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A7E2B">
        <w:rPr>
          <w:rFonts w:ascii="Times New Roman" w:eastAsia="Times New Roman" w:hAnsi="Times New Roman" w:cs="Times New Roman"/>
        </w:rPr>
        <w:t>The passengers ar</w:t>
      </w:r>
      <w:r w:rsidR="007E40E1">
        <w:rPr>
          <w:rFonts w:ascii="Times New Roman" w:eastAsia="Times New Roman" w:hAnsi="Times New Roman" w:cs="Times New Roman"/>
        </w:rPr>
        <w:t>e treated simply as loads as t</w:t>
      </w:r>
      <w:r w:rsidR="006F0F59">
        <w:rPr>
          <w:rFonts w:ascii="Times New Roman" w:eastAsia="Times New Roman" w:hAnsi="Times New Roman" w:cs="Times New Roman"/>
        </w:rPr>
        <w:t>heir mass and con</w:t>
      </w:r>
      <w:r w:rsidR="00E65EE8">
        <w:rPr>
          <w:rFonts w:ascii="Times New Roman" w:eastAsia="Times New Roman" w:hAnsi="Times New Roman" w:cs="Times New Roman"/>
        </w:rPr>
        <w:t>vection</w:t>
      </w:r>
      <w:r w:rsidR="003E63CA">
        <w:rPr>
          <w:rFonts w:ascii="Times New Roman" w:eastAsia="Times New Roman" w:hAnsi="Times New Roman" w:cs="Times New Roman"/>
        </w:rPr>
        <w:t xml:space="preserve"> will</w:t>
      </w:r>
      <w:r w:rsidR="006F0F59">
        <w:rPr>
          <w:rFonts w:ascii="Times New Roman" w:eastAsia="Times New Roman" w:hAnsi="Times New Roman" w:cs="Times New Roman"/>
        </w:rPr>
        <w:t xml:space="preserve"> have a negligible effect on the cabin air temperature, which is to be kept at </w:t>
      </w:r>
      <w:r w:rsidR="006F0F59" w:rsidRPr="225F9C68">
        <w:rPr>
          <w:rFonts w:ascii="Times New Roman" w:eastAsia="Times New Roman" w:hAnsi="Times New Roman" w:cs="Times New Roman"/>
        </w:rPr>
        <w:t>70 °F</w:t>
      </w:r>
      <w:r w:rsidR="006F0F59">
        <w:rPr>
          <w:rFonts w:ascii="Times New Roman" w:eastAsia="Times New Roman" w:hAnsi="Times New Roman" w:cs="Times New Roman"/>
        </w:rPr>
        <w:t xml:space="preserve">. </w:t>
      </w:r>
      <w:r>
        <w:rPr>
          <w:rFonts w:ascii="Times New Roman" w:eastAsia="Times New Roman" w:hAnsi="Times New Roman" w:cs="Times New Roman"/>
        </w:rPr>
        <w:t xml:space="preserve">The cabin air mass is found by taking 1/3 the volume of the cabin, </w:t>
      </w:r>
      <w:r w:rsidR="00E75923">
        <w:rPr>
          <w:rFonts w:ascii="Times New Roman" w:eastAsia="Times New Roman" w:hAnsi="Times New Roman" w:cs="Times New Roman"/>
        </w:rPr>
        <w:t>like</w:t>
      </w:r>
      <w:r>
        <w:rPr>
          <w:rFonts w:ascii="Times New Roman" w:eastAsia="Times New Roman" w:hAnsi="Times New Roman" w:cs="Times New Roman"/>
        </w:rPr>
        <w:t xml:space="preserve"> the ratios of a Ford Transit</w:t>
      </w:r>
      <w:r w:rsidR="00865E33">
        <w:rPr>
          <w:rFonts w:ascii="Times New Roman" w:eastAsia="Times New Roman" w:hAnsi="Times New Roman" w:cs="Times New Roman"/>
        </w:rPr>
        <w:t>, which results in a</w:t>
      </w:r>
      <w:r w:rsidR="00AC415E">
        <w:rPr>
          <w:rFonts w:ascii="Times New Roman" w:eastAsia="Times New Roman" w:hAnsi="Times New Roman" w:cs="Times New Roman"/>
        </w:rPr>
        <w:t>n air</w:t>
      </w:r>
      <w:r w:rsidR="00865E33">
        <w:rPr>
          <w:rFonts w:ascii="Times New Roman" w:eastAsia="Times New Roman" w:hAnsi="Times New Roman" w:cs="Times New Roman"/>
        </w:rPr>
        <w:t xml:space="preserve"> volume of </w:t>
      </w:r>
      <w:r w:rsidR="00EA54A3">
        <w:rPr>
          <w:rFonts w:ascii="Times New Roman" w:eastAsia="Times New Roman" w:hAnsi="Times New Roman" w:cs="Times New Roman"/>
        </w:rPr>
        <w:t>7.81 m^3</w:t>
      </w:r>
      <w:r w:rsidR="00673FD9">
        <w:rPr>
          <w:rFonts w:ascii="Times New Roman" w:eastAsia="Times New Roman" w:hAnsi="Times New Roman" w:cs="Times New Roman"/>
        </w:rPr>
        <w:t xml:space="preserve"> and a mass of </w:t>
      </w:r>
      <w:r w:rsidR="007B629F">
        <w:rPr>
          <w:rFonts w:ascii="Times New Roman" w:eastAsia="Times New Roman" w:hAnsi="Times New Roman" w:cs="Times New Roman"/>
        </w:rPr>
        <w:t>9.40 kg</w:t>
      </w:r>
      <w:r w:rsidR="00B549AB">
        <w:rPr>
          <w:rFonts w:ascii="Times New Roman" w:eastAsia="Times New Roman" w:hAnsi="Times New Roman" w:cs="Times New Roman"/>
        </w:rPr>
        <w:t xml:space="preserve"> </w:t>
      </w:r>
      <w:r w:rsidR="00B549AB">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403PJFLZ","properties":{"formattedCitation":"[12]","plainCitation":"[12]","noteIndex":0},"citationItems":[{"id":93,"uris":["http://zotero.org/users/16598628/items/MI5LFSAG"],"itemData":{"id":93,"type":"webpage","abstract":"View model details of the 2025 Ford Transit® Commercial Van like available Intelligent All-Wheel Drive, 360-degree view camera &amp; Electric Power-Assisted Steering (EPAS). Use available Ford Pro™ Telematics for improved business information. See pricing.","container-title":"Ford Motor Company","language":"en-US","title":"2025 Ford Transit® Cargo Van | Model Details &amp; Specs | Ford.com","URL":"https://www.ford.com/commercial-trucks/transit-cargo-van/2025/models/transit-van/","accessed":{"date-parts":[["2025",5,19]]}}}],"schema":"https://github.com/citation-style-language/schema/raw/master/csl-citation.json"} </w:instrText>
      </w:r>
      <w:r w:rsidR="00B549AB">
        <w:rPr>
          <w:rFonts w:ascii="Times New Roman" w:eastAsia="Times New Roman" w:hAnsi="Times New Roman" w:cs="Times New Roman"/>
        </w:rPr>
        <w:fldChar w:fldCharType="separate"/>
      </w:r>
      <w:r w:rsidR="009C61D1" w:rsidRPr="009C61D1">
        <w:rPr>
          <w:rFonts w:ascii="Times New Roman" w:hAnsi="Times New Roman" w:cs="Times New Roman"/>
        </w:rPr>
        <w:t>[12]</w:t>
      </w:r>
      <w:r w:rsidR="00B549AB">
        <w:rPr>
          <w:rFonts w:ascii="Times New Roman" w:eastAsia="Times New Roman" w:hAnsi="Times New Roman" w:cs="Times New Roman"/>
        </w:rPr>
        <w:fldChar w:fldCharType="end"/>
      </w:r>
      <w:r w:rsidR="007B629F">
        <w:rPr>
          <w:rFonts w:ascii="Times New Roman" w:eastAsia="Times New Roman" w:hAnsi="Times New Roman" w:cs="Times New Roman"/>
        </w:rPr>
        <w:t xml:space="preserve">. </w:t>
      </w:r>
    </w:p>
    <w:p w14:paraId="597123C0" w14:textId="77777777" w:rsidR="006A337E" w:rsidRDefault="006A337E" w:rsidP="2F6D2B92">
      <w:pPr>
        <w:spacing w:line="240" w:lineRule="auto"/>
        <w:rPr>
          <w:rFonts w:ascii="Times New Roman" w:eastAsia="Times New Roman" w:hAnsi="Times New Roman" w:cs="Times New Roman"/>
        </w:rPr>
      </w:pPr>
    </w:p>
    <w:p w14:paraId="0CD07562" w14:textId="3A8E7E11" w:rsidR="007E3D71" w:rsidRDefault="347364E8" w:rsidP="006A337E">
      <w:pPr>
        <w:spacing w:line="240" w:lineRule="auto"/>
        <w:jc w:val="center"/>
        <w:rPr>
          <w:rFonts w:ascii="Times New Roman" w:eastAsia="Times New Roman" w:hAnsi="Times New Roman" w:cs="Times New Roman"/>
        </w:rPr>
      </w:pPr>
      <w:r>
        <w:rPr>
          <w:noProof/>
        </w:rPr>
        <w:drawing>
          <wp:inline distT="0" distB="0" distL="0" distR="0" wp14:anchorId="078715D7" wp14:editId="6F3ABF87">
            <wp:extent cx="3099623" cy="2698955"/>
            <wp:effectExtent l="0" t="0" r="5715" b="6350"/>
            <wp:docPr id="1988564962" name="Picture 1" descr="A diagram of a solar pan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3099623" cy="2698955"/>
                    </a:xfrm>
                    <a:prstGeom prst="rect">
                      <a:avLst/>
                    </a:prstGeom>
                  </pic:spPr>
                </pic:pic>
              </a:graphicData>
            </a:graphic>
          </wp:inline>
        </w:drawing>
      </w:r>
    </w:p>
    <w:p w14:paraId="01251CDE" w14:textId="72B34E3A" w:rsidR="007E3D71" w:rsidRDefault="007E3D71" w:rsidP="46B8EB9F">
      <w:pPr>
        <w:spacing w:line="240" w:lineRule="auto"/>
        <w:jc w:val="center"/>
        <w:rPr>
          <w:rFonts w:ascii="Times New Roman" w:eastAsia="Times New Roman" w:hAnsi="Times New Roman" w:cs="Times New Roman"/>
        </w:rPr>
      </w:pPr>
      <w:r w:rsidRPr="46B8EB9F">
        <w:rPr>
          <w:rFonts w:ascii="Times New Roman" w:eastAsia="Times New Roman" w:hAnsi="Times New Roman" w:cs="Times New Roman"/>
        </w:rPr>
        <w:t xml:space="preserve">Figure </w:t>
      </w:r>
      <w:r w:rsidR="65881F7C" w:rsidRPr="2B451F05">
        <w:rPr>
          <w:rFonts w:ascii="Times New Roman" w:eastAsia="Times New Roman" w:hAnsi="Times New Roman" w:cs="Times New Roman"/>
        </w:rPr>
        <w:t>19</w:t>
      </w:r>
      <w:r w:rsidRPr="46B8EB9F">
        <w:rPr>
          <w:rFonts w:ascii="Times New Roman" w:eastAsia="Times New Roman" w:hAnsi="Times New Roman" w:cs="Times New Roman"/>
        </w:rPr>
        <w:t>. Topology of Cabin Interior</w:t>
      </w:r>
    </w:p>
    <w:p w14:paraId="784C1D93" w14:textId="29D7349C" w:rsidR="46B8EB9F" w:rsidRDefault="46B8EB9F" w:rsidP="46B8EB9F">
      <w:pPr>
        <w:spacing w:line="240" w:lineRule="auto"/>
        <w:jc w:val="center"/>
        <w:rPr>
          <w:rFonts w:ascii="Times New Roman" w:eastAsia="Times New Roman" w:hAnsi="Times New Roman" w:cs="Times New Roman"/>
        </w:rPr>
      </w:pPr>
    </w:p>
    <w:p w14:paraId="210A950A" w14:textId="38E8CB34" w:rsidR="00631884" w:rsidRDefault="414F199B" w:rsidP="00945D6B">
      <w:pPr>
        <w:spacing w:line="240" w:lineRule="auto"/>
        <w:ind w:firstLine="720"/>
        <w:rPr>
          <w:rFonts w:ascii="Times New Roman" w:eastAsia="Times New Roman" w:hAnsi="Times New Roman" w:cs="Times New Roman"/>
        </w:rPr>
      </w:pPr>
      <w:r w:rsidRPr="3C612CE1">
        <w:rPr>
          <w:rFonts w:ascii="Times New Roman" w:eastAsia="Times New Roman" w:hAnsi="Times New Roman" w:cs="Times New Roman"/>
        </w:rPr>
        <w:t xml:space="preserve">The </w:t>
      </w:r>
      <w:r w:rsidR="3D4F33D5" w:rsidRPr="3C612CE1">
        <w:rPr>
          <w:rFonts w:ascii="Times New Roman" w:eastAsia="Times New Roman" w:hAnsi="Times New Roman" w:cs="Times New Roman"/>
        </w:rPr>
        <w:t>final load is from the HVAC system</w:t>
      </w:r>
      <w:r w:rsidR="392EE81F" w:rsidRPr="3C612CE1">
        <w:rPr>
          <w:rFonts w:ascii="Times New Roman" w:eastAsia="Times New Roman" w:hAnsi="Times New Roman" w:cs="Times New Roman"/>
        </w:rPr>
        <w:t>, which is modeled as forced convection from a 70 °F temperature source</w:t>
      </w:r>
      <w:r w:rsidR="1FB2A54D" w:rsidRPr="3C612CE1">
        <w:rPr>
          <w:rFonts w:ascii="Times New Roman" w:eastAsia="Times New Roman" w:hAnsi="Times New Roman" w:cs="Times New Roman"/>
        </w:rPr>
        <w:t xml:space="preserve"> to the cabin air mass</w:t>
      </w:r>
      <w:r w:rsidR="392EE81F" w:rsidRPr="3C612CE1">
        <w:rPr>
          <w:rFonts w:ascii="Times New Roman" w:eastAsia="Times New Roman" w:hAnsi="Times New Roman" w:cs="Times New Roman"/>
        </w:rPr>
        <w:t xml:space="preserve">. </w:t>
      </w:r>
      <w:r w:rsidR="03EA9F88" w:rsidRPr="3C612CE1">
        <w:rPr>
          <w:rFonts w:ascii="Times New Roman" w:eastAsia="Times New Roman" w:hAnsi="Times New Roman" w:cs="Times New Roman"/>
        </w:rPr>
        <w:t xml:space="preserve">The forced convection coefficient is taken from the flat plate correlation </w:t>
      </w:r>
      <w:r w:rsidR="5D331911" w:rsidRPr="3C612CE1">
        <w:rPr>
          <w:rFonts w:ascii="Times New Roman" w:eastAsia="Times New Roman" w:hAnsi="Times New Roman" w:cs="Times New Roman"/>
        </w:rPr>
        <w:t>where</w:t>
      </w:r>
      <w:r w:rsidR="03EA9F88" w:rsidRPr="3C612CE1">
        <w:rPr>
          <w:rFonts w:ascii="Times New Roman" w:eastAsia="Times New Roman" w:hAnsi="Times New Roman" w:cs="Times New Roman"/>
        </w:rPr>
        <w:t xml:space="preserve"> </w:t>
      </w:r>
      <w:r w:rsidR="0CEF7408" w:rsidRPr="3C612CE1">
        <w:rPr>
          <w:rFonts w:ascii="Times New Roman" w:eastAsia="Times New Roman" w:hAnsi="Times New Roman" w:cs="Times New Roman"/>
        </w:rPr>
        <w:t>the plate's length is equal to the length of the car</w:t>
      </w:r>
      <w:r w:rsidR="0309EC49" w:rsidRPr="3C612CE1">
        <w:rPr>
          <w:rFonts w:ascii="Times New Roman" w:eastAsia="Times New Roman" w:hAnsi="Times New Roman" w:cs="Times New Roman"/>
        </w:rPr>
        <w:t xml:space="preserve"> and the air velocity is a constant 100 ft/s </w:t>
      </w:r>
      <w:r w:rsidRPr="3C612CE1">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lpFhGQJP","properties":{"formattedCitation":"[13]","plainCitation":"[13]","noteIndex":0},"citationItems":[{"id":108,"uris":["http://zotero.org/users/16598628/items/ET5TGVPE"],"itemData":{"id":108,"type":"webpage","abstract":"Recommended air velocities in HVAC ducts.","language":"en","title":"HVAC Ducts - Air Velocities","URL":"https://www.engineeringtoolbox.com/duct-velocity-d_928.html","accessed":{"date-parts":[["2025",5,19]]}}}],"schema":"https://github.com/citation-style-language/schema/raw/master/csl-citation.json"} </w:instrText>
      </w:r>
      <w:r w:rsidRPr="3C612CE1">
        <w:rPr>
          <w:rFonts w:ascii="Times New Roman" w:eastAsia="Times New Roman" w:hAnsi="Times New Roman" w:cs="Times New Roman"/>
        </w:rPr>
        <w:fldChar w:fldCharType="separate"/>
      </w:r>
      <w:r w:rsidR="009C61D1" w:rsidRPr="009C61D1">
        <w:rPr>
          <w:rFonts w:ascii="Times New Roman" w:hAnsi="Times New Roman" w:cs="Times New Roman"/>
        </w:rPr>
        <w:t>[13]</w:t>
      </w:r>
      <w:r w:rsidRPr="3C612CE1">
        <w:rPr>
          <w:rFonts w:ascii="Times New Roman" w:eastAsia="Times New Roman" w:hAnsi="Times New Roman" w:cs="Times New Roman"/>
        </w:rPr>
        <w:fldChar w:fldCharType="end"/>
      </w:r>
      <w:r w:rsidR="03EA9F88" w:rsidRPr="3C612CE1">
        <w:rPr>
          <w:rFonts w:ascii="Times New Roman" w:eastAsia="Times New Roman" w:hAnsi="Times New Roman" w:cs="Times New Roman"/>
        </w:rPr>
        <w:t>.</w:t>
      </w:r>
      <w:r w:rsidR="0B9ABD1A" w:rsidRPr="3C612CE1">
        <w:rPr>
          <w:rFonts w:ascii="Times New Roman" w:eastAsia="Times New Roman" w:hAnsi="Times New Roman" w:cs="Times New Roman"/>
        </w:rPr>
        <w:t xml:space="preserve"> </w:t>
      </w:r>
      <w:r w:rsidR="7B00CF41" w:rsidRPr="3C612CE1">
        <w:rPr>
          <w:rFonts w:ascii="Times New Roman" w:eastAsia="Times New Roman" w:hAnsi="Times New Roman" w:cs="Times New Roman"/>
        </w:rPr>
        <w:t>The heat flow rate betwee</w:t>
      </w:r>
      <w:r w:rsidR="106F41D7" w:rsidRPr="3C612CE1">
        <w:rPr>
          <w:rFonts w:ascii="Times New Roman" w:eastAsia="Times New Roman" w:hAnsi="Times New Roman" w:cs="Times New Roman"/>
        </w:rPr>
        <w:t>n the HVAC source and the cabin air is measured and modeled as a dissipation to the coolant loop. The same p</w:t>
      </w:r>
      <w:r w:rsidR="79E2D1E1" w:rsidRPr="3C612CE1">
        <w:rPr>
          <w:rFonts w:ascii="Times New Roman" w:eastAsia="Times New Roman" w:hAnsi="Times New Roman" w:cs="Times New Roman"/>
        </w:rPr>
        <w:t>hysical signal is divided by the coefficient of performance of 2</w:t>
      </w:r>
      <w:r w:rsidR="1DE15FD1" w:rsidRPr="3C612CE1">
        <w:rPr>
          <w:rFonts w:ascii="Times New Roman" w:eastAsia="Times New Roman" w:hAnsi="Times New Roman" w:cs="Times New Roman"/>
        </w:rPr>
        <w:t>, the product of</w:t>
      </w:r>
      <w:r w:rsidR="79E2D1E1" w:rsidRPr="3C612CE1">
        <w:rPr>
          <w:rFonts w:ascii="Times New Roman" w:eastAsia="Times New Roman" w:hAnsi="Times New Roman" w:cs="Times New Roman"/>
        </w:rPr>
        <w:t xml:space="preserve"> </w:t>
      </w:r>
      <w:r w:rsidR="10A59424" w:rsidRPr="3C612CE1">
        <w:rPr>
          <w:rFonts w:ascii="Times New Roman" w:eastAsia="Times New Roman" w:hAnsi="Times New Roman" w:cs="Times New Roman"/>
        </w:rPr>
        <w:t>which represents the transient required work in from the battery</w:t>
      </w:r>
      <w:r w:rsidR="00B549AB" w:rsidRPr="3C612CE1">
        <w:rPr>
          <w:rFonts w:ascii="Times New Roman" w:eastAsia="Times New Roman" w:hAnsi="Times New Roman" w:cs="Times New Roman"/>
        </w:rPr>
        <w:t xml:space="preserve"> </w:t>
      </w:r>
      <w:r w:rsidRPr="3C612CE1">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oUVG0oKC","properties":{"formattedCitation":"[14]","plainCitation":"[14]","noteIndex":0},"citationItems":[{"id":104,"uris":["http://zotero.org/users/16598628/items/LSFZA6BP"],"itemData":{"id":104,"type":"article-journal","abstract":"In this study, the energy and exergy of an automobile refrigeration system using R134a and R134a/R1234yf were analyzed experimentally with respect to outdoor air temperature and compressor speed. As outdoor air temperature increased from 32.5 °C to 37.5 °C, the coefficient of performance (COP) and total exergy destruction rate of the refrigeration system using Mix30 decreased by 5.19% and 25.8% on average, compared to that of the system using R134a. The exergy efficiency of the Mix30 refrigeration system was on average 21.8% higher than that of the R134a system. As the compressor rotating speed increased from 1000 to 2000 rpm, the cooling capacity of the refrigeration system using R134a and R134a/R1234yf increased, while the COP decreased. The COP and total exergy destruction rate of the refrigeration system using Mix30 decreased by 4.82% and 19.5%, compared to that of the system using R134a. The exergy efficiency of the Mix30 refrigeration system increased on average by 20.7%, compared to that of the R134a system. The total exergy destruction rate of the automobile refrigeration system using R134a/R1234yf decreased with increase in R1234yf, while exergy efficiency increased. In addition, the exergy destruction rate of the automobile refrigeration system decreased as the amount of R1234yf in the R134a/R1234yf automobile refrigeration system increased.","container-title":"Entropy","DOI":"10.3390/e22010004","ISSN":"1099-4300","issue":"1","journalAbbreviation":"Entropy (Basel)","note":"PMID: 33285779\nPMCID: PMC7516462","page":"4","source":"PubMed Central","title":"Performance Characteristics of Automobile Air Conditioning Using the R134a/R1234yf Mixture","volume":"22","author":[{"family":"Shin","given":"Yunchan"},{"family":"Kim","given":"Taejung"},{"family":"Lee","given":"Areum"},{"family":"Cho","given":"Honghyun"}],"issued":{"date-parts":[["2019",12,19]]}}}],"schema":"https://github.com/citation-style-language/schema/raw/master/csl-citation.json"} </w:instrText>
      </w:r>
      <w:r w:rsidRPr="3C612CE1">
        <w:rPr>
          <w:rFonts w:ascii="Times New Roman" w:eastAsia="Times New Roman" w:hAnsi="Times New Roman" w:cs="Times New Roman"/>
        </w:rPr>
        <w:fldChar w:fldCharType="separate"/>
      </w:r>
      <w:r w:rsidR="009C61D1" w:rsidRPr="009C61D1">
        <w:rPr>
          <w:rFonts w:ascii="Times New Roman" w:hAnsi="Times New Roman" w:cs="Times New Roman"/>
        </w:rPr>
        <w:t>[14]</w:t>
      </w:r>
      <w:r w:rsidRPr="3C612CE1">
        <w:rPr>
          <w:rFonts w:ascii="Times New Roman" w:eastAsia="Times New Roman" w:hAnsi="Times New Roman" w:cs="Times New Roman"/>
        </w:rPr>
        <w:fldChar w:fldCharType="end"/>
      </w:r>
      <w:r w:rsidR="10A59424" w:rsidRPr="3C612CE1">
        <w:rPr>
          <w:rFonts w:ascii="Times New Roman" w:eastAsia="Times New Roman" w:hAnsi="Times New Roman" w:cs="Times New Roman"/>
        </w:rPr>
        <w:t>.</w:t>
      </w:r>
      <w:r w:rsidR="03EA9F88" w:rsidRPr="3C612CE1">
        <w:rPr>
          <w:rFonts w:ascii="Times New Roman" w:eastAsia="Times New Roman" w:hAnsi="Times New Roman" w:cs="Times New Roman"/>
        </w:rPr>
        <w:t xml:space="preserve"> </w:t>
      </w:r>
      <w:r w:rsidR="4F89380E" w:rsidRPr="3C612CE1">
        <w:rPr>
          <w:rFonts w:ascii="Times New Roman" w:eastAsia="Times New Roman" w:hAnsi="Times New Roman" w:cs="Times New Roman"/>
        </w:rPr>
        <w:t xml:space="preserve">Figure </w:t>
      </w:r>
      <w:r w:rsidR="00562D6D">
        <w:rPr>
          <w:rFonts w:ascii="Times New Roman" w:eastAsia="Times New Roman" w:hAnsi="Times New Roman" w:cs="Times New Roman"/>
        </w:rPr>
        <w:t>20</w:t>
      </w:r>
      <w:r w:rsidR="4F89380E" w:rsidRPr="3C612CE1">
        <w:rPr>
          <w:rFonts w:ascii="Times New Roman" w:eastAsia="Times New Roman" w:hAnsi="Times New Roman" w:cs="Times New Roman"/>
        </w:rPr>
        <w:t xml:space="preserve"> shows the topology of the HVAC system.</w:t>
      </w:r>
    </w:p>
    <w:p w14:paraId="0D7F2CAC" w14:textId="0025B354" w:rsidR="46B8EB9F" w:rsidRDefault="46B8EB9F" w:rsidP="46B8EB9F">
      <w:pPr>
        <w:spacing w:line="240" w:lineRule="auto"/>
        <w:rPr>
          <w:rFonts w:ascii="Times New Roman" w:eastAsia="Times New Roman" w:hAnsi="Times New Roman" w:cs="Times New Roman"/>
        </w:rPr>
      </w:pPr>
    </w:p>
    <w:p w14:paraId="29111599" w14:textId="7C80F9A9" w:rsidR="005A7949" w:rsidRDefault="3B7FCC36" w:rsidP="0B9E42C5">
      <w:pPr>
        <w:spacing w:line="240" w:lineRule="auto"/>
        <w:jc w:val="center"/>
        <w:rPr>
          <w:rFonts w:ascii="Times New Roman" w:eastAsia="Times New Roman" w:hAnsi="Times New Roman" w:cs="Times New Roman"/>
        </w:rPr>
      </w:pPr>
      <w:r>
        <w:rPr>
          <w:noProof/>
        </w:rPr>
        <w:lastRenderedPageBreak/>
        <w:drawing>
          <wp:inline distT="0" distB="0" distL="0" distR="0" wp14:anchorId="1AD70646" wp14:editId="7C4C0A66">
            <wp:extent cx="2785755" cy="2866004"/>
            <wp:effectExtent l="0" t="0" r="0" b="0"/>
            <wp:docPr id="1851969542" name="Picture 1851969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1969542"/>
                    <pic:cNvPicPr/>
                  </pic:nvPicPr>
                  <pic:blipFill>
                    <a:blip r:embed="rId27">
                      <a:extLst>
                        <a:ext uri="{28A0092B-C50C-407E-A947-70E740481C1C}">
                          <a14:useLocalDpi xmlns:a14="http://schemas.microsoft.com/office/drawing/2010/main" val="0"/>
                        </a:ext>
                      </a:extLst>
                    </a:blip>
                    <a:stretch>
                      <a:fillRect/>
                    </a:stretch>
                  </pic:blipFill>
                  <pic:spPr>
                    <a:xfrm>
                      <a:off x="0" y="0"/>
                      <a:ext cx="2785755" cy="2866004"/>
                    </a:xfrm>
                    <a:prstGeom prst="rect">
                      <a:avLst/>
                    </a:prstGeom>
                  </pic:spPr>
                </pic:pic>
              </a:graphicData>
            </a:graphic>
          </wp:inline>
        </w:drawing>
      </w:r>
    </w:p>
    <w:p w14:paraId="68A68B23" w14:textId="07460DA2" w:rsidR="00FE134D" w:rsidRDefault="40B7A36A" w:rsidP="00C37540">
      <w:pPr>
        <w:spacing w:line="240" w:lineRule="auto"/>
        <w:jc w:val="center"/>
        <w:rPr>
          <w:rFonts w:ascii="Times New Roman" w:eastAsia="Times New Roman" w:hAnsi="Times New Roman" w:cs="Times New Roman"/>
        </w:rPr>
      </w:pPr>
      <w:r w:rsidRPr="219262B6">
        <w:rPr>
          <w:rFonts w:ascii="Times New Roman" w:eastAsia="Times New Roman" w:hAnsi="Times New Roman" w:cs="Times New Roman"/>
        </w:rPr>
        <w:t xml:space="preserve">Figure </w:t>
      </w:r>
      <w:r w:rsidR="73E009B7" w:rsidRPr="2B451F05">
        <w:rPr>
          <w:rFonts w:ascii="Times New Roman" w:eastAsia="Times New Roman" w:hAnsi="Times New Roman" w:cs="Times New Roman"/>
        </w:rPr>
        <w:t>20</w:t>
      </w:r>
      <w:r w:rsidR="7B4484E3" w:rsidRPr="219262B6">
        <w:rPr>
          <w:rFonts w:ascii="Times New Roman" w:eastAsia="Times New Roman" w:hAnsi="Times New Roman" w:cs="Times New Roman"/>
        </w:rPr>
        <w:t>. Topology of HVAC</w:t>
      </w:r>
    </w:p>
    <w:p w14:paraId="5906BDCD" w14:textId="46BF7495" w:rsidR="2F6D2B92" w:rsidRDefault="2F6D2B92" w:rsidP="01354DBE">
      <w:pPr>
        <w:spacing w:line="240" w:lineRule="auto"/>
        <w:rPr>
          <w:rFonts w:ascii="Times New Roman" w:eastAsia="Times New Roman" w:hAnsi="Times New Roman" w:cs="Times New Roman"/>
        </w:rPr>
      </w:pPr>
    </w:p>
    <w:p w14:paraId="0229AD91" w14:textId="2AEEB0B8" w:rsidR="00491F5A" w:rsidRDefault="00491F5A" w:rsidP="000B0F27">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Radiator</w:t>
      </w:r>
    </w:p>
    <w:p w14:paraId="69D5322C" w14:textId="51CCF9AD" w:rsidR="005F2BA1" w:rsidRDefault="00C20E95" w:rsidP="00B549AB">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main function of the radiator of the car is to expel all the heat the coolant is currently carrying back into the atmosphere before the coolant loops back into the system. </w:t>
      </w:r>
      <w:r w:rsidR="002F1346" w:rsidRPr="53171664">
        <w:rPr>
          <w:rFonts w:ascii="Times New Roman" w:eastAsia="Times New Roman" w:hAnsi="Times New Roman" w:cs="Times New Roman"/>
        </w:rPr>
        <w:t xml:space="preserve">The start of this design was on the gas side. </w:t>
      </w:r>
      <w:r w:rsidR="008F47E5" w:rsidRPr="53171664">
        <w:rPr>
          <w:rFonts w:ascii="Times New Roman" w:eastAsia="Times New Roman" w:hAnsi="Times New Roman" w:cs="Times New Roman"/>
        </w:rPr>
        <w:t xml:space="preserve">First was setting the proper gas properties, and this was done with the assistance of </w:t>
      </w:r>
      <w:proofErr w:type="spellStart"/>
      <w:r w:rsidR="008F47E5" w:rsidRPr="53171664">
        <w:rPr>
          <w:rFonts w:ascii="Times New Roman" w:eastAsia="Times New Roman" w:hAnsi="Times New Roman" w:cs="Times New Roman"/>
        </w:rPr>
        <w:t>CoolProps</w:t>
      </w:r>
      <w:proofErr w:type="spellEnd"/>
      <w:r w:rsidR="00272CC1" w:rsidRPr="53171664">
        <w:rPr>
          <w:rFonts w:ascii="Times New Roman" w:eastAsia="Times New Roman" w:hAnsi="Times New Roman" w:cs="Times New Roman"/>
        </w:rPr>
        <w:t xml:space="preserve"> to calculate all the properties going off of the temperature and pressure vector, as seen below</w:t>
      </w:r>
      <w:r w:rsidR="00B549AB" w:rsidRPr="53171664">
        <w:rPr>
          <w:rFonts w:ascii="Times New Roman" w:eastAsia="Times New Roman" w:hAnsi="Times New Roman" w:cs="Times New Roman"/>
        </w:rPr>
        <w:t xml:space="preserve">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NQAfJ0lP","properties":{"formattedCitation":"[15]","plainCitation":"[15]","noteIndex":0},"citationItems":[{"id":97,"uris":["http://zotero.org/users/16598628/items/JZFKYK6B"],"itemData":{"id":97,"type":"article-journal","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container-title":"Industrial &amp; Engineering Chemistry Research","DOI":"10.1021/ie4033999","ISSN":"0888-5885","issue":"6","journalAbbreviation":"Ind. Eng. Chem. Res.","note":"publisher: American Chemical Society","page":"2498-2508","source":"ACS Publications","title":"Pure and Pseudo-pure Fluid Thermophysical Property Evaluation and the Open-Source Thermophysical Property Library CoolProp","volume":"53","author":[{"family":"Bell","given":"Ian H."},{"family":"Wronski","given":"Jorrit"},{"family":"Quoilin","given":"Sylvain"},{"family":"Lemort","given":"Vincent"}],"issued":{"date-parts":[["2014",2,12]]}}}],"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5]</w:t>
      </w:r>
      <w:r w:rsidRPr="3C612CE1">
        <w:rPr>
          <w:rFonts w:ascii="Times New Roman" w:hAnsi="Times New Roman" w:cs="Times New Roman"/>
        </w:rPr>
        <w:fldChar w:fldCharType="end"/>
      </w:r>
      <w:r w:rsidR="00272CC1" w:rsidRPr="53171664">
        <w:rPr>
          <w:rFonts w:ascii="Times New Roman" w:eastAsia="Times New Roman" w:hAnsi="Times New Roman" w:cs="Times New Roman"/>
        </w:rPr>
        <w:t>.</w:t>
      </w:r>
    </w:p>
    <w:p w14:paraId="43D689C1" w14:textId="16DEFF77" w:rsidR="46B8EB9F" w:rsidRDefault="46B8EB9F" w:rsidP="46B8EB9F">
      <w:pPr>
        <w:spacing w:line="240" w:lineRule="auto"/>
        <w:ind w:firstLine="720"/>
        <w:rPr>
          <w:rFonts w:ascii="Times New Roman" w:eastAsia="Times New Roman" w:hAnsi="Times New Roman" w:cs="Times New Roman"/>
        </w:rPr>
      </w:pPr>
    </w:p>
    <w:p w14:paraId="56D4A026" w14:textId="54AD0E26" w:rsidR="00150BBE" w:rsidRDefault="006108CA" w:rsidP="00272CC1">
      <w:pPr>
        <w:spacing w:line="240" w:lineRule="auto"/>
        <w:jc w:val="center"/>
        <w:rPr>
          <w:rFonts w:ascii="Times New Roman" w:eastAsia="Times New Roman" w:hAnsi="Times New Roman" w:cs="Times New Roman"/>
        </w:rPr>
      </w:pPr>
      <w:r>
        <w:rPr>
          <w:noProof/>
        </w:rPr>
        <w:drawing>
          <wp:inline distT="0" distB="0" distL="0" distR="0" wp14:anchorId="3A52ACB5" wp14:editId="30B4D39F">
            <wp:extent cx="5943600" cy="2073275"/>
            <wp:effectExtent l="0" t="0" r="0" b="3175"/>
            <wp:docPr id="43151012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943600" cy="2073275"/>
                    </a:xfrm>
                    <a:prstGeom prst="rect">
                      <a:avLst/>
                    </a:prstGeom>
                  </pic:spPr>
                </pic:pic>
              </a:graphicData>
            </a:graphic>
          </wp:inline>
        </w:drawing>
      </w:r>
      <w:r w:rsidR="00017DF6" w:rsidRPr="53171664">
        <w:rPr>
          <w:rFonts w:ascii="Times New Roman" w:eastAsia="Times New Roman" w:hAnsi="Times New Roman" w:cs="Times New Roman"/>
        </w:rPr>
        <w:t xml:space="preserve">Figure </w:t>
      </w:r>
      <w:r w:rsidR="6014EA87" w:rsidRPr="4AD680E6">
        <w:rPr>
          <w:rFonts w:ascii="Times New Roman" w:eastAsia="Times New Roman" w:hAnsi="Times New Roman" w:cs="Times New Roman"/>
        </w:rPr>
        <w:t>21</w:t>
      </w:r>
      <w:r w:rsidR="00017DF6" w:rsidRPr="53171664">
        <w:rPr>
          <w:rFonts w:ascii="Times New Roman" w:eastAsia="Times New Roman" w:hAnsi="Times New Roman" w:cs="Times New Roman"/>
        </w:rPr>
        <w:t>: Air Properties</w:t>
      </w:r>
    </w:p>
    <w:p w14:paraId="0CB449A9" w14:textId="7228C8D6" w:rsidR="46B8EB9F" w:rsidRDefault="46B8EB9F" w:rsidP="46B8EB9F">
      <w:pPr>
        <w:spacing w:line="240" w:lineRule="auto"/>
        <w:jc w:val="center"/>
        <w:rPr>
          <w:rFonts w:ascii="Times New Roman" w:eastAsia="Times New Roman" w:hAnsi="Times New Roman" w:cs="Times New Roman"/>
        </w:rPr>
      </w:pPr>
    </w:p>
    <w:p w14:paraId="00CE8BE2" w14:textId="32C04699" w:rsidR="00F3092C" w:rsidRDefault="00DD3DFA" w:rsidP="00DD3DFA">
      <w:pPr>
        <w:spacing w:line="240" w:lineRule="auto"/>
        <w:rPr>
          <w:rFonts w:ascii="Times New Roman" w:eastAsia="Times New Roman" w:hAnsi="Times New Roman" w:cs="Times New Roman"/>
        </w:rPr>
      </w:pPr>
      <w:r>
        <w:rPr>
          <w:rFonts w:ascii="Times New Roman" w:hAnsi="Times New Roman" w:cs="Times New Roman"/>
        </w:rPr>
        <w:tab/>
      </w:r>
      <w:r w:rsidR="000A5381" w:rsidRPr="53171664">
        <w:rPr>
          <w:rFonts w:ascii="Times New Roman" w:eastAsia="Times New Roman" w:hAnsi="Times New Roman" w:cs="Times New Roman"/>
        </w:rPr>
        <w:t xml:space="preserve">Next was the determination of the temperature of the ambient air. Due </w:t>
      </w:r>
      <w:r w:rsidR="002329AA" w:rsidRPr="53171664">
        <w:rPr>
          <w:rFonts w:ascii="Times New Roman" w:eastAsia="Times New Roman" w:hAnsi="Times New Roman" w:cs="Times New Roman"/>
        </w:rPr>
        <w:t>to</w:t>
      </w:r>
      <w:r w:rsidR="000A5381" w:rsidRPr="53171664">
        <w:rPr>
          <w:rFonts w:ascii="Times New Roman" w:eastAsia="Times New Roman" w:hAnsi="Times New Roman" w:cs="Times New Roman"/>
        </w:rPr>
        <w:t xml:space="preserve"> the environmental loading conditions, the ambient air </w:t>
      </w:r>
      <w:r w:rsidR="00DF18CC" w:rsidRPr="53171664">
        <w:rPr>
          <w:rFonts w:ascii="Times New Roman" w:eastAsia="Times New Roman" w:hAnsi="Times New Roman" w:cs="Times New Roman"/>
        </w:rPr>
        <w:t xml:space="preserve">is steadily changing throughout the day, </w:t>
      </w:r>
      <w:r w:rsidR="002329AA" w:rsidRPr="53171664">
        <w:rPr>
          <w:rFonts w:ascii="Times New Roman" w:eastAsia="Times New Roman" w:hAnsi="Times New Roman" w:cs="Times New Roman"/>
        </w:rPr>
        <w:t xml:space="preserve">which is an important factor as the radiator being the only way to expel heat, and increasing ambient </w:t>
      </w:r>
      <w:r w:rsidR="00A81682" w:rsidRPr="53171664">
        <w:rPr>
          <w:rFonts w:ascii="Times New Roman" w:eastAsia="Times New Roman" w:hAnsi="Times New Roman" w:cs="Times New Roman"/>
        </w:rPr>
        <w:t xml:space="preserve">air </w:t>
      </w:r>
      <w:r w:rsidR="00A81682" w:rsidRPr="53171664">
        <w:rPr>
          <w:rFonts w:ascii="Times New Roman" w:eastAsia="Times New Roman" w:hAnsi="Times New Roman" w:cs="Times New Roman"/>
        </w:rPr>
        <w:lastRenderedPageBreak/>
        <w:t>temperature leads to lower heat dissipation into the air as the difference in temperature decreases between the air and the coolant.</w:t>
      </w:r>
      <w:r w:rsidR="00DF18CC" w:rsidRPr="53171664">
        <w:rPr>
          <w:rFonts w:ascii="Times New Roman" w:eastAsia="Times New Roman" w:hAnsi="Times New Roman" w:cs="Times New Roman"/>
        </w:rPr>
        <w:t xml:space="preserve"> </w:t>
      </w:r>
    </w:p>
    <w:p w14:paraId="2FEEAD06" w14:textId="34419E26" w:rsidR="46B8EB9F" w:rsidRDefault="46B8EB9F" w:rsidP="46B8EB9F">
      <w:pPr>
        <w:spacing w:line="240" w:lineRule="auto"/>
        <w:rPr>
          <w:rFonts w:ascii="Times New Roman" w:eastAsia="Times New Roman" w:hAnsi="Times New Roman" w:cs="Times New Roman"/>
        </w:rPr>
      </w:pPr>
    </w:p>
    <w:p w14:paraId="2F2BD00E" w14:textId="7977DC28" w:rsidR="00B81223" w:rsidRDefault="009B605F" w:rsidP="00B81223">
      <w:pPr>
        <w:spacing w:line="240" w:lineRule="auto"/>
        <w:jc w:val="center"/>
        <w:rPr>
          <w:rFonts w:ascii="Times New Roman" w:eastAsia="Times New Roman" w:hAnsi="Times New Roman" w:cs="Times New Roman"/>
        </w:rPr>
      </w:pPr>
      <w:r>
        <w:rPr>
          <w:noProof/>
        </w:rPr>
        <w:drawing>
          <wp:inline distT="0" distB="0" distL="0" distR="0" wp14:anchorId="0645E5CB" wp14:editId="1601F420">
            <wp:extent cx="3515216" cy="1657592"/>
            <wp:effectExtent l="0" t="0" r="0" b="0"/>
            <wp:docPr id="1293656655"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9">
                      <a:extLst>
                        <a:ext uri="{28A0092B-C50C-407E-A947-70E740481C1C}">
                          <a14:useLocalDpi xmlns:a14="http://schemas.microsoft.com/office/drawing/2010/main" val="0"/>
                        </a:ext>
                      </a:extLst>
                    </a:blip>
                    <a:srcRect t="9844"/>
                    <a:stretch>
                      <a:fillRect/>
                    </a:stretch>
                  </pic:blipFill>
                  <pic:spPr>
                    <a:xfrm>
                      <a:off x="0" y="0"/>
                      <a:ext cx="3515216" cy="1657592"/>
                    </a:xfrm>
                    <a:prstGeom prst="rect">
                      <a:avLst/>
                    </a:prstGeom>
                  </pic:spPr>
                </pic:pic>
              </a:graphicData>
            </a:graphic>
          </wp:inline>
        </w:drawing>
      </w:r>
    </w:p>
    <w:p w14:paraId="632D8B62" w14:textId="44CEC232" w:rsidR="00B81223" w:rsidRDefault="00B81223" w:rsidP="00B81223">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44818F5D" w:rsidRPr="4AD680E6">
        <w:rPr>
          <w:rFonts w:ascii="Times New Roman" w:eastAsia="Times New Roman" w:hAnsi="Times New Roman" w:cs="Times New Roman"/>
        </w:rPr>
        <w:t>22</w:t>
      </w:r>
      <w:r w:rsidRPr="53171664">
        <w:rPr>
          <w:rFonts w:ascii="Times New Roman" w:eastAsia="Times New Roman" w:hAnsi="Times New Roman" w:cs="Times New Roman"/>
        </w:rPr>
        <w:t xml:space="preserve">: </w:t>
      </w:r>
      <w:r w:rsidR="009B605F" w:rsidRPr="53171664">
        <w:rPr>
          <w:rFonts w:ascii="Times New Roman" w:eastAsia="Times New Roman" w:hAnsi="Times New Roman" w:cs="Times New Roman"/>
        </w:rPr>
        <w:t>Ambient Air Reservoir</w:t>
      </w:r>
    </w:p>
    <w:p w14:paraId="424A215E" w14:textId="6908B83F" w:rsidR="46B8EB9F" w:rsidRDefault="46B8EB9F" w:rsidP="46B8EB9F">
      <w:pPr>
        <w:spacing w:line="240" w:lineRule="auto"/>
        <w:jc w:val="center"/>
        <w:rPr>
          <w:rFonts w:ascii="Times New Roman" w:eastAsia="Times New Roman" w:hAnsi="Times New Roman" w:cs="Times New Roman"/>
        </w:rPr>
      </w:pPr>
    </w:p>
    <w:p w14:paraId="6C692D0D" w14:textId="528789AB" w:rsidR="009B605F" w:rsidRDefault="009B605F"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Since the air can be taken as an infinite source throughout the drive, a </w:t>
      </w:r>
      <w:r w:rsidR="00EC0D93" w:rsidRPr="53171664">
        <w:rPr>
          <w:rFonts w:ascii="Times New Roman" w:eastAsia="Times New Roman" w:hAnsi="Times New Roman" w:cs="Times New Roman"/>
        </w:rPr>
        <w:t>controlled reservoir was used, with an ambient pressure of 101325 Pa, and with the varying temperature.</w:t>
      </w:r>
      <w:r w:rsidR="002B442B" w:rsidRPr="53171664">
        <w:rPr>
          <w:rFonts w:ascii="Times New Roman" w:eastAsia="Times New Roman" w:hAnsi="Times New Roman" w:cs="Times New Roman"/>
        </w:rPr>
        <w:t xml:space="preserve"> The ambient temperature connect port is connected to the HVAC subsystem, directly to the external temperature </w:t>
      </w:r>
      <w:r w:rsidR="00021B93" w:rsidRPr="53171664">
        <w:rPr>
          <w:rFonts w:ascii="Times New Roman" w:eastAsia="Times New Roman" w:hAnsi="Times New Roman" w:cs="Times New Roman"/>
        </w:rPr>
        <w:t>that is being calculated.</w:t>
      </w:r>
    </w:p>
    <w:p w14:paraId="4D0A2A36" w14:textId="7A2EA48C" w:rsidR="00C67D2C" w:rsidRDefault="004235C6" w:rsidP="00C67D2C">
      <w:pPr>
        <w:spacing w:line="240" w:lineRule="auto"/>
        <w:rPr>
          <w:rFonts w:ascii="Times New Roman" w:eastAsia="Times New Roman" w:hAnsi="Times New Roman" w:cs="Times New Roman"/>
        </w:rPr>
      </w:pPr>
      <w:r>
        <w:rPr>
          <w:rFonts w:ascii="Times New Roman" w:hAnsi="Times New Roman" w:cs="Times New Roman"/>
        </w:rPr>
        <w:tab/>
      </w:r>
      <w:r w:rsidRPr="53171664">
        <w:rPr>
          <w:rFonts w:ascii="Times New Roman" w:eastAsia="Times New Roman" w:hAnsi="Times New Roman" w:cs="Times New Roman"/>
        </w:rPr>
        <w:t xml:space="preserve">To </w:t>
      </w:r>
      <w:r w:rsidR="00716652" w:rsidRPr="53171664">
        <w:rPr>
          <w:rFonts w:ascii="Times New Roman" w:eastAsia="Times New Roman" w:hAnsi="Times New Roman" w:cs="Times New Roman"/>
        </w:rPr>
        <w:t xml:space="preserve">make ease with iterations, </w:t>
      </w:r>
      <w:r w:rsidR="00AD37D7" w:rsidRPr="53171664">
        <w:rPr>
          <w:rFonts w:ascii="Times New Roman" w:eastAsia="Times New Roman" w:hAnsi="Times New Roman" w:cs="Times New Roman"/>
        </w:rPr>
        <w:t xml:space="preserve">constant flow rate sources </w:t>
      </w:r>
      <w:r w:rsidR="00957EF4" w:rsidRPr="53171664">
        <w:rPr>
          <w:rFonts w:ascii="Times New Roman" w:eastAsia="Times New Roman" w:hAnsi="Times New Roman" w:cs="Times New Roman"/>
        </w:rPr>
        <w:t>were</w:t>
      </w:r>
      <w:r w:rsidR="00AD37D7" w:rsidRPr="53171664">
        <w:rPr>
          <w:rFonts w:ascii="Times New Roman" w:eastAsia="Times New Roman" w:hAnsi="Times New Roman" w:cs="Times New Roman"/>
        </w:rPr>
        <w:t xml:space="preserve"> used </w:t>
      </w:r>
      <w:r w:rsidR="00957EF4" w:rsidRPr="53171664">
        <w:rPr>
          <w:rFonts w:ascii="Times New Roman" w:eastAsia="Times New Roman" w:hAnsi="Times New Roman" w:cs="Times New Roman"/>
        </w:rPr>
        <w:t>in the model to have a consistent flow rate running throughout the model</w:t>
      </w:r>
      <w:r w:rsidR="00021B93" w:rsidRPr="53171664">
        <w:rPr>
          <w:rFonts w:ascii="Times New Roman" w:eastAsia="Times New Roman" w:hAnsi="Times New Roman" w:cs="Times New Roman"/>
        </w:rPr>
        <w:t xml:space="preserve"> as it would be possible to mess with the flowrate directly instead of </w:t>
      </w:r>
      <w:r w:rsidR="003F27F5" w:rsidRPr="53171664">
        <w:rPr>
          <w:rFonts w:ascii="Times New Roman" w:eastAsia="Times New Roman" w:hAnsi="Times New Roman" w:cs="Times New Roman"/>
        </w:rPr>
        <w:t>converting RPM to the flowrate of a pump or fan</w:t>
      </w:r>
      <w:r w:rsidR="00957EF4" w:rsidRPr="53171664">
        <w:rPr>
          <w:rFonts w:ascii="Times New Roman" w:eastAsia="Times New Roman" w:hAnsi="Times New Roman" w:cs="Times New Roman"/>
        </w:rPr>
        <w:t>.</w:t>
      </w:r>
      <w:r w:rsidR="00A575DD" w:rsidRPr="53171664">
        <w:rPr>
          <w:rFonts w:ascii="Times New Roman" w:eastAsia="Times New Roman" w:hAnsi="Times New Roman" w:cs="Times New Roman"/>
        </w:rPr>
        <w:t xml:space="preserve"> The pumps and radiator fan </w:t>
      </w:r>
      <w:r w:rsidR="00E859C9" w:rsidRPr="53171664">
        <w:rPr>
          <w:rFonts w:ascii="Times New Roman" w:eastAsia="Times New Roman" w:hAnsi="Times New Roman" w:cs="Times New Roman"/>
        </w:rPr>
        <w:t>were</w:t>
      </w:r>
      <w:r w:rsidR="00A575DD" w:rsidRPr="53171664">
        <w:rPr>
          <w:rFonts w:ascii="Times New Roman" w:eastAsia="Times New Roman" w:hAnsi="Times New Roman" w:cs="Times New Roman"/>
        </w:rPr>
        <w:t xml:space="preserve"> to be added in after </w:t>
      </w:r>
      <w:r w:rsidR="00E859C9" w:rsidRPr="53171664">
        <w:rPr>
          <w:rFonts w:ascii="Times New Roman" w:eastAsia="Times New Roman" w:hAnsi="Times New Roman" w:cs="Times New Roman"/>
        </w:rPr>
        <w:t xml:space="preserve">it was proven </w:t>
      </w:r>
      <w:r w:rsidR="00EF72F1" w:rsidRPr="53171664">
        <w:rPr>
          <w:rFonts w:ascii="Times New Roman" w:eastAsia="Times New Roman" w:hAnsi="Times New Roman" w:cs="Times New Roman"/>
        </w:rPr>
        <w:t xml:space="preserve">the model can </w:t>
      </w:r>
      <w:r w:rsidR="00E859C9" w:rsidRPr="53171664">
        <w:rPr>
          <w:rFonts w:ascii="Times New Roman" w:eastAsia="Times New Roman" w:hAnsi="Times New Roman" w:cs="Times New Roman"/>
        </w:rPr>
        <w:t xml:space="preserve">run without the coolants overheating </w:t>
      </w:r>
      <w:r w:rsidR="00EF72F1" w:rsidRPr="53171664">
        <w:rPr>
          <w:rFonts w:ascii="Times New Roman" w:eastAsia="Times New Roman" w:hAnsi="Times New Roman" w:cs="Times New Roman"/>
        </w:rPr>
        <w:t>at a given flowrate.</w:t>
      </w:r>
    </w:p>
    <w:p w14:paraId="38ADA347" w14:textId="4B2B913A" w:rsidR="46B8EB9F" w:rsidRDefault="46B8EB9F" w:rsidP="46B8EB9F">
      <w:pPr>
        <w:spacing w:line="240" w:lineRule="auto"/>
        <w:rPr>
          <w:rFonts w:ascii="Times New Roman" w:eastAsia="Times New Roman" w:hAnsi="Times New Roman" w:cs="Times New Roman"/>
        </w:rPr>
      </w:pPr>
    </w:p>
    <w:p w14:paraId="42FC340A" w14:textId="1F584F55" w:rsidR="00957EF4" w:rsidRDefault="5129FD0B" w:rsidP="00957EF4">
      <w:pPr>
        <w:spacing w:line="240" w:lineRule="auto"/>
        <w:jc w:val="center"/>
        <w:rPr>
          <w:rFonts w:ascii="Times New Roman" w:eastAsia="Times New Roman" w:hAnsi="Times New Roman" w:cs="Times New Roman"/>
        </w:rPr>
      </w:pPr>
      <w:r>
        <w:rPr>
          <w:noProof/>
        </w:rPr>
        <w:drawing>
          <wp:inline distT="0" distB="0" distL="0" distR="0" wp14:anchorId="19E82A8D" wp14:editId="4EFE2F40">
            <wp:extent cx="5943600" cy="1259205"/>
            <wp:effectExtent l="0" t="0" r="0" b="0"/>
            <wp:docPr id="295794070" name="Picture 1" descr="A diagram of a rectangular object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5943600" cy="1259205"/>
                    </a:xfrm>
                    <a:prstGeom prst="rect">
                      <a:avLst/>
                    </a:prstGeom>
                  </pic:spPr>
                </pic:pic>
              </a:graphicData>
            </a:graphic>
          </wp:inline>
        </w:drawing>
      </w:r>
    </w:p>
    <w:p w14:paraId="09E5D8DC" w14:textId="0ABDE56B" w:rsidR="00957EF4" w:rsidRDefault="00957EF4" w:rsidP="00957EF4">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0A7E9098" w:rsidRPr="4AD680E6">
        <w:rPr>
          <w:rFonts w:ascii="Times New Roman" w:eastAsia="Times New Roman" w:hAnsi="Times New Roman" w:cs="Times New Roman"/>
        </w:rPr>
        <w:t>23</w:t>
      </w:r>
      <w:r w:rsidRPr="53171664">
        <w:rPr>
          <w:rFonts w:ascii="Times New Roman" w:eastAsia="Times New Roman" w:hAnsi="Times New Roman" w:cs="Times New Roman"/>
        </w:rPr>
        <w:t>: Preliminary Set-Up</w:t>
      </w:r>
    </w:p>
    <w:p w14:paraId="723264EF" w14:textId="17EAB134" w:rsidR="46B8EB9F" w:rsidRDefault="46B8EB9F" w:rsidP="46B8EB9F">
      <w:pPr>
        <w:spacing w:line="240" w:lineRule="auto"/>
        <w:jc w:val="center"/>
        <w:rPr>
          <w:rFonts w:ascii="Times New Roman" w:eastAsia="Times New Roman" w:hAnsi="Times New Roman" w:cs="Times New Roman"/>
        </w:rPr>
      </w:pPr>
    </w:p>
    <w:p w14:paraId="4037A028" w14:textId="1B5FBDD7" w:rsidR="00957EF4" w:rsidRDefault="00957EF4" w:rsidP="00957EF4">
      <w:pPr>
        <w:spacing w:line="240" w:lineRule="auto"/>
        <w:rPr>
          <w:rFonts w:ascii="Times New Roman" w:eastAsia="Times New Roman" w:hAnsi="Times New Roman" w:cs="Times New Roman"/>
        </w:rPr>
      </w:pPr>
      <w:r>
        <w:rPr>
          <w:rFonts w:ascii="Times New Roman" w:hAnsi="Times New Roman" w:cs="Times New Roman"/>
        </w:rPr>
        <w:tab/>
      </w:r>
      <w:r w:rsidRPr="53171664">
        <w:rPr>
          <w:rFonts w:ascii="Times New Roman" w:eastAsia="Times New Roman" w:hAnsi="Times New Roman" w:cs="Times New Roman"/>
        </w:rPr>
        <w:t xml:space="preserve">For the </w:t>
      </w:r>
      <w:r w:rsidR="00A575DD" w:rsidRPr="53171664">
        <w:rPr>
          <w:rFonts w:ascii="Times New Roman" w:eastAsia="Times New Roman" w:hAnsi="Times New Roman" w:cs="Times New Roman"/>
        </w:rPr>
        <w:t xml:space="preserve">flow rate of the air, </w:t>
      </w:r>
      <w:r w:rsidR="00822EF4" w:rsidRPr="53171664">
        <w:rPr>
          <w:rFonts w:ascii="Times New Roman" w:eastAsia="Times New Roman" w:hAnsi="Times New Roman" w:cs="Times New Roman"/>
        </w:rPr>
        <w:t xml:space="preserve">our starting point was a mass flowrate of </w:t>
      </w:r>
      <w:r w:rsidR="009B7DF3" w:rsidRPr="53171664">
        <w:rPr>
          <w:rFonts w:ascii="Times New Roman" w:eastAsia="Times New Roman" w:hAnsi="Times New Roman" w:cs="Times New Roman"/>
        </w:rPr>
        <w:t xml:space="preserve">0.34 kg/s, as </w:t>
      </w:r>
      <w:r w:rsidR="0084787F" w:rsidRPr="53171664">
        <w:rPr>
          <w:rFonts w:ascii="Times New Roman" w:eastAsia="Times New Roman" w:hAnsi="Times New Roman" w:cs="Times New Roman"/>
        </w:rPr>
        <w:t>previous homework as well as the thermal design handbook have that mass flow rate listed throughout</w:t>
      </w:r>
      <w:r w:rsidR="0034616B" w:rsidRPr="53171664">
        <w:rPr>
          <w:rFonts w:ascii="Times New Roman" w:eastAsia="Times New Roman" w:hAnsi="Times New Roman" w:cs="Times New Roman"/>
        </w:rPr>
        <w:t xml:space="preserve"> </w:t>
      </w:r>
      <w:r w:rsidR="000D497D">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2oeh6UIc","properties":{"formattedCitation":"[16]","plainCitation":"[16]","noteIndex":0},"citationItems":[{"id":99,"uris":["http://zotero.org/users/16598628/items/2U7X5I57"],"itemData":{"id":99,"type":"book","edition":"1","ISBN":"978-0-470-49662-6","language":"en","license":"http://doi.wiley.com/10.1002/tdm_license_1.1","note":"DOI: 10.1002/9780470949979","publisher":"Wiley","source":"DOI.org (Crossref)","title":"Thermal Design: Heat Sinks, Thermoelectrics, Heat Pipes, Compact Heat Exchangers, and Solar Cells","title-short":"Thermal Design","URL":"https://onlinelibrary.wiley.com/doi/book/10.1002/9780470949979","author":[{"family":"Lee","given":"HoSung"}],"accessed":{"date-parts":[["2025",5,19]]},"issued":{"date-parts":[["2010",11,3]]}}}],"schema":"https://github.com/citation-style-language/schema/raw/master/csl-citation.json"} </w:instrText>
      </w:r>
      <w:r w:rsidR="000D497D">
        <w:rPr>
          <w:rFonts w:ascii="Times New Roman" w:hAnsi="Times New Roman" w:cs="Times New Roman"/>
        </w:rPr>
        <w:fldChar w:fldCharType="separate"/>
      </w:r>
      <w:r w:rsidR="009C61D1" w:rsidRPr="009C61D1">
        <w:rPr>
          <w:rFonts w:ascii="Times New Roman" w:hAnsi="Times New Roman" w:cs="Times New Roman"/>
        </w:rPr>
        <w:t>[16]</w:t>
      </w:r>
      <w:r w:rsidR="000D497D">
        <w:rPr>
          <w:rFonts w:ascii="Times New Roman" w:hAnsi="Times New Roman" w:cs="Times New Roman"/>
        </w:rPr>
        <w:fldChar w:fldCharType="end"/>
      </w:r>
      <w:r w:rsidR="0084787F" w:rsidRPr="53171664">
        <w:rPr>
          <w:rFonts w:ascii="Times New Roman" w:eastAsia="Times New Roman" w:hAnsi="Times New Roman" w:cs="Times New Roman"/>
        </w:rPr>
        <w:t>.</w:t>
      </w:r>
      <w:r w:rsidR="00822EF4" w:rsidRPr="53171664">
        <w:rPr>
          <w:rFonts w:ascii="Times New Roman" w:eastAsia="Times New Roman" w:hAnsi="Times New Roman" w:cs="Times New Roman"/>
        </w:rPr>
        <w:t xml:space="preserve"> </w:t>
      </w:r>
      <w:r w:rsidR="003445B9" w:rsidRPr="53171664">
        <w:rPr>
          <w:rFonts w:ascii="Times New Roman" w:eastAsia="Times New Roman" w:hAnsi="Times New Roman" w:cs="Times New Roman"/>
        </w:rPr>
        <w:t xml:space="preserve">Higher </w:t>
      </w:r>
      <w:r w:rsidR="001C6767" w:rsidRPr="53171664">
        <w:rPr>
          <w:rFonts w:ascii="Times New Roman" w:eastAsia="Times New Roman" w:hAnsi="Times New Roman" w:cs="Times New Roman"/>
        </w:rPr>
        <w:t>flowrates</w:t>
      </w:r>
      <w:r w:rsidR="003445B9" w:rsidRPr="53171664">
        <w:rPr>
          <w:rFonts w:ascii="Times New Roman" w:eastAsia="Times New Roman" w:hAnsi="Times New Roman" w:cs="Times New Roman"/>
        </w:rPr>
        <w:t xml:space="preserve"> were </w:t>
      </w:r>
      <w:r w:rsidR="00074B91" w:rsidRPr="53171664">
        <w:rPr>
          <w:rFonts w:ascii="Times New Roman" w:eastAsia="Times New Roman" w:hAnsi="Times New Roman" w:cs="Times New Roman"/>
        </w:rPr>
        <w:t>attempted but</w:t>
      </w:r>
      <w:r w:rsidR="003445B9" w:rsidRPr="53171664">
        <w:rPr>
          <w:rFonts w:ascii="Times New Roman" w:eastAsia="Times New Roman" w:hAnsi="Times New Roman" w:cs="Times New Roman"/>
        </w:rPr>
        <w:t xml:space="preserve"> were unsuccessful as the air was traveling through the heat exchanger too fast where it was not absorbing significant heat</w:t>
      </w:r>
      <w:r w:rsidR="001C6767" w:rsidRPr="53171664">
        <w:rPr>
          <w:rFonts w:ascii="Times New Roman" w:eastAsia="Times New Roman" w:hAnsi="Times New Roman" w:cs="Times New Roman"/>
        </w:rPr>
        <w:t xml:space="preserve">. </w:t>
      </w:r>
      <w:r w:rsidR="00074B91" w:rsidRPr="53171664">
        <w:rPr>
          <w:rFonts w:ascii="Times New Roman" w:eastAsia="Times New Roman" w:hAnsi="Times New Roman" w:cs="Times New Roman"/>
        </w:rPr>
        <w:t xml:space="preserve">To size a radiator, we first had to convert the mass flowrate to </w:t>
      </w:r>
      <w:r w:rsidR="00430FF3" w:rsidRPr="53171664">
        <w:rPr>
          <w:rFonts w:ascii="Times New Roman" w:eastAsia="Times New Roman" w:hAnsi="Times New Roman" w:cs="Times New Roman"/>
        </w:rPr>
        <w:t xml:space="preserve">volumetric flow rate, which was achieved by finding the density of air at our average temperature, and </w:t>
      </w:r>
      <w:r w:rsidR="006D35CF" w:rsidRPr="53171664">
        <w:rPr>
          <w:rFonts w:ascii="Times New Roman" w:eastAsia="Times New Roman" w:hAnsi="Times New Roman" w:cs="Times New Roman"/>
        </w:rPr>
        <w:t xml:space="preserve">dividing the mass flow rate to obtain </w:t>
      </w:r>
      <w:r w:rsidR="006D35CF" w:rsidRPr="53171664">
        <w:rPr>
          <w:rFonts w:ascii="Times New Roman" w:eastAsia="Times New Roman" w:hAnsi="Times New Roman" w:cs="Times New Roman"/>
        </w:rPr>
        <w:lastRenderedPageBreak/>
        <w:t xml:space="preserve">our goal volumetric flow rate, which was at 0.2886 m^3/s. </w:t>
      </w:r>
      <w:r w:rsidR="00027051" w:rsidRPr="53171664">
        <w:rPr>
          <w:rFonts w:ascii="Times New Roman" w:eastAsia="Times New Roman" w:hAnsi="Times New Roman" w:cs="Times New Roman"/>
        </w:rPr>
        <w:t xml:space="preserve">From there, a radiator fan was found for reference that could </w:t>
      </w:r>
      <w:r w:rsidR="00DD1A28" w:rsidRPr="53171664">
        <w:rPr>
          <w:rFonts w:ascii="Times New Roman" w:eastAsia="Times New Roman" w:hAnsi="Times New Roman" w:cs="Times New Roman"/>
        </w:rPr>
        <w:t xml:space="preserve">operate within that volumetric flow rate, and </w:t>
      </w:r>
      <w:r w:rsidR="00A37F5F" w:rsidRPr="53171664">
        <w:rPr>
          <w:rFonts w:ascii="Times New Roman" w:eastAsia="Times New Roman" w:hAnsi="Times New Roman" w:cs="Times New Roman"/>
        </w:rPr>
        <w:t>in the end an SPAL fan was chosen.</w:t>
      </w:r>
    </w:p>
    <w:p w14:paraId="74602BCC" w14:textId="24167AF8" w:rsidR="46B8EB9F" w:rsidRDefault="46B8EB9F" w:rsidP="46B8EB9F">
      <w:pPr>
        <w:spacing w:line="240" w:lineRule="auto"/>
        <w:rPr>
          <w:rFonts w:ascii="Times New Roman" w:eastAsia="Times New Roman" w:hAnsi="Times New Roman" w:cs="Times New Roman"/>
        </w:rPr>
      </w:pPr>
    </w:p>
    <w:p w14:paraId="0D35378D" w14:textId="7945AE90" w:rsidR="00A37F5F" w:rsidRDefault="0E9CF341" w:rsidP="00A37F5F">
      <w:pPr>
        <w:spacing w:line="240" w:lineRule="auto"/>
        <w:jc w:val="center"/>
        <w:rPr>
          <w:rFonts w:ascii="Times New Roman" w:eastAsia="Times New Roman" w:hAnsi="Times New Roman" w:cs="Times New Roman"/>
        </w:rPr>
      </w:pPr>
      <w:r>
        <w:rPr>
          <w:noProof/>
        </w:rPr>
        <w:drawing>
          <wp:inline distT="0" distB="0" distL="0" distR="0" wp14:anchorId="3DE8366B" wp14:editId="3A6428F3">
            <wp:extent cx="2810267" cy="3924848"/>
            <wp:effectExtent l="0" t="0" r="9525" b="0"/>
            <wp:docPr id="65125733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1">
                      <a:extLst>
                        <a:ext uri="{28A0092B-C50C-407E-A947-70E740481C1C}">
                          <a14:useLocalDpi xmlns:a14="http://schemas.microsoft.com/office/drawing/2010/main" val="0"/>
                        </a:ext>
                      </a:extLst>
                    </a:blip>
                    <a:stretch>
                      <a:fillRect/>
                    </a:stretch>
                  </pic:blipFill>
                  <pic:spPr>
                    <a:xfrm>
                      <a:off x="0" y="0"/>
                      <a:ext cx="2810267" cy="3924848"/>
                    </a:xfrm>
                    <a:prstGeom prst="rect">
                      <a:avLst/>
                    </a:prstGeom>
                  </pic:spPr>
                </pic:pic>
              </a:graphicData>
            </a:graphic>
          </wp:inline>
        </w:drawing>
      </w:r>
    </w:p>
    <w:p w14:paraId="678EE96F" w14:textId="2EC04345" w:rsidR="00B61350" w:rsidRPr="005F2BA1" w:rsidRDefault="00B61350" w:rsidP="00A37F5F">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64AA2A23" w:rsidRPr="66D4EB5C">
        <w:rPr>
          <w:rFonts w:ascii="Times New Roman" w:eastAsia="Times New Roman" w:hAnsi="Times New Roman" w:cs="Times New Roman"/>
        </w:rPr>
        <w:t>24</w:t>
      </w:r>
      <w:r w:rsidRPr="53171664">
        <w:rPr>
          <w:rFonts w:ascii="Times New Roman" w:eastAsia="Times New Roman" w:hAnsi="Times New Roman" w:cs="Times New Roman"/>
        </w:rPr>
        <w:t xml:space="preserve">: Fan Specifications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wYM6p5hy","properties":{"formattedCitation":"[17]","plainCitation":"[17]","noteIndex":0},"citationItems":[{"id":95,"uris":["http://zotero.org/users/16598628/items/UIZX9PAR"],"itemData":{"id":95,"type":"webpage","container-title":"Verus Engineering","language":"en-US","title":"Radiator Fans - In Depth Explanation and Information","URL":"https://www.verus-engineering.com/blog/informative-8/radiator-fans-in-depth-explanation-and-information-32","accessed":{"date-parts":[["2025",5,19]]},"issued":{"date-parts":[["2016",10,26]]}}}],"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7]</w:t>
      </w:r>
      <w:r w:rsidRPr="3C612CE1">
        <w:rPr>
          <w:rFonts w:ascii="Times New Roman" w:hAnsi="Times New Roman" w:cs="Times New Roman"/>
        </w:rPr>
        <w:fldChar w:fldCharType="end"/>
      </w:r>
    </w:p>
    <w:p w14:paraId="1352ED07" w14:textId="7E87D0CA" w:rsidR="46B8EB9F" w:rsidRDefault="46B8EB9F" w:rsidP="46B8EB9F">
      <w:pPr>
        <w:spacing w:line="240" w:lineRule="auto"/>
        <w:jc w:val="center"/>
        <w:rPr>
          <w:rFonts w:ascii="Times New Roman" w:eastAsia="Times New Roman" w:hAnsi="Times New Roman" w:cs="Times New Roman"/>
        </w:rPr>
      </w:pPr>
    </w:p>
    <w:p w14:paraId="043A00E5" w14:textId="2CB7C0EE" w:rsidR="00211C16" w:rsidRDefault="00211C16" w:rsidP="00386290">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heat exchanger between the coolant and the ambient air, it was asked to be </w:t>
      </w:r>
      <w:r w:rsidR="00F4783E" w:rsidRPr="53171664">
        <w:rPr>
          <w:rFonts w:ascii="Times New Roman" w:eastAsia="Times New Roman" w:hAnsi="Times New Roman" w:cs="Times New Roman"/>
        </w:rPr>
        <w:t>a</w:t>
      </w:r>
      <w:r w:rsidR="0054366F" w:rsidRPr="53171664">
        <w:rPr>
          <w:rFonts w:ascii="Times New Roman" w:eastAsia="Times New Roman" w:hAnsi="Times New Roman" w:cs="Times New Roman"/>
        </w:rPr>
        <w:t>n air to liquid</w:t>
      </w:r>
      <w:r w:rsidR="00F4783E" w:rsidRPr="53171664">
        <w:rPr>
          <w:rFonts w:ascii="Times New Roman" w:eastAsia="Times New Roman" w:hAnsi="Times New Roman" w:cs="Times New Roman"/>
        </w:rPr>
        <w:t xml:space="preserve"> </w:t>
      </w:r>
      <w:r w:rsidR="0054366F" w:rsidRPr="53171664">
        <w:rPr>
          <w:rFonts w:ascii="Times New Roman" w:eastAsia="Times New Roman" w:hAnsi="Times New Roman" w:cs="Times New Roman"/>
        </w:rPr>
        <w:t>l</w:t>
      </w:r>
      <w:r w:rsidR="00F4783E" w:rsidRPr="53171664">
        <w:rPr>
          <w:rFonts w:ascii="Times New Roman" w:eastAsia="Times New Roman" w:hAnsi="Times New Roman" w:cs="Times New Roman"/>
        </w:rPr>
        <w:t>ouver-</w:t>
      </w:r>
      <w:r w:rsidR="0054366F" w:rsidRPr="53171664">
        <w:rPr>
          <w:rFonts w:ascii="Times New Roman" w:eastAsia="Times New Roman" w:hAnsi="Times New Roman" w:cs="Times New Roman"/>
        </w:rPr>
        <w:t>f</w:t>
      </w:r>
      <w:r w:rsidR="00F4783E" w:rsidRPr="53171664">
        <w:rPr>
          <w:rFonts w:ascii="Times New Roman" w:eastAsia="Times New Roman" w:hAnsi="Times New Roman" w:cs="Times New Roman"/>
        </w:rPr>
        <w:t>in</w:t>
      </w:r>
      <w:r w:rsidR="0054366F" w:rsidRPr="53171664">
        <w:rPr>
          <w:rFonts w:ascii="Times New Roman" w:eastAsia="Times New Roman" w:hAnsi="Times New Roman" w:cs="Times New Roman"/>
        </w:rPr>
        <w:t xml:space="preserve"> type </w:t>
      </w:r>
      <w:r w:rsidR="00F4783E" w:rsidRPr="53171664">
        <w:rPr>
          <w:rFonts w:ascii="Times New Roman" w:eastAsia="Times New Roman" w:hAnsi="Times New Roman" w:cs="Times New Roman"/>
        </w:rPr>
        <w:t xml:space="preserve">heat exchanger. </w:t>
      </w:r>
      <w:r w:rsidR="0071250D" w:rsidRPr="53171664">
        <w:rPr>
          <w:rFonts w:ascii="Times New Roman" w:eastAsia="Times New Roman" w:hAnsi="Times New Roman" w:cs="Times New Roman"/>
        </w:rPr>
        <w:t xml:space="preserve">To get </w:t>
      </w:r>
      <w:r w:rsidR="004E5D02" w:rsidRPr="53171664">
        <w:rPr>
          <w:rFonts w:ascii="Times New Roman" w:eastAsia="Times New Roman" w:hAnsi="Times New Roman" w:cs="Times New Roman"/>
        </w:rPr>
        <w:t xml:space="preserve">the initial design parameters, the thermal design book </w:t>
      </w:r>
      <w:r w:rsidR="00255E8D" w:rsidRPr="53171664">
        <w:rPr>
          <w:rFonts w:ascii="Times New Roman" w:eastAsia="Times New Roman" w:hAnsi="Times New Roman" w:cs="Times New Roman"/>
        </w:rPr>
        <w:t>once again was of assistance</w:t>
      </w:r>
      <w:r w:rsidR="009E68B1" w:rsidRPr="53171664">
        <w:rPr>
          <w:rFonts w:ascii="Times New Roman" w:eastAsia="Times New Roman" w:hAnsi="Times New Roman" w:cs="Times New Roman"/>
        </w:rPr>
        <w:t xml:space="preserve">, specifically chapter 4.9, a section dedicated entirely to louver-fin heat exchangers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P5o6RbrF","properties":{"formattedCitation":"[16]","plainCitation":"[16]","noteIndex":0},"citationItems":[{"id":99,"uris":["http://zotero.org/users/16598628/items/2U7X5I57"],"itemData":{"id":99,"type":"book","edition":"1","ISBN":"978-0-470-49662-6","language":"en","license":"http://doi.wiley.com/10.1002/tdm_license_1.1","note":"DOI: 10.1002/9780470949979","publisher":"Wiley","source":"DOI.org (Crossref)","title":"Thermal Design: Heat Sinks, Thermoelectrics, Heat Pipes, Compact Heat Exchangers, and Solar Cells","title-short":"Thermal Design","URL":"https://onlinelibrary.wiley.com/doi/book/10.1002/9780470949979","author":[{"family":"Lee","given":"HoSung"}],"accessed":{"date-parts":[["2025",5,19]]},"issued":{"date-parts":[["2010",11,3]]}}}],"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6]</w:t>
      </w:r>
      <w:r w:rsidRPr="3C612CE1">
        <w:rPr>
          <w:rFonts w:ascii="Times New Roman" w:hAnsi="Times New Roman" w:cs="Times New Roman"/>
        </w:rPr>
        <w:fldChar w:fldCharType="end"/>
      </w:r>
      <w:r w:rsidR="00255E8D" w:rsidRPr="53171664">
        <w:rPr>
          <w:rFonts w:ascii="Times New Roman" w:eastAsia="Times New Roman" w:hAnsi="Times New Roman" w:cs="Times New Roman"/>
        </w:rPr>
        <w:t xml:space="preserve">. </w:t>
      </w:r>
    </w:p>
    <w:p w14:paraId="756A4BD4" w14:textId="530512B5" w:rsidR="46B8EB9F" w:rsidRDefault="46B8EB9F" w:rsidP="46B8EB9F">
      <w:pPr>
        <w:spacing w:line="240" w:lineRule="auto"/>
        <w:ind w:firstLine="720"/>
        <w:rPr>
          <w:rFonts w:ascii="Times New Roman" w:eastAsia="Times New Roman" w:hAnsi="Times New Roman" w:cs="Times New Roman"/>
        </w:rPr>
      </w:pPr>
    </w:p>
    <w:p w14:paraId="657EB1BE" w14:textId="1EFCCEEF" w:rsidR="0036087A" w:rsidRDefault="008952E9" w:rsidP="46B8EB9F">
      <w:pPr>
        <w:spacing w:line="240" w:lineRule="auto"/>
        <w:jc w:val="center"/>
        <w:rPr>
          <w:rFonts w:ascii="Times New Roman" w:eastAsia="Times New Roman" w:hAnsi="Times New Roman" w:cs="Times New Roman"/>
        </w:rPr>
      </w:pPr>
      <w:r>
        <w:rPr>
          <w:noProof/>
        </w:rPr>
        <w:lastRenderedPageBreak/>
        <w:drawing>
          <wp:inline distT="0" distB="0" distL="0" distR="0" wp14:anchorId="7B6A348C" wp14:editId="6A21E5E0">
            <wp:extent cx="4810125" cy="4594800"/>
            <wp:effectExtent l="0" t="0" r="0" b="0"/>
            <wp:docPr id="1065601070" name="Picture 1" descr="Diagram of a heat exchang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810125" cy="4594800"/>
                    </a:xfrm>
                    <a:prstGeom prst="rect">
                      <a:avLst/>
                    </a:prstGeom>
                  </pic:spPr>
                </pic:pic>
              </a:graphicData>
            </a:graphic>
          </wp:inline>
        </w:drawing>
      </w:r>
    </w:p>
    <w:p w14:paraId="26B61B28" w14:textId="7DF0C258" w:rsidR="0036087A" w:rsidRDefault="0036087A" w:rsidP="008952E9">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6C9C8741" w:rsidRPr="66D4EB5C">
        <w:rPr>
          <w:rFonts w:ascii="Times New Roman" w:eastAsia="Times New Roman" w:hAnsi="Times New Roman" w:cs="Times New Roman"/>
        </w:rPr>
        <w:t>25</w:t>
      </w:r>
      <w:r w:rsidRPr="53171664">
        <w:rPr>
          <w:rFonts w:ascii="Times New Roman" w:eastAsia="Times New Roman" w:hAnsi="Times New Roman" w:cs="Times New Roman"/>
        </w:rPr>
        <w:t xml:space="preserve">: Louver-Fin Heat Exchanger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Rsk7S09Z","properties":{"formattedCitation":"[16]","plainCitation":"[16]","noteIndex":0},"citationItems":[{"id":99,"uris":["http://zotero.org/users/16598628/items/2U7X5I57"],"itemData":{"id":99,"type":"book","edition":"1","ISBN":"978-0-470-49662-6","language":"en","license":"http://doi.wiley.com/10.1002/tdm_license_1.1","note":"DOI: 10.1002/9780470949979","publisher":"Wiley","source":"DOI.org (Crossref)","title":"Thermal Design: Heat Sinks, Thermoelectrics, Heat Pipes, Compact Heat Exchangers, and Solar Cells","title-short":"Thermal Design","URL":"https://onlinelibrary.wiley.com/doi/book/10.1002/9780470949979","author":[{"family":"Lee","given":"HoSung"}],"accessed":{"date-parts":[["2025",5,19]]},"issued":{"date-parts":[["2010",11,3]]}}}],"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6]</w:t>
      </w:r>
      <w:r w:rsidRPr="3C612CE1">
        <w:rPr>
          <w:rFonts w:ascii="Times New Roman" w:hAnsi="Times New Roman" w:cs="Times New Roman"/>
        </w:rPr>
        <w:fldChar w:fldCharType="end"/>
      </w:r>
    </w:p>
    <w:p w14:paraId="1C5690D2" w14:textId="07B20BF6" w:rsidR="46B8EB9F" w:rsidRDefault="46B8EB9F" w:rsidP="46B8EB9F">
      <w:pPr>
        <w:spacing w:line="240" w:lineRule="auto"/>
        <w:jc w:val="center"/>
        <w:rPr>
          <w:rFonts w:ascii="Times New Roman" w:eastAsia="Times New Roman" w:hAnsi="Times New Roman" w:cs="Times New Roman"/>
        </w:rPr>
      </w:pPr>
    </w:p>
    <w:p w14:paraId="1039FF23" w14:textId="2D2BCEFF" w:rsidR="0036087A" w:rsidRDefault="00265911" w:rsidP="00EA50FC">
      <w:pPr>
        <w:spacing w:line="240" w:lineRule="auto"/>
        <w:rPr>
          <w:rFonts w:ascii="Times New Roman" w:eastAsia="Times New Roman" w:hAnsi="Times New Roman" w:cs="Times New Roman"/>
        </w:rPr>
      </w:pPr>
      <w:r>
        <w:rPr>
          <w:rFonts w:ascii="Times New Roman" w:hAnsi="Times New Roman" w:cs="Times New Roman"/>
        </w:rPr>
        <w:tab/>
      </w:r>
      <w:r w:rsidRPr="53171664">
        <w:rPr>
          <w:rFonts w:ascii="Times New Roman" w:eastAsia="Times New Roman" w:hAnsi="Times New Roman" w:cs="Times New Roman"/>
        </w:rPr>
        <w:t xml:space="preserve">Using the equations from the textbook as well </w:t>
      </w:r>
      <w:r w:rsidR="008D3E4C" w:rsidRPr="53171664">
        <w:rPr>
          <w:rFonts w:ascii="Times New Roman" w:eastAsia="Times New Roman" w:hAnsi="Times New Roman" w:cs="Times New Roman"/>
        </w:rPr>
        <w:t>as the correlations for the louver fin ge</w:t>
      </w:r>
      <w:r w:rsidR="00387446" w:rsidRPr="53171664">
        <w:rPr>
          <w:rFonts w:ascii="Times New Roman" w:eastAsia="Times New Roman" w:hAnsi="Times New Roman" w:cs="Times New Roman"/>
        </w:rPr>
        <w:t xml:space="preserve">ometry, </w:t>
      </w:r>
      <w:r w:rsidR="00200C5B" w:rsidRPr="53171664">
        <w:rPr>
          <w:rFonts w:ascii="Times New Roman" w:eastAsia="Times New Roman" w:hAnsi="Times New Roman" w:cs="Times New Roman"/>
        </w:rPr>
        <w:t xml:space="preserve">a preliminary design was optimized to </w:t>
      </w:r>
      <w:r w:rsidR="000C760B" w:rsidRPr="53171664">
        <w:rPr>
          <w:rFonts w:ascii="Times New Roman" w:eastAsia="Times New Roman" w:hAnsi="Times New Roman" w:cs="Times New Roman"/>
        </w:rPr>
        <w:t xml:space="preserve">obtain the starting </w:t>
      </w:r>
      <w:r w:rsidR="007C32A9" w:rsidRPr="53171664">
        <w:rPr>
          <w:rFonts w:ascii="Times New Roman" w:eastAsia="Times New Roman" w:hAnsi="Times New Roman" w:cs="Times New Roman"/>
        </w:rPr>
        <w:t>dimensions and geometry of the heat exchanger.</w:t>
      </w:r>
      <w:r w:rsidR="003A40EA" w:rsidRPr="53171664">
        <w:rPr>
          <w:rFonts w:ascii="Times New Roman" w:eastAsia="Times New Roman" w:hAnsi="Times New Roman" w:cs="Times New Roman"/>
        </w:rPr>
        <w:t xml:space="preserve"> In the end, we obtained the following parameters for the louver</w:t>
      </w:r>
      <w:r w:rsidR="00594EC1" w:rsidRPr="53171664">
        <w:rPr>
          <w:rFonts w:ascii="Times New Roman" w:eastAsia="Times New Roman" w:hAnsi="Times New Roman" w:cs="Times New Roman"/>
        </w:rPr>
        <w:t>-fin heat exchanger as shown below.</w:t>
      </w:r>
    </w:p>
    <w:p w14:paraId="2B833CDD" w14:textId="7B909B36" w:rsidR="000A5AA4" w:rsidRDefault="000A5AA4" w:rsidP="000A5AA4">
      <w:pPr>
        <w:spacing w:line="240" w:lineRule="auto"/>
        <w:jc w:val="center"/>
        <w:rPr>
          <w:rFonts w:ascii="Times New Roman" w:eastAsia="Times New Roman" w:hAnsi="Times New Roman" w:cs="Times New Roman"/>
        </w:rPr>
      </w:pPr>
      <w:r>
        <w:rPr>
          <w:noProof/>
        </w:rPr>
        <w:lastRenderedPageBreak/>
        <w:drawing>
          <wp:inline distT="0" distB="0" distL="0" distR="0" wp14:anchorId="2F72398B" wp14:editId="795DDCFA">
            <wp:extent cx="5943600" cy="4024630"/>
            <wp:effectExtent l="0" t="0" r="0" b="0"/>
            <wp:docPr id="12186249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5943600" cy="4024630"/>
                    </a:xfrm>
                    <a:prstGeom prst="rect">
                      <a:avLst/>
                    </a:prstGeom>
                  </pic:spPr>
                </pic:pic>
              </a:graphicData>
            </a:graphic>
          </wp:inline>
        </w:drawing>
      </w:r>
      <w:r w:rsidRPr="53171664">
        <w:rPr>
          <w:rFonts w:ascii="Times New Roman" w:eastAsia="Times New Roman" w:hAnsi="Times New Roman" w:cs="Times New Roman"/>
        </w:rPr>
        <w:t xml:space="preserve">Figure </w:t>
      </w:r>
      <w:r w:rsidR="08B55AFC" w:rsidRPr="4B0CEF5C">
        <w:rPr>
          <w:rFonts w:ascii="Times New Roman" w:eastAsia="Times New Roman" w:hAnsi="Times New Roman" w:cs="Times New Roman"/>
        </w:rPr>
        <w:t>26</w:t>
      </w:r>
      <w:r w:rsidRPr="53171664">
        <w:rPr>
          <w:rFonts w:ascii="Times New Roman" w:eastAsia="Times New Roman" w:hAnsi="Times New Roman" w:cs="Times New Roman"/>
        </w:rPr>
        <w:t>: Air Side Parameters</w:t>
      </w:r>
    </w:p>
    <w:p w14:paraId="3363450F" w14:textId="762F8CD8" w:rsidR="6D885C44" w:rsidRDefault="6D885C44" w:rsidP="6D885C44">
      <w:pPr>
        <w:spacing w:line="240" w:lineRule="auto"/>
        <w:jc w:val="center"/>
        <w:rPr>
          <w:rFonts w:ascii="Times New Roman" w:eastAsia="Times New Roman" w:hAnsi="Times New Roman" w:cs="Times New Roman"/>
        </w:rPr>
      </w:pPr>
    </w:p>
    <w:p w14:paraId="44113732" w14:textId="0BB7230B" w:rsidR="46B8EB9F" w:rsidRDefault="00600F0C"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For dimensions, the radiator came out to a width of 2.3 feet, 0.5374 ft in height, and a depth of only 15 mm, making it fit perfectly into the Ford transit model.</w:t>
      </w:r>
    </w:p>
    <w:p w14:paraId="1262AC08" w14:textId="3496A03B" w:rsidR="00A63330" w:rsidRDefault="0702ADF6" w:rsidP="00A63330">
      <w:pPr>
        <w:spacing w:line="240" w:lineRule="auto"/>
        <w:jc w:val="center"/>
        <w:rPr>
          <w:rFonts w:ascii="Times New Roman" w:eastAsia="Times New Roman" w:hAnsi="Times New Roman" w:cs="Times New Roman"/>
        </w:rPr>
      </w:pPr>
      <w:r>
        <w:rPr>
          <w:noProof/>
        </w:rPr>
        <w:lastRenderedPageBreak/>
        <w:drawing>
          <wp:inline distT="0" distB="0" distL="0" distR="0" wp14:anchorId="118DB866" wp14:editId="11C293F2">
            <wp:extent cx="5943600" cy="5443855"/>
            <wp:effectExtent l="0" t="0" r="0" b="4445"/>
            <wp:docPr id="488014950" name="Picture 1" descr="A computer drawing of a radia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4">
                      <a:extLst>
                        <a:ext uri="{28A0092B-C50C-407E-A947-70E740481C1C}">
                          <a14:useLocalDpi xmlns:a14="http://schemas.microsoft.com/office/drawing/2010/main" val="0"/>
                        </a:ext>
                      </a:extLst>
                    </a:blip>
                    <a:stretch>
                      <a:fillRect/>
                    </a:stretch>
                  </pic:blipFill>
                  <pic:spPr>
                    <a:xfrm>
                      <a:off x="0" y="0"/>
                      <a:ext cx="5943600" cy="5443855"/>
                    </a:xfrm>
                    <a:prstGeom prst="rect">
                      <a:avLst/>
                    </a:prstGeom>
                  </pic:spPr>
                </pic:pic>
              </a:graphicData>
            </a:graphic>
          </wp:inline>
        </w:drawing>
      </w:r>
    </w:p>
    <w:p w14:paraId="2E8DB299" w14:textId="6C9C5A69" w:rsidR="00600F0C" w:rsidRDefault="00600F0C" w:rsidP="00600F0C">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2F315A68" w:rsidRPr="4B0CEF5C">
        <w:rPr>
          <w:rFonts w:ascii="Times New Roman" w:eastAsia="Times New Roman" w:hAnsi="Times New Roman" w:cs="Times New Roman"/>
        </w:rPr>
        <w:t>27</w:t>
      </w:r>
      <w:r w:rsidRPr="53171664">
        <w:rPr>
          <w:rFonts w:ascii="Times New Roman" w:eastAsia="Times New Roman" w:hAnsi="Times New Roman" w:cs="Times New Roman"/>
        </w:rPr>
        <w:t>: Radiator on Ford Transit</w:t>
      </w:r>
    </w:p>
    <w:p w14:paraId="7F3EC1BA" w14:textId="524FBAB0" w:rsidR="46B8EB9F" w:rsidRDefault="007E7001" w:rsidP="46B8EB9F">
      <w:pPr>
        <w:spacing w:line="240" w:lineRule="auto"/>
        <w:jc w:val="center"/>
        <w:rPr>
          <w:rFonts w:ascii="Times New Roman" w:eastAsia="Times New Roman" w:hAnsi="Times New Roman" w:cs="Times New Roman"/>
        </w:rPr>
      </w:pPr>
      <w:r>
        <w:rPr>
          <w:noProof/>
        </w:rPr>
        <w:lastRenderedPageBreak/>
        <w:drawing>
          <wp:inline distT="0" distB="0" distL="0" distR="0" wp14:anchorId="1A262956" wp14:editId="745F3527">
            <wp:extent cx="5943600" cy="3853815"/>
            <wp:effectExtent l="0" t="0" r="0" b="0"/>
            <wp:docPr id="38911720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5943600" cy="3853815"/>
                    </a:xfrm>
                    <a:prstGeom prst="rect">
                      <a:avLst/>
                    </a:prstGeom>
                  </pic:spPr>
                </pic:pic>
              </a:graphicData>
            </a:graphic>
          </wp:inline>
        </w:drawing>
      </w:r>
      <w:r w:rsidRPr="53171664">
        <w:rPr>
          <w:rFonts w:ascii="Times New Roman" w:eastAsia="Times New Roman" w:hAnsi="Times New Roman" w:cs="Times New Roman"/>
        </w:rPr>
        <w:t xml:space="preserve">Figure </w:t>
      </w:r>
      <w:r w:rsidR="788F12A1" w:rsidRPr="326325FF">
        <w:rPr>
          <w:rFonts w:ascii="Times New Roman" w:eastAsia="Times New Roman" w:hAnsi="Times New Roman" w:cs="Times New Roman"/>
        </w:rPr>
        <w:t>28</w:t>
      </w:r>
      <w:r w:rsidRPr="53171664">
        <w:rPr>
          <w:rFonts w:ascii="Times New Roman" w:eastAsia="Times New Roman" w:hAnsi="Times New Roman" w:cs="Times New Roman"/>
        </w:rPr>
        <w:t>: Coolant Side Parameters</w:t>
      </w:r>
    </w:p>
    <w:p w14:paraId="1C0A23FA" w14:textId="2C3BA5D6" w:rsidR="00491F5A" w:rsidRDefault="00FD0D2A"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coolant side, an Ebara EVMS (L)1 10/0.55* pump was selected as it was found that the coolant needed to flow at a rate of about 20 </w:t>
      </w:r>
      <w:r w:rsidR="007B0C22" w:rsidRPr="53171664">
        <w:rPr>
          <w:rFonts w:ascii="Times New Roman" w:eastAsia="Times New Roman" w:hAnsi="Times New Roman" w:cs="Times New Roman"/>
        </w:rPr>
        <w:t xml:space="preserve">L/min in order to avoid overheating before it could arrive at the louver fin heat exchanger. </w:t>
      </w:r>
      <w:r w:rsidR="005633D3" w:rsidRPr="53171664">
        <w:rPr>
          <w:rFonts w:ascii="Times New Roman" w:eastAsia="Times New Roman" w:hAnsi="Times New Roman" w:cs="Times New Roman"/>
        </w:rPr>
        <w:t xml:space="preserve">It was found when sizing the pump that a </w:t>
      </w:r>
      <w:r w:rsidR="00A132A5" w:rsidRPr="53171664">
        <w:rPr>
          <w:rFonts w:ascii="Times New Roman" w:eastAsia="Times New Roman" w:hAnsi="Times New Roman" w:cs="Times New Roman"/>
        </w:rPr>
        <w:t>speed of 600 RPM hovered close enough to the 20 L/min speed needed for the coolant loop.</w:t>
      </w:r>
    </w:p>
    <w:p w14:paraId="03C57443" w14:textId="54257C82" w:rsidR="00A132A5" w:rsidRDefault="35B64FAE" w:rsidP="004A02BF">
      <w:pPr>
        <w:spacing w:line="240" w:lineRule="auto"/>
        <w:jc w:val="center"/>
        <w:rPr>
          <w:rFonts w:ascii="Times New Roman" w:eastAsia="Times New Roman" w:hAnsi="Times New Roman" w:cs="Times New Roman"/>
        </w:rPr>
      </w:pPr>
      <w:r>
        <w:rPr>
          <w:noProof/>
        </w:rPr>
        <w:drawing>
          <wp:inline distT="0" distB="0" distL="0" distR="0" wp14:anchorId="3D2661E4" wp14:editId="5CEFB87C">
            <wp:extent cx="5943600" cy="1303655"/>
            <wp:effectExtent l="0" t="0" r="0" b="0"/>
            <wp:docPr id="1628790371"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5943600" cy="1303655"/>
                    </a:xfrm>
                    <a:prstGeom prst="rect">
                      <a:avLst/>
                    </a:prstGeom>
                  </pic:spPr>
                </pic:pic>
              </a:graphicData>
            </a:graphic>
          </wp:inline>
        </w:drawing>
      </w:r>
    </w:p>
    <w:p w14:paraId="172F5459" w14:textId="22DBC0E3" w:rsidR="004A02BF" w:rsidRDefault="004A02BF" w:rsidP="004A02BF">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67F49008" w:rsidRPr="326325FF">
        <w:rPr>
          <w:rFonts w:ascii="Times New Roman" w:eastAsia="Times New Roman" w:hAnsi="Times New Roman" w:cs="Times New Roman"/>
        </w:rPr>
        <w:t>29</w:t>
      </w:r>
      <w:r w:rsidRPr="53171664">
        <w:rPr>
          <w:rFonts w:ascii="Times New Roman" w:eastAsia="Times New Roman" w:hAnsi="Times New Roman" w:cs="Times New Roman"/>
        </w:rPr>
        <w:t>: Radiator System</w:t>
      </w:r>
    </w:p>
    <w:p w14:paraId="616DC484" w14:textId="77777777" w:rsidR="004A02BF" w:rsidRDefault="004A02BF" w:rsidP="004A02BF">
      <w:pPr>
        <w:spacing w:line="240" w:lineRule="auto"/>
        <w:rPr>
          <w:rFonts w:ascii="Times New Roman" w:eastAsia="Times New Roman" w:hAnsi="Times New Roman" w:cs="Times New Roman"/>
        </w:rPr>
      </w:pPr>
    </w:p>
    <w:p w14:paraId="098C2587" w14:textId="4D38A418" w:rsidR="03960965" w:rsidRDefault="1DE740C7" w:rsidP="03960965">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 xml:space="preserve">Inverter Cold Plate </w:t>
      </w:r>
    </w:p>
    <w:p w14:paraId="65F68453" w14:textId="3C388CC6" w:rsidR="3867AD62" w:rsidRDefault="7DF53088" w:rsidP="06C0E665">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inverter is represented with 5 IGBTs that are connected to a PCB. There are four inverters total, per motor, that power is equally distributed to. Due to the efficiency of the inverter the junction temperature of the IGBTs must be managed by a cold plate heat exchanger and kept under 125degC. Upon research of PCBs a model from Infineon with a surface area of 21.5mm by 16.3mm will be applied to the thermal interface material </w:t>
      </w:r>
      <w:r w:rsidR="002148C6">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ASljD7el","properties":{"formattedCitation":"[18]","plainCitation":"[18]","noteIndex":0},"citationItems":[{"id":109,"uris":["http://zotero.org/users/16598628/items/9W9TDC53"],"itemData":{"id":109,"type":"webpage","URL":"https://www.infineon.com/dgdl/Infineon-IKW15N120H3-DataSheet-v01_10-EN.pdf?fileId=db3a304325305e6d01258df9167d3741"}}],"schema":"https://github.com/citation-style-language/schema/raw/master/csl-citation.json"} </w:instrText>
      </w:r>
      <w:r w:rsidR="002148C6">
        <w:rPr>
          <w:rFonts w:ascii="Times New Roman" w:eastAsia="Times New Roman" w:hAnsi="Times New Roman" w:cs="Times New Roman"/>
        </w:rPr>
        <w:fldChar w:fldCharType="separate"/>
      </w:r>
      <w:r w:rsidR="009C61D1" w:rsidRPr="009C61D1">
        <w:rPr>
          <w:rFonts w:ascii="Times New Roman" w:hAnsi="Times New Roman" w:cs="Times New Roman"/>
        </w:rPr>
        <w:t>[18]</w:t>
      </w:r>
      <w:r w:rsidR="002148C6">
        <w:rPr>
          <w:rFonts w:ascii="Times New Roman" w:eastAsia="Times New Roman" w:hAnsi="Times New Roman" w:cs="Times New Roman"/>
        </w:rPr>
        <w:fldChar w:fldCharType="end"/>
      </w:r>
      <w:r w:rsidRPr="53171664">
        <w:rPr>
          <w:rFonts w:ascii="Times New Roman" w:eastAsia="Times New Roman" w:hAnsi="Times New Roman" w:cs="Times New Roman"/>
        </w:rPr>
        <w:t xml:space="preserve">. The IGBTs have a resistance of 0.1 K/W, as given in the problem statement. The PCB resistance is assumed to be </w:t>
      </w:r>
      <w:r w:rsidRPr="53171664">
        <w:rPr>
          <w:rFonts w:ascii="Times New Roman" w:eastAsia="Times New Roman" w:hAnsi="Times New Roman" w:cs="Times New Roman"/>
        </w:rPr>
        <w:lastRenderedPageBreak/>
        <w:t xml:space="preserve">infinitely large so that the heat flow path from the PCB is going directly to </w:t>
      </w:r>
      <w:r w:rsidR="2B3D409B" w:rsidRPr="53171664">
        <w:rPr>
          <w:rFonts w:ascii="Times New Roman" w:eastAsia="Times New Roman" w:hAnsi="Times New Roman" w:cs="Times New Roman"/>
        </w:rPr>
        <w:t>the designed</w:t>
      </w:r>
      <w:r w:rsidRPr="53171664">
        <w:rPr>
          <w:rFonts w:ascii="Times New Roman" w:eastAsia="Times New Roman" w:hAnsi="Times New Roman" w:cs="Times New Roman"/>
        </w:rPr>
        <w:t xml:space="preserve"> heat sink. Although this isn't a realistic condition as there would definitely be heat dissipated into the PCB, this accounts for a </w:t>
      </w:r>
      <w:r w:rsidR="4915948F" w:rsidRPr="53171664">
        <w:rPr>
          <w:rFonts w:ascii="Times New Roman" w:eastAsia="Times New Roman" w:hAnsi="Times New Roman" w:cs="Times New Roman"/>
        </w:rPr>
        <w:t>worst-case</w:t>
      </w:r>
      <w:r w:rsidRPr="53171664">
        <w:rPr>
          <w:rFonts w:ascii="Times New Roman" w:eastAsia="Times New Roman" w:hAnsi="Times New Roman" w:cs="Times New Roman"/>
        </w:rPr>
        <w:t xml:space="preserve"> condition and any other heat flow paths would further assist in the cooling of the IBGTs. There is a copper cold plate attached to the PCBs with </w:t>
      </w:r>
      <w:r w:rsidR="35E88FC7" w:rsidRPr="53171664">
        <w:rPr>
          <w:rFonts w:ascii="Times New Roman" w:eastAsia="Times New Roman" w:hAnsi="Times New Roman" w:cs="Times New Roman"/>
        </w:rPr>
        <w:t>an area</w:t>
      </w:r>
      <w:r w:rsidRPr="53171664">
        <w:rPr>
          <w:rFonts w:ascii="Times New Roman" w:eastAsia="Times New Roman" w:hAnsi="Times New Roman" w:cs="Times New Roman"/>
        </w:rPr>
        <w:t xml:space="preserve"> of </w:t>
      </w:r>
      <w:r w:rsidR="6C6258C9" w:rsidRPr="53171664">
        <w:rPr>
          <w:rFonts w:ascii="Times New Roman" w:eastAsia="Times New Roman" w:hAnsi="Times New Roman" w:cs="Times New Roman"/>
        </w:rPr>
        <w:t>0.0108</w:t>
      </w:r>
      <w:r w:rsidR="003D6FEE" w:rsidRPr="53171664">
        <w:rPr>
          <w:rFonts w:ascii="Times New Roman" w:eastAsia="Times New Roman" w:hAnsi="Times New Roman" w:cs="Times New Roman"/>
        </w:rPr>
        <w:t xml:space="preserve"> </w:t>
      </w:r>
      <w:r w:rsidR="34A3FA4D" w:rsidRPr="53171664">
        <w:rPr>
          <w:rFonts w:ascii="Times New Roman" w:eastAsia="Times New Roman" w:hAnsi="Times New Roman" w:cs="Times New Roman"/>
        </w:rPr>
        <w:t>m</w:t>
      </w:r>
      <w:r w:rsidR="003D6FEE" w:rsidRPr="53171664">
        <w:rPr>
          <w:rFonts w:ascii="Times New Roman" w:eastAsia="Times New Roman" w:hAnsi="Times New Roman" w:cs="Times New Roman"/>
        </w:rPr>
        <w:t>²</w:t>
      </w:r>
      <w:r w:rsidR="00A40FBC" w:rsidRPr="53171664">
        <w:rPr>
          <w:rFonts w:ascii="Times New Roman" w:eastAsia="Times New Roman" w:hAnsi="Times New Roman" w:cs="Times New Roman"/>
        </w:rPr>
        <w:t xml:space="preserve"> </w:t>
      </w:r>
      <w:r w:rsidR="00290F8D" w:rsidRPr="53171664">
        <w:rPr>
          <w:rFonts w:ascii="Times New Roman" w:eastAsia="Times New Roman" w:hAnsi="Times New Roman" w:cs="Times New Roman"/>
        </w:rPr>
        <w:t xml:space="preserve">and thickness of </w:t>
      </w:r>
      <w:r w:rsidR="0070701E" w:rsidRPr="53171664">
        <w:rPr>
          <w:rFonts w:ascii="Times New Roman" w:eastAsia="Times New Roman" w:hAnsi="Times New Roman" w:cs="Times New Roman"/>
        </w:rPr>
        <w:t>5</w:t>
      </w:r>
      <w:r w:rsidR="00227B4E" w:rsidRPr="53171664">
        <w:rPr>
          <w:rFonts w:ascii="Times New Roman" w:eastAsia="Times New Roman" w:hAnsi="Times New Roman" w:cs="Times New Roman"/>
        </w:rPr>
        <w:t xml:space="preserve"> </w:t>
      </w:r>
      <w:r w:rsidR="0070701E" w:rsidRPr="53171664">
        <w:rPr>
          <w:rFonts w:ascii="Times New Roman" w:eastAsia="Times New Roman" w:hAnsi="Times New Roman" w:cs="Times New Roman"/>
        </w:rPr>
        <w:t>mm</w:t>
      </w:r>
      <w:r w:rsidR="00227B4E" w:rsidRPr="53171664">
        <w:rPr>
          <w:rFonts w:ascii="Times New Roman" w:eastAsia="Times New Roman" w:hAnsi="Times New Roman" w:cs="Times New Roman"/>
        </w:rPr>
        <w:t xml:space="preserve">, </w:t>
      </w:r>
      <w:r w:rsidRPr="53171664">
        <w:rPr>
          <w:rFonts w:ascii="Times New Roman" w:eastAsia="Times New Roman" w:hAnsi="Times New Roman" w:cs="Times New Roman"/>
        </w:rPr>
        <w:t xml:space="preserve">which also has a very low resistance of </w:t>
      </w:r>
      <w:r w:rsidR="001148E0" w:rsidRPr="53171664">
        <w:rPr>
          <w:rFonts w:ascii="Times New Roman" w:eastAsia="Times New Roman" w:hAnsi="Times New Roman" w:cs="Times New Roman"/>
        </w:rPr>
        <w:t>0.00</w:t>
      </w:r>
      <w:r w:rsidR="00A277B7" w:rsidRPr="53171664">
        <w:rPr>
          <w:rFonts w:ascii="Times New Roman" w:eastAsia="Times New Roman" w:hAnsi="Times New Roman" w:cs="Times New Roman"/>
        </w:rPr>
        <w:t>115 K/W</w:t>
      </w:r>
      <w:r w:rsidRPr="53171664">
        <w:rPr>
          <w:rFonts w:ascii="Times New Roman" w:eastAsia="Times New Roman" w:hAnsi="Times New Roman" w:cs="Times New Roman"/>
        </w:rPr>
        <w:t xml:space="preserve"> given that copper has a low thermal conductivity of 401 W/m</w:t>
      </w:r>
      <w:r w:rsidR="416325A7" w:rsidRPr="53171664">
        <w:rPr>
          <w:rFonts w:ascii="Times New Roman" w:eastAsia="Times New Roman" w:hAnsi="Times New Roman" w:cs="Times New Roman"/>
        </w:rPr>
        <w:t>/</w:t>
      </w:r>
      <w:r w:rsidR="00BD5286" w:rsidRPr="53171664">
        <w:rPr>
          <w:rFonts w:ascii="Times New Roman" w:eastAsia="Times New Roman" w:hAnsi="Times New Roman" w:cs="Times New Roman"/>
        </w:rPr>
        <w:t>K</w:t>
      </w:r>
      <w:r w:rsidRPr="53171664">
        <w:rPr>
          <w:rFonts w:ascii="Times New Roman" w:eastAsia="Times New Roman" w:hAnsi="Times New Roman" w:cs="Times New Roman"/>
        </w:rPr>
        <w:t xml:space="preserve"> </w:t>
      </w:r>
      <w:r w:rsidR="00E26F9A">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lkWXBMfO","properties":{"formattedCitation":"[16]","plainCitation":"[16]","noteIndex":0},"citationItems":[{"id":99,"uris":["http://zotero.org/users/16598628/items/2U7X5I57"],"itemData":{"id":99,"type":"book","edition":"1","ISBN":"978-0-470-49662-6","language":"en","license":"http://doi.wiley.com/10.1002/tdm_license_1.1","note":"DOI: 10.1002/9780470949979","publisher":"Wiley","source":"DOI.org (Crossref)","title":"Thermal Design: Heat Sinks, Thermoelectrics, Heat Pipes, Compact Heat Exchangers, and Solar Cells","title-short":"Thermal Design","URL":"https://onlinelibrary.wiley.com/doi/book/10.1002/9780470949979","author":[{"family":"Lee","given":"HoSung"}],"accessed":{"date-parts":[["2025",5,19]]},"issued":{"date-parts":[["2010",11,3]]}}}],"schema":"https://github.com/citation-style-language/schema/raw/master/csl-citation.json"} </w:instrText>
      </w:r>
      <w:r w:rsidR="00E26F9A">
        <w:rPr>
          <w:rFonts w:ascii="Times New Roman" w:eastAsia="Times New Roman" w:hAnsi="Times New Roman" w:cs="Times New Roman"/>
        </w:rPr>
        <w:fldChar w:fldCharType="separate"/>
      </w:r>
      <w:r w:rsidR="009C61D1" w:rsidRPr="009C61D1">
        <w:rPr>
          <w:rFonts w:ascii="Times New Roman" w:hAnsi="Times New Roman" w:cs="Times New Roman"/>
        </w:rPr>
        <w:t>[16]</w:t>
      </w:r>
      <w:r w:rsidR="00E26F9A">
        <w:rPr>
          <w:rFonts w:ascii="Times New Roman" w:eastAsia="Times New Roman" w:hAnsi="Times New Roman" w:cs="Times New Roman"/>
        </w:rPr>
        <w:fldChar w:fldCharType="end"/>
      </w:r>
      <w:r w:rsidRPr="53171664">
        <w:rPr>
          <w:rFonts w:ascii="Times New Roman" w:eastAsia="Times New Roman" w:hAnsi="Times New Roman" w:cs="Times New Roman"/>
        </w:rPr>
        <w:t xml:space="preserve">. The thermal interface material is Artic Silver </w:t>
      </w:r>
      <w:r w:rsidR="00BD5286" w:rsidRPr="53171664">
        <w:rPr>
          <w:rFonts w:ascii="Times New Roman" w:eastAsia="Times New Roman" w:hAnsi="Times New Roman" w:cs="Times New Roman"/>
        </w:rPr>
        <w:t>5</w:t>
      </w:r>
      <w:r w:rsidRPr="53171664">
        <w:rPr>
          <w:rFonts w:ascii="Times New Roman" w:eastAsia="Times New Roman" w:hAnsi="Times New Roman" w:cs="Times New Roman"/>
        </w:rPr>
        <w:t xml:space="preserve"> thermal paste with a thermal conductivity of 8.9 W/m</w:t>
      </w:r>
      <w:r w:rsidR="64394BEA" w:rsidRPr="53171664">
        <w:rPr>
          <w:rFonts w:ascii="Times New Roman" w:eastAsia="Times New Roman" w:hAnsi="Times New Roman" w:cs="Times New Roman"/>
        </w:rPr>
        <w:t>/</w:t>
      </w:r>
      <w:r w:rsidRPr="53171664">
        <w:rPr>
          <w:rFonts w:ascii="Times New Roman" w:eastAsia="Times New Roman" w:hAnsi="Times New Roman" w:cs="Times New Roman"/>
        </w:rPr>
        <w:t>K and a bond line thickness of 1</w:t>
      </w:r>
      <w:r w:rsidR="00BD5286" w:rsidRPr="53171664">
        <w:rPr>
          <w:rFonts w:ascii="Times New Roman" w:eastAsia="Times New Roman" w:hAnsi="Times New Roman" w:cs="Times New Roman"/>
        </w:rPr>
        <w:t xml:space="preserve"> </w:t>
      </w:r>
      <w:r w:rsidRPr="53171664">
        <w:rPr>
          <w:rFonts w:ascii="Times New Roman" w:eastAsia="Times New Roman" w:hAnsi="Times New Roman" w:cs="Times New Roman"/>
        </w:rPr>
        <w:t xml:space="preserve">mil </w:t>
      </w:r>
      <w:r w:rsidR="00E26F9A">
        <w:rPr>
          <w:rFonts w:ascii="Times New Roman" w:eastAsia="Times New Roman" w:hAnsi="Times New Roman" w:cs="Times New Roman"/>
        </w:rPr>
        <w:fldChar w:fldCharType="begin"/>
      </w:r>
      <w:r w:rsidR="009C61D1">
        <w:rPr>
          <w:rFonts w:ascii="Times New Roman" w:eastAsia="Times New Roman" w:hAnsi="Times New Roman" w:cs="Times New Roman"/>
        </w:rPr>
        <w:instrText xml:space="preserve"> ADDIN ZOTERO_ITEM CSL_CITATION {"citationID":"qtDCDtm4","properties":{"formattedCitation":"[19]","plainCitation":"[19]","noteIndex":0},"citationItems":[{"id":110,"uris":["http://zotero.org/users/16598628/items/FLJQTXPB"],"itemData":{"id":110,"type":"webpage","abstract":"Top Arctic Silver Selection | Order easily now: Arctic Silver ARCTIC SILVER 5 Thermally conductive paste 8.9 W/mK 3.5 g Max. temperature: 130 °C | Fast delivery | Reasonable prices","language":"en-US","title":"Buy Arctic Silver ARCTIC SILVER 5 Thermally conductive paste 8.9 W/mK 3.5 g Max. temperature: 130 °C | Conrad Electronic","title-short":"Buy Arctic Silver ARCTIC SILVER 5 Thermally conductive paste 8.9 W/mK 3.5 g Max. temperature","URL":"https://www.conrad.com/en/p/arctic-silver-arctic-silver-5-thermally-conductive-paste-8-9-w-mk-3-5-g-max-temperature-130-c-150352.html","accessed":{"date-parts":[["2025",5,20]]}}}],"schema":"https://github.com/citation-style-language/schema/raw/master/csl-citation.json"} </w:instrText>
      </w:r>
      <w:r w:rsidR="00E26F9A">
        <w:rPr>
          <w:rFonts w:ascii="Times New Roman" w:eastAsia="Times New Roman" w:hAnsi="Times New Roman" w:cs="Times New Roman"/>
        </w:rPr>
        <w:fldChar w:fldCharType="separate"/>
      </w:r>
      <w:r w:rsidR="009C61D1" w:rsidRPr="009C61D1">
        <w:rPr>
          <w:rFonts w:ascii="Times New Roman" w:hAnsi="Times New Roman" w:cs="Times New Roman"/>
        </w:rPr>
        <w:t>[19]</w:t>
      </w:r>
      <w:r w:rsidR="00E26F9A">
        <w:rPr>
          <w:rFonts w:ascii="Times New Roman" w:eastAsia="Times New Roman" w:hAnsi="Times New Roman" w:cs="Times New Roman"/>
        </w:rPr>
        <w:fldChar w:fldCharType="end"/>
      </w:r>
      <w:r w:rsidRPr="53171664">
        <w:rPr>
          <w:rFonts w:ascii="Times New Roman" w:eastAsia="Times New Roman" w:hAnsi="Times New Roman" w:cs="Times New Roman"/>
        </w:rPr>
        <w:t xml:space="preserve">. The overall series resistance of the IGBT, thermal interface materials, and the copper plate is </w:t>
      </w:r>
      <w:r w:rsidR="004553D8" w:rsidRPr="53171664">
        <w:rPr>
          <w:rFonts w:ascii="Times New Roman" w:eastAsia="Times New Roman" w:hAnsi="Times New Roman" w:cs="Times New Roman"/>
        </w:rPr>
        <w:t>0.10</w:t>
      </w:r>
      <w:r w:rsidR="00C832A4" w:rsidRPr="53171664">
        <w:rPr>
          <w:rFonts w:ascii="Times New Roman" w:eastAsia="Times New Roman" w:hAnsi="Times New Roman" w:cs="Times New Roman"/>
        </w:rPr>
        <w:t xml:space="preserve">2 </w:t>
      </w:r>
      <w:r w:rsidRPr="53171664">
        <w:rPr>
          <w:rFonts w:ascii="Times New Roman" w:eastAsia="Times New Roman" w:hAnsi="Times New Roman" w:cs="Times New Roman"/>
        </w:rPr>
        <w:t xml:space="preserve">K/W, thus allowing adequate heat to be dissipated into the fluid within the cold plate. </w:t>
      </w:r>
    </w:p>
    <w:p w14:paraId="7C0A36DE" w14:textId="5C3F2020" w:rsidR="3867AD62" w:rsidRDefault="3867AD62" w:rsidP="06C0E665">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w:t>
      </w:r>
      <w:proofErr w:type="spellStart"/>
      <w:r w:rsidRPr="53171664">
        <w:rPr>
          <w:rFonts w:ascii="Times New Roman" w:eastAsia="Times New Roman" w:hAnsi="Times New Roman" w:cs="Times New Roman"/>
        </w:rPr>
        <w:t>Simscape</w:t>
      </w:r>
      <w:proofErr w:type="spellEnd"/>
      <w:r w:rsidRPr="53171664">
        <w:rPr>
          <w:rFonts w:ascii="Times New Roman" w:eastAsia="Times New Roman" w:hAnsi="Times New Roman" w:cs="Times New Roman"/>
        </w:rPr>
        <w:t xml:space="preserve"> topology of the inverter system is set up with a controlled heat flow block going into the IGBT junction to case resistance. Following that </w:t>
      </w:r>
      <w:r w:rsidR="0231E351" w:rsidRPr="53171664">
        <w:rPr>
          <w:rFonts w:ascii="Times New Roman" w:eastAsia="Times New Roman" w:hAnsi="Times New Roman" w:cs="Times New Roman"/>
        </w:rPr>
        <w:t>are</w:t>
      </w:r>
      <w:r w:rsidRPr="53171664">
        <w:rPr>
          <w:rFonts w:ascii="Times New Roman" w:eastAsia="Times New Roman" w:hAnsi="Times New Roman" w:cs="Times New Roman"/>
        </w:rPr>
        <w:t xml:space="preserve"> two conductive resistance blocks that </w:t>
      </w:r>
      <w:r w:rsidR="4CD44147" w:rsidRPr="53171664">
        <w:rPr>
          <w:rFonts w:ascii="Times New Roman" w:eastAsia="Times New Roman" w:hAnsi="Times New Roman" w:cs="Times New Roman"/>
        </w:rPr>
        <w:t>represent</w:t>
      </w:r>
      <w:r w:rsidRPr="53171664">
        <w:rPr>
          <w:rFonts w:ascii="Times New Roman" w:eastAsia="Times New Roman" w:hAnsi="Times New Roman" w:cs="Times New Roman"/>
        </w:rPr>
        <w:t xml:space="preserve"> the thermal interface material and the copper plate, respectively. Connected to the other end of the thermal plate is a Thermal Liquid Pipe block which represents the channel within the cold plate. There are 5 identical configurations of this in parallel to model the heat flow paths from the IGBTs to the fluid (Figure </w:t>
      </w:r>
      <w:r w:rsidR="000A67E4">
        <w:rPr>
          <w:rFonts w:ascii="Times New Roman" w:eastAsia="Times New Roman" w:hAnsi="Times New Roman" w:cs="Times New Roman"/>
        </w:rPr>
        <w:t>30</w:t>
      </w:r>
      <w:r w:rsidRPr="53171664">
        <w:rPr>
          <w:rFonts w:ascii="Times New Roman" w:eastAsia="Times New Roman" w:hAnsi="Times New Roman" w:cs="Times New Roman"/>
        </w:rPr>
        <w:t xml:space="preserve">). This means that the fluid channel was discretized into 5 segments. </w:t>
      </w:r>
    </w:p>
    <w:p w14:paraId="6E86FEFE" w14:textId="43CB8969" w:rsidR="46B8EB9F" w:rsidRDefault="46B8EB9F" w:rsidP="46B8EB9F">
      <w:pPr>
        <w:spacing w:line="240" w:lineRule="auto"/>
        <w:ind w:firstLine="720"/>
        <w:rPr>
          <w:rFonts w:ascii="Times New Roman" w:eastAsia="Times New Roman" w:hAnsi="Times New Roman" w:cs="Times New Roman"/>
        </w:rPr>
      </w:pPr>
    </w:p>
    <w:p w14:paraId="4CFDBF6B" w14:textId="49A02CFD" w:rsidR="747A4E5A" w:rsidRDefault="1B7F5BD6" w:rsidP="06C0E665">
      <w:pPr>
        <w:spacing w:line="240" w:lineRule="auto"/>
        <w:jc w:val="center"/>
        <w:rPr>
          <w:rFonts w:ascii="Times New Roman" w:eastAsia="Times New Roman" w:hAnsi="Times New Roman" w:cs="Times New Roman"/>
        </w:rPr>
      </w:pPr>
      <w:r>
        <w:rPr>
          <w:noProof/>
        </w:rPr>
        <w:drawing>
          <wp:inline distT="0" distB="0" distL="0" distR="0" wp14:anchorId="7083BA13" wp14:editId="2E3CF5CD">
            <wp:extent cx="5943600" cy="3200400"/>
            <wp:effectExtent l="0" t="0" r="0" b="0"/>
            <wp:docPr id="872177469" name="Picture 872177469" descr="A diagram of a copper thermal ma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2177469"/>
                    <pic:cNvPicPr/>
                  </pic:nvPicPr>
                  <pic:blipFill>
                    <a:blip r:embed="rId37">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r w:rsidR="6822998C" w:rsidRPr="46B8EB9F">
        <w:rPr>
          <w:rFonts w:ascii="Times New Roman" w:eastAsia="Times New Roman" w:hAnsi="Times New Roman" w:cs="Times New Roman"/>
        </w:rPr>
        <w:t xml:space="preserve">Figure </w:t>
      </w:r>
      <w:r w:rsidR="337E1676" w:rsidRPr="326325FF">
        <w:rPr>
          <w:rFonts w:ascii="Times New Roman" w:eastAsia="Times New Roman" w:hAnsi="Times New Roman" w:cs="Times New Roman"/>
        </w:rPr>
        <w:t>30</w:t>
      </w:r>
      <w:r w:rsidR="6822998C" w:rsidRPr="46B8EB9F">
        <w:rPr>
          <w:rFonts w:ascii="Times New Roman" w:eastAsia="Times New Roman" w:hAnsi="Times New Roman" w:cs="Times New Roman"/>
        </w:rPr>
        <w:t>. Inverter Topology</w:t>
      </w:r>
    </w:p>
    <w:p w14:paraId="4EA94235" w14:textId="1DD6CA06" w:rsidR="46B8EB9F" w:rsidRDefault="46B8EB9F" w:rsidP="46B8EB9F">
      <w:pPr>
        <w:spacing w:line="240" w:lineRule="auto"/>
        <w:jc w:val="center"/>
        <w:rPr>
          <w:rFonts w:ascii="Times New Roman" w:eastAsia="Times New Roman" w:hAnsi="Times New Roman" w:cs="Times New Roman"/>
        </w:rPr>
      </w:pPr>
    </w:p>
    <w:p w14:paraId="3AAE64C7" w14:textId="60E732A3" w:rsidR="3867AD62" w:rsidRDefault="3867AD62" w:rsidP="06C0E665">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 cooling fluid that passes through the cool plate is 50% Water Ethylene Glycol that must have an inlet temperature at a maximum of 50</w:t>
      </w:r>
      <w:r w:rsidR="008729CA">
        <w:rPr>
          <w:rFonts w:ascii="Times New Roman" w:eastAsia="Times New Roman" w:hAnsi="Times New Roman" w:cs="Times New Roman"/>
        </w:rPr>
        <w:t xml:space="preserve"> </w:t>
      </w:r>
      <w:r w:rsidR="0081025D">
        <w:rPr>
          <w:rFonts w:ascii="Aptos Narrow" w:eastAsia="Times New Roman" w:hAnsi="Aptos Narrow" w:cs="Times New Roman"/>
        </w:rPr>
        <w:t>˚</w:t>
      </w:r>
      <w:r w:rsidRPr="53171664">
        <w:rPr>
          <w:rFonts w:ascii="Times New Roman" w:eastAsia="Times New Roman" w:hAnsi="Times New Roman" w:cs="Times New Roman"/>
        </w:rPr>
        <w:t xml:space="preserve">C, which was a given requirement. The flow rate of the fluid is </w:t>
      </w:r>
      <w:r w:rsidR="00C01352" w:rsidRPr="53171664">
        <w:rPr>
          <w:rFonts w:ascii="Times New Roman" w:eastAsia="Times New Roman" w:hAnsi="Times New Roman" w:cs="Times New Roman"/>
        </w:rPr>
        <w:t>about 20 L/</w:t>
      </w:r>
      <w:proofErr w:type="gramStart"/>
      <w:r w:rsidR="00C01352" w:rsidRPr="53171664">
        <w:rPr>
          <w:rFonts w:ascii="Times New Roman" w:eastAsia="Times New Roman" w:hAnsi="Times New Roman" w:cs="Times New Roman"/>
        </w:rPr>
        <w:t>min</w:t>
      </w:r>
      <w:proofErr w:type="gramEnd"/>
      <w:r w:rsidRPr="53171664">
        <w:rPr>
          <w:rFonts w:ascii="Times New Roman" w:eastAsia="Times New Roman" w:hAnsi="Times New Roman" w:cs="Times New Roman"/>
        </w:rPr>
        <w:t xml:space="preserve"> and the channel has a width of </w:t>
      </w:r>
      <w:r w:rsidR="009C5972">
        <w:rPr>
          <w:rFonts w:ascii="Times New Roman" w:eastAsia="Times New Roman" w:hAnsi="Times New Roman" w:cs="Times New Roman"/>
        </w:rPr>
        <w:t>350</w:t>
      </w:r>
      <w:r w:rsidRPr="53171664">
        <w:rPr>
          <w:rFonts w:ascii="Times New Roman" w:eastAsia="Times New Roman" w:hAnsi="Times New Roman" w:cs="Times New Roman"/>
        </w:rPr>
        <w:t xml:space="preserve"> mm and a height of </w:t>
      </w:r>
      <w:r w:rsidR="009C5972">
        <w:rPr>
          <w:rFonts w:ascii="Times New Roman" w:eastAsia="Times New Roman" w:hAnsi="Times New Roman" w:cs="Times New Roman"/>
        </w:rPr>
        <w:t>4</w:t>
      </w:r>
      <w:r w:rsidRPr="53171664">
        <w:rPr>
          <w:rFonts w:ascii="Times New Roman" w:eastAsia="Times New Roman" w:hAnsi="Times New Roman" w:cs="Times New Roman"/>
        </w:rPr>
        <w:t xml:space="preserve"> mm. The overall length of </w:t>
      </w:r>
      <w:proofErr w:type="gramStart"/>
      <w:r w:rsidRPr="53171664">
        <w:rPr>
          <w:rFonts w:ascii="Times New Roman" w:eastAsia="Times New Roman" w:hAnsi="Times New Roman" w:cs="Times New Roman"/>
        </w:rPr>
        <w:t>combined</w:t>
      </w:r>
      <w:proofErr w:type="gramEnd"/>
      <w:r w:rsidRPr="53171664">
        <w:rPr>
          <w:rFonts w:ascii="Times New Roman" w:eastAsia="Times New Roman" w:hAnsi="Times New Roman" w:cs="Times New Roman"/>
        </w:rPr>
        <w:t xml:space="preserve"> 5 segments is </w:t>
      </w:r>
      <w:r w:rsidR="00761247">
        <w:rPr>
          <w:rFonts w:ascii="Times New Roman" w:eastAsia="Times New Roman" w:hAnsi="Times New Roman" w:cs="Times New Roman"/>
        </w:rPr>
        <w:t>750</w:t>
      </w:r>
      <w:r w:rsidRPr="53171664">
        <w:rPr>
          <w:rFonts w:ascii="Times New Roman" w:eastAsia="Times New Roman" w:hAnsi="Times New Roman" w:cs="Times New Roman"/>
        </w:rPr>
        <w:t xml:space="preserve"> mm.</w:t>
      </w:r>
    </w:p>
    <w:p w14:paraId="257E6B9A" w14:textId="2F0C7639" w:rsidR="06C0E665" w:rsidRDefault="06C0E665" w:rsidP="06C0E665">
      <w:pPr>
        <w:spacing w:line="240" w:lineRule="auto"/>
        <w:rPr>
          <w:rFonts w:ascii="Times New Roman" w:eastAsia="Times New Roman" w:hAnsi="Times New Roman" w:cs="Times New Roman"/>
          <w:b/>
        </w:rPr>
      </w:pPr>
    </w:p>
    <w:p w14:paraId="79E2C0E9" w14:textId="0225576B" w:rsidR="00A40141" w:rsidRDefault="00A40141" w:rsidP="000B0F27">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lastRenderedPageBreak/>
        <w:t>Engine-Gearbox Subsystem</w:t>
      </w:r>
    </w:p>
    <w:p w14:paraId="1892131C" w14:textId="54773A69" w:rsidR="004D4A9D" w:rsidRPr="006E269C" w:rsidRDefault="004D4A9D" w:rsidP="006E269C">
      <w:pPr>
        <w:spacing w:line="240" w:lineRule="auto"/>
        <w:ind w:firstLine="720"/>
        <w:rPr>
          <w:rFonts w:ascii="Times New Roman" w:eastAsia="Times New Roman" w:hAnsi="Times New Roman" w:cs="Times New Roman"/>
          <w:b/>
        </w:rPr>
      </w:pPr>
      <w:r w:rsidRPr="53171664">
        <w:rPr>
          <w:rFonts w:ascii="Times New Roman" w:eastAsia="Times New Roman" w:hAnsi="Times New Roman" w:cs="Times New Roman"/>
        </w:rPr>
        <w:t>For the motor unit</w:t>
      </w:r>
      <w:r w:rsidR="006E269C" w:rsidRPr="53171664">
        <w:rPr>
          <w:rFonts w:ascii="Times New Roman" w:eastAsia="Times New Roman" w:hAnsi="Times New Roman" w:cs="Times New Roman"/>
        </w:rPr>
        <w:t xml:space="preserve">s </w:t>
      </w:r>
      <w:r w:rsidRPr="53171664">
        <w:rPr>
          <w:rFonts w:ascii="Times New Roman" w:eastAsia="Times New Roman" w:hAnsi="Times New Roman" w:cs="Times New Roman"/>
        </w:rPr>
        <w:t xml:space="preserve">of </w:t>
      </w:r>
      <w:r w:rsidR="00BE673E" w:rsidRPr="53171664">
        <w:rPr>
          <w:rFonts w:ascii="Times New Roman" w:eastAsia="Times New Roman" w:hAnsi="Times New Roman" w:cs="Times New Roman"/>
        </w:rPr>
        <w:t xml:space="preserve">the electric vehicle, </w:t>
      </w:r>
      <w:r w:rsidR="001E7E40" w:rsidRPr="53171664">
        <w:rPr>
          <w:rFonts w:ascii="Times New Roman" w:eastAsia="Times New Roman" w:hAnsi="Times New Roman" w:cs="Times New Roman"/>
        </w:rPr>
        <w:t xml:space="preserve">all motors were modeled the same, as shown </w:t>
      </w:r>
      <w:r w:rsidR="006E269C" w:rsidRPr="53171664">
        <w:rPr>
          <w:rFonts w:ascii="Times New Roman" w:eastAsia="Times New Roman" w:hAnsi="Times New Roman" w:cs="Times New Roman"/>
        </w:rPr>
        <w:t>in the figure below.</w:t>
      </w:r>
    </w:p>
    <w:p w14:paraId="1132CE49" w14:textId="0F0AF7F3" w:rsidR="46B8EB9F" w:rsidRDefault="46B8EB9F" w:rsidP="46B8EB9F">
      <w:pPr>
        <w:spacing w:line="240" w:lineRule="auto"/>
        <w:ind w:firstLine="720"/>
        <w:rPr>
          <w:rFonts w:ascii="Times New Roman" w:eastAsia="Times New Roman" w:hAnsi="Times New Roman" w:cs="Times New Roman"/>
        </w:rPr>
      </w:pPr>
    </w:p>
    <w:p w14:paraId="387B21B4" w14:textId="0A25E117" w:rsidR="001E7E40" w:rsidRDefault="001E7E40" w:rsidP="001E7E40">
      <w:pPr>
        <w:spacing w:line="240" w:lineRule="auto"/>
        <w:jc w:val="center"/>
        <w:rPr>
          <w:rFonts w:ascii="Times New Roman" w:eastAsia="Times New Roman" w:hAnsi="Times New Roman" w:cs="Times New Roman"/>
        </w:rPr>
      </w:pPr>
      <w:r>
        <w:rPr>
          <w:noProof/>
        </w:rPr>
        <w:drawing>
          <wp:inline distT="0" distB="0" distL="0" distR="0" wp14:anchorId="6A38EDEB" wp14:editId="6D7A0F22">
            <wp:extent cx="4020302" cy="4725211"/>
            <wp:effectExtent l="0" t="0" r="8890" b="0"/>
            <wp:docPr id="760461292" name="Picture 1" descr="A diagram of a he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8">
                      <a:extLst>
                        <a:ext uri="{28A0092B-C50C-407E-A947-70E740481C1C}">
                          <a14:useLocalDpi xmlns:a14="http://schemas.microsoft.com/office/drawing/2010/main" val="0"/>
                        </a:ext>
                      </a:extLst>
                    </a:blip>
                    <a:stretch>
                      <a:fillRect/>
                    </a:stretch>
                  </pic:blipFill>
                  <pic:spPr>
                    <a:xfrm>
                      <a:off x="0" y="0"/>
                      <a:ext cx="4020302" cy="4725211"/>
                    </a:xfrm>
                    <a:prstGeom prst="rect">
                      <a:avLst/>
                    </a:prstGeom>
                  </pic:spPr>
                </pic:pic>
              </a:graphicData>
            </a:graphic>
          </wp:inline>
        </w:drawing>
      </w:r>
    </w:p>
    <w:p w14:paraId="4E25B434" w14:textId="27EDABA9" w:rsidR="001E7E40" w:rsidRDefault="001E7E40" w:rsidP="001E7E40">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5AD51B41" w:rsidRPr="60C763DF">
        <w:rPr>
          <w:rFonts w:ascii="Times New Roman" w:eastAsia="Times New Roman" w:hAnsi="Times New Roman" w:cs="Times New Roman"/>
        </w:rPr>
        <w:t>31</w:t>
      </w:r>
      <w:r w:rsidRPr="53171664">
        <w:rPr>
          <w:rFonts w:ascii="Times New Roman" w:eastAsia="Times New Roman" w:hAnsi="Times New Roman" w:cs="Times New Roman"/>
        </w:rPr>
        <w:t>: Motor Thermal Layout</w:t>
      </w:r>
    </w:p>
    <w:p w14:paraId="7F6EE673" w14:textId="374864CF" w:rsidR="46B8EB9F" w:rsidRDefault="46B8EB9F" w:rsidP="46B8EB9F">
      <w:pPr>
        <w:spacing w:line="240" w:lineRule="auto"/>
        <w:jc w:val="center"/>
        <w:rPr>
          <w:rFonts w:ascii="Times New Roman" w:eastAsia="Times New Roman" w:hAnsi="Times New Roman" w:cs="Times New Roman"/>
        </w:rPr>
      </w:pPr>
    </w:p>
    <w:p w14:paraId="088E9E40" w14:textId="2BC51CF0" w:rsidR="001E7E40" w:rsidRDefault="001E7E40"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As can be seen, there is a controlled heat dissipation </w:t>
      </w:r>
      <w:r w:rsidR="00117871" w:rsidRPr="53171664">
        <w:rPr>
          <w:rFonts w:ascii="Times New Roman" w:eastAsia="Times New Roman" w:hAnsi="Times New Roman" w:cs="Times New Roman"/>
        </w:rPr>
        <w:t xml:space="preserve">that is connected to a thermal mass and then to a pipe. The heat dissipation is controlled by the </w:t>
      </w:r>
      <w:proofErr w:type="gramStart"/>
      <w:r w:rsidR="004A083B" w:rsidRPr="53171664">
        <w:rPr>
          <w:rFonts w:ascii="Times New Roman" w:eastAsia="Times New Roman" w:hAnsi="Times New Roman" w:cs="Times New Roman"/>
        </w:rPr>
        <w:t>drive</w:t>
      </w:r>
      <w:proofErr w:type="gramEnd"/>
      <w:r w:rsidR="004A083B" w:rsidRPr="53171664">
        <w:rPr>
          <w:rFonts w:ascii="Times New Roman" w:eastAsia="Times New Roman" w:hAnsi="Times New Roman" w:cs="Times New Roman"/>
        </w:rPr>
        <w:t xml:space="preserve"> cycle that was mentioned earlier</w:t>
      </w:r>
      <w:r w:rsidR="00F10E27" w:rsidRPr="53171664">
        <w:rPr>
          <w:rFonts w:ascii="Times New Roman" w:eastAsia="Times New Roman" w:hAnsi="Times New Roman" w:cs="Times New Roman"/>
        </w:rPr>
        <w:t xml:space="preserve">. </w:t>
      </w:r>
    </w:p>
    <w:p w14:paraId="2F4FB899" w14:textId="3C723EE7" w:rsidR="00CC52F7" w:rsidRDefault="00D9090B" w:rsidP="00CC52F7">
      <w:pPr>
        <w:spacing w:line="240" w:lineRule="auto"/>
        <w:jc w:val="center"/>
        <w:rPr>
          <w:rFonts w:ascii="Times New Roman" w:eastAsia="Times New Roman" w:hAnsi="Times New Roman" w:cs="Times New Roman"/>
        </w:rPr>
      </w:pPr>
      <w:r>
        <w:rPr>
          <w:noProof/>
        </w:rPr>
        <w:lastRenderedPageBreak/>
        <w:drawing>
          <wp:inline distT="0" distB="0" distL="0" distR="0" wp14:anchorId="34C0C726" wp14:editId="43541DE3">
            <wp:extent cx="5943600" cy="1697355"/>
            <wp:effectExtent l="0" t="0" r="0" b="0"/>
            <wp:docPr id="534162158" name="Picture 1" descr="A diagram of a power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39">
                      <a:extLst>
                        <a:ext uri="{28A0092B-C50C-407E-A947-70E740481C1C}">
                          <a14:useLocalDpi xmlns:a14="http://schemas.microsoft.com/office/drawing/2010/main" val="0"/>
                        </a:ext>
                      </a:extLst>
                    </a:blip>
                    <a:stretch>
                      <a:fillRect/>
                    </a:stretch>
                  </pic:blipFill>
                  <pic:spPr>
                    <a:xfrm>
                      <a:off x="0" y="0"/>
                      <a:ext cx="5943600" cy="1697355"/>
                    </a:xfrm>
                    <a:prstGeom prst="rect">
                      <a:avLst/>
                    </a:prstGeom>
                  </pic:spPr>
                </pic:pic>
              </a:graphicData>
            </a:graphic>
          </wp:inline>
        </w:drawing>
      </w:r>
      <w:r w:rsidR="00CC52F7" w:rsidRPr="53171664">
        <w:rPr>
          <w:rFonts w:ascii="Times New Roman" w:eastAsia="Times New Roman" w:hAnsi="Times New Roman" w:cs="Times New Roman"/>
        </w:rPr>
        <w:t xml:space="preserve">Figure </w:t>
      </w:r>
      <w:r w:rsidR="422BB9A2" w:rsidRPr="60C763DF">
        <w:rPr>
          <w:rFonts w:ascii="Times New Roman" w:eastAsia="Times New Roman" w:hAnsi="Times New Roman" w:cs="Times New Roman"/>
        </w:rPr>
        <w:t>32</w:t>
      </w:r>
      <w:r w:rsidR="00CC52F7" w:rsidRPr="53171664">
        <w:rPr>
          <w:rFonts w:ascii="Times New Roman" w:eastAsia="Times New Roman" w:hAnsi="Times New Roman" w:cs="Times New Roman"/>
        </w:rPr>
        <w:t>: Power Break</w:t>
      </w:r>
      <w:r w:rsidR="009C4678" w:rsidRPr="53171664">
        <w:rPr>
          <w:rFonts w:ascii="Times New Roman" w:eastAsia="Times New Roman" w:hAnsi="Times New Roman" w:cs="Times New Roman"/>
        </w:rPr>
        <w:t>down</w:t>
      </w:r>
    </w:p>
    <w:p w14:paraId="1DD72C9A" w14:textId="439B4423" w:rsidR="46B8EB9F" w:rsidRDefault="46B8EB9F" w:rsidP="46B8EB9F">
      <w:pPr>
        <w:spacing w:line="240" w:lineRule="auto"/>
        <w:jc w:val="center"/>
        <w:rPr>
          <w:rFonts w:ascii="Times New Roman" w:eastAsia="Times New Roman" w:hAnsi="Times New Roman" w:cs="Times New Roman"/>
        </w:rPr>
      </w:pPr>
    </w:p>
    <w:p w14:paraId="05A2EF22" w14:textId="14BE10C7" w:rsidR="00490C02" w:rsidRDefault="00490C02"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We have the total power that is being released from the battery into the motor subsystem, where it first travels through two gain blocks. Each gain block is labeled with their effect, </w:t>
      </w:r>
      <w:r w:rsidR="002459EC" w:rsidRPr="53171664">
        <w:rPr>
          <w:rFonts w:ascii="Times New Roman" w:eastAsia="Times New Roman" w:hAnsi="Times New Roman" w:cs="Times New Roman"/>
        </w:rPr>
        <w:t xml:space="preserve">which is the power lost due to the efficiencies of the other systems before it has </w:t>
      </w:r>
      <w:r w:rsidR="00047E30" w:rsidRPr="53171664">
        <w:rPr>
          <w:rFonts w:ascii="Times New Roman" w:eastAsia="Times New Roman" w:hAnsi="Times New Roman" w:cs="Times New Roman"/>
        </w:rPr>
        <w:t>reached</w:t>
      </w:r>
      <w:r w:rsidR="002459EC" w:rsidRPr="53171664">
        <w:rPr>
          <w:rFonts w:ascii="Times New Roman" w:eastAsia="Times New Roman" w:hAnsi="Times New Roman" w:cs="Times New Roman"/>
        </w:rPr>
        <w:t xml:space="preserve"> the motor. </w:t>
      </w:r>
      <w:r w:rsidR="00C93DC6" w:rsidRPr="53171664">
        <w:rPr>
          <w:rFonts w:ascii="Times New Roman" w:eastAsia="Times New Roman" w:hAnsi="Times New Roman" w:cs="Times New Roman"/>
        </w:rPr>
        <w:t xml:space="preserve">For example, the </w:t>
      </w:r>
      <w:r w:rsidR="002F26F7" w:rsidRPr="53171664">
        <w:rPr>
          <w:rFonts w:ascii="Times New Roman" w:eastAsia="Times New Roman" w:hAnsi="Times New Roman" w:cs="Times New Roman"/>
        </w:rPr>
        <w:t xml:space="preserve">battery has an efficiency of 90%, therefore </w:t>
      </w:r>
      <w:r w:rsidR="00AC2455" w:rsidRPr="53171664">
        <w:rPr>
          <w:rFonts w:ascii="Times New Roman" w:eastAsia="Times New Roman" w:hAnsi="Times New Roman" w:cs="Times New Roman"/>
        </w:rPr>
        <w:t>before it enters the inverter system, it has lost 10% of the power to heat, so this is reflected in the motor subsystem as a gain of 0.9.</w:t>
      </w:r>
    </w:p>
    <w:p w14:paraId="3B3E1AD6" w14:textId="0124B72E" w:rsidR="46B8EB9F" w:rsidRDefault="46B8EB9F" w:rsidP="46B8EB9F">
      <w:pPr>
        <w:spacing w:line="240" w:lineRule="auto"/>
        <w:rPr>
          <w:rFonts w:ascii="Times New Roman" w:eastAsia="Times New Roman" w:hAnsi="Times New Roman" w:cs="Times New Roman"/>
        </w:rPr>
      </w:pPr>
    </w:p>
    <w:p w14:paraId="5359E444" w14:textId="05D3C587" w:rsidR="00AC2455" w:rsidRDefault="55A7E8DC" w:rsidP="00AC2455">
      <w:pPr>
        <w:spacing w:line="240" w:lineRule="auto"/>
        <w:jc w:val="center"/>
        <w:rPr>
          <w:rFonts w:ascii="Times New Roman" w:eastAsia="Times New Roman" w:hAnsi="Times New Roman" w:cs="Times New Roman"/>
        </w:rPr>
      </w:pPr>
      <w:r>
        <w:rPr>
          <w:noProof/>
        </w:rPr>
        <w:drawing>
          <wp:inline distT="0" distB="0" distL="0" distR="0" wp14:anchorId="284D8BF5" wp14:editId="425B694E">
            <wp:extent cx="5210902" cy="1486107"/>
            <wp:effectExtent l="0" t="0" r="8890" b="0"/>
            <wp:docPr id="5222297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0">
                      <a:extLst>
                        <a:ext uri="{28A0092B-C50C-407E-A947-70E740481C1C}">
                          <a14:useLocalDpi xmlns:a14="http://schemas.microsoft.com/office/drawing/2010/main" val="0"/>
                        </a:ext>
                      </a:extLst>
                    </a:blip>
                    <a:stretch>
                      <a:fillRect/>
                    </a:stretch>
                  </pic:blipFill>
                  <pic:spPr>
                    <a:xfrm>
                      <a:off x="0" y="0"/>
                      <a:ext cx="5210902" cy="1486107"/>
                    </a:xfrm>
                    <a:prstGeom prst="rect">
                      <a:avLst/>
                    </a:prstGeom>
                  </pic:spPr>
                </pic:pic>
              </a:graphicData>
            </a:graphic>
          </wp:inline>
        </w:drawing>
      </w:r>
    </w:p>
    <w:p w14:paraId="256BA2DC" w14:textId="56903914" w:rsidR="00AC2455" w:rsidRDefault="00AC2455" w:rsidP="00AC2455">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4214F94D" w:rsidRPr="60C763DF">
        <w:rPr>
          <w:rFonts w:ascii="Times New Roman" w:eastAsia="Times New Roman" w:hAnsi="Times New Roman" w:cs="Times New Roman"/>
        </w:rPr>
        <w:t>33</w:t>
      </w:r>
      <w:r w:rsidRPr="53171664">
        <w:rPr>
          <w:rFonts w:ascii="Times New Roman" w:eastAsia="Times New Roman" w:hAnsi="Times New Roman" w:cs="Times New Roman"/>
        </w:rPr>
        <w:t xml:space="preserve">: </w:t>
      </w:r>
      <w:r w:rsidR="00FC44D9" w:rsidRPr="53171664">
        <w:rPr>
          <w:rFonts w:ascii="Times New Roman" w:eastAsia="Times New Roman" w:hAnsi="Times New Roman" w:cs="Times New Roman"/>
        </w:rPr>
        <w:t>Battery Loss Gai</w:t>
      </w:r>
      <w:r w:rsidR="007E50A0" w:rsidRPr="53171664">
        <w:rPr>
          <w:rFonts w:ascii="Times New Roman" w:eastAsia="Times New Roman" w:hAnsi="Times New Roman" w:cs="Times New Roman"/>
        </w:rPr>
        <w:t>n</w:t>
      </w:r>
    </w:p>
    <w:p w14:paraId="665DBBD2" w14:textId="70181161" w:rsidR="46B8EB9F" w:rsidRDefault="46B8EB9F" w:rsidP="46B8EB9F">
      <w:pPr>
        <w:spacing w:line="240" w:lineRule="auto"/>
        <w:jc w:val="center"/>
        <w:rPr>
          <w:rFonts w:ascii="Times New Roman" w:eastAsia="Times New Roman" w:hAnsi="Times New Roman" w:cs="Times New Roman"/>
        </w:rPr>
      </w:pPr>
    </w:p>
    <w:p w14:paraId="19B7F90B" w14:textId="1FC2981F" w:rsidR="007E50A0" w:rsidRDefault="007E50A0" w:rsidP="00D46DBA">
      <w:pPr>
        <w:spacing w:line="240" w:lineRule="auto"/>
        <w:ind w:firstLine="720"/>
        <w:rPr>
          <w:rFonts w:ascii="Times New Roman" w:eastAsia="Times New Roman" w:hAnsi="Times New Roman" w:cs="Times New Roman"/>
        </w:rPr>
      </w:pPr>
      <w:proofErr w:type="gramStart"/>
      <w:r w:rsidRPr="53171664">
        <w:rPr>
          <w:rFonts w:ascii="Times New Roman" w:eastAsia="Times New Roman" w:hAnsi="Times New Roman" w:cs="Times New Roman"/>
        </w:rPr>
        <w:t>On</w:t>
      </w:r>
      <w:proofErr w:type="gramEnd"/>
      <w:r w:rsidRPr="53171664">
        <w:rPr>
          <w:rFonts w:ascii="Times New Roman" w:eastAsia="Times New Roman" w:hAnsi="Times New Roman" w:cs="Times New Roman"/>
        </w:rPr>
        <w:t xml:space="preserve"> the to</w:t>
      </w:r>
      <w:r w:rsidR="00F5629F" w:rsidRPr="53171664">
        <w:rPr>
          <w:rFonts w:ascii="Times New Roman" w:eastAsia="Times New Roman" w:hAnsi="Times New Roman" w:cs="Times New Roman"/>
        </w:rPr>
        <w:t>p</w:t>
      </w:r>
      <w:r w:rsidRPr="53171664">
        <w:rPr>
          <w:rFonts w:ascii="Times New Roman" w:eastAsia="Times New Roman" w:hAnsi="Times New Roman" w:cs="Times New Roman"/>
        </w:rPr>
        <w:t xml:space="preserve"> of Figure </w:t>
      </w:r>
      <w:r w:rsidR="00E64577">
        <w:rPr>
          <w:rFonts w:ascii="Times New Roman" w:eastAsia="Times New Roman" w:hAnsi="Times New Roman" w:cs="Times New Roman"/>
        </w:rPr>
        <w:t>32</w:t>
      </w:r>
      <w:r w:rsidRPr="53171664">
        <w:rPr>
          <w:rFonts w:ascii="Times New Roman" w:eastAsia="Times New Roman" w:hAnsi="Times New Roman" w:cs="Times New Roman"/>
        </w:rPr>
        <w:t xml:space="preserve">, </w:t>
      </w:r>
      <w:r w:rsidR="00407C4D" w:rsidRPr="53171664">
        <w:rPr>
          <w:rFonts w:ascii="Times New Roman" w:eastAsia="Times New Roman" w:hAnsi="Times New Roman" w:cs="Times New Roman"/>
        </w:rPr>
        <w:t xml:space="preserve">a constant block can be seen, which is the efficiency of the current subsystem, in this case being the motors. </w:t>
      </w:r>
      <w:r w:rsidR="00F5629F" w:rsidRPr="53171664">
        <w:rPr>
          <w:rFonts w:ascii="Times New Roman" w:eastAsia="Times New Roman" w:hAnsi="Times New Roman" w:cs="Times New Roman"/>
        </w:rPr>
        <w:t xml:space="preserve">Since the motors have an efficiency of 80%, 0.8 was the number put into the constant block. </w:t>
      </w:r>
      <w:r w:rsidR="001B372D" w:rsidRPr="53171664">
        <w:rPr>
          <w:rFonts w:ascii="Times New Roman" w:eastAsia="Times New Roman" w:hAnsi="Times New Roman" w:cs="Times New Roman"/>
        </w:rPr>
        <w:t xml:space="preserve">From there, the </w:t>
      </w:r>
      <w:r w:rsidR="0093355D" w:rsidRPr="53171664">
        <w:rPr>
          <w:rFonts w:ascii="Times New Roman" w:eastAsia="Times New Roman" w:hAnsi="Times New Roman" w:cs="Times New Roman"/>
        </w:rPr>
        <w:t xml:space="preserve">true power hitting the motor and the motor efficiency </w:t>
      </w:r>
      <w:r w:rsidR="007D1798" w:rsidRPr="53171664">
        <w:rPr>
          <w:rFonts w:ascii="Times New Roman" w:eastAsia="Times New Roman" w:hAnsi="Times New Roman" w:cs="Times New Roman"/>
        </w:rPr>
        <w:t xml:space="preserve">block enter the efficiency subsystem. </w:t>
      </w:r>
      <w:r w:rsidR="00D80CCB" w:rsidRPr="53171664">
        <w:rPr>
          <w:rFonts w:ascii="Times New Roman" w:eastAsia="Times New Roman" w:hAnsi="Times New Roman" w:cs="Times New Roman"/>
        </w:rPr>
        <w:t xml:space="preserve">Within this subsystem is a very simple </w:t>
      </w:r>
      <w:r w:rsidR="0096041C" w:rsidRPr="53171664">
        <w:rPr>
          <w:rFonts w:ascii="Times New Roman" w:eastAsia="Times New Roman" w:hAnsi="Times New Roman" w:cs="Times New Roman"/>
        </w:rPr>
        <w:t>calculation but</w:t>
      </w:r>
      <w:r w:rsidR="00D80CCB" w:rsidRPr="53171664">
        <w:rPr>
          <w:rFonts w:ascii="Times New Roman" w:eastAsia="Times New Roman" w:hAnsi="Times New Roman" w:cs="Times New Roman"/>
        </w:rPr>
        <w:t xml:space="preserve"> was made into a subsystem for ease of implementation across all systems in this model. </w:t>
      </w:r>
    </w:p>
    <w:p w14:paraId="71AA9959" w14:textId="10F8C1B0" w:rsidR="46B8EB9F" w:rsidRDefault="46B8EB9F" w:rsidP="46B8EB9F">
      <w:pPr>
        <w:spacing w:line="240" w:lineRule="auto"/>
        <w:rPr>
          <w:rFonts w:ascii="Times New Roman" w:eastAsia="Times New Roman" w:hAnsi="Times New Roman" w:cs="Times New Roman"/>
        </w:rPr>
      </w:pPr>
    </w:p>
    <w:p w14:paraId="3497F7ED" w14:textId="10483A47" w:rsidR="00D80CCB" w:rsidRDefault="00D80CCB" w:rsidP="46B8EB9F">
      <w:pPr>
        <w:spacing w:line="240" w:lineRule="auto"/>
        <w:jc w:val="center"/>
        <w:rPr>
          <w:rFonts w:ascii="Times New Roman" w:eastAsia="Times New Roman" w:hAnsi="Times New Roman" w:cs="Times New Roman"/>
        </w:rPr>
      </w:pPr>
      <w:r>
        <w:rPr>
          <w:noProof/>
        </w:rPr>
        <w:lastRenderedPageBreak/>
        <w:drawing>
          <wp:inline distT="0" distB="0" distL="0" distR="0" wp14:anchorId="039B5B69" wp14:editId="10B50822">
            <wp:extent cx="5487166" cy="1743318"/>
            <wp:effectExtent l="0" t="0" r="0" b="9525"/>
            <wp:docPr id="995321471" name="Picture 1" descr="A diagram of a power supp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5487166" cy="1743318"/>
                    </a:xfrm>
                    <a:prstGeom prst="rect">
                      <a:avLst/>
                    </a:prstGeom>
                  </pic:spPr>
                </pic:pic>
              </a:graphicData>
            </a:graphic>
          </wp:inline>
        </w:drawing>
      </w:r>
    </w:p>
    <w:p w14:paraId="42BB279F" w14:textId="43F6C099" w:rsidR="00D80CCB" w:rsidRDefault="00D80CCB" w:rsidP="00D80CCB">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575797D2" w:rsidRPr="60C763DF">
        <w:rPr>
          <w:rFonts w:ascii="Times New Roman" w:eastAsia="Times New Roman" w:hAnsi="Times New Roman" w:cs="Times New Roman"/>
        </w:rPr>
        <w:t>34</w:t>
      </w:r>
      <w:r w:rsidRPr="53171664">
        <w:rPr>
          <w:rFonts w:ascii="Times New Roman" w:eastAsia="Times New Roman" w:hAnsi="Times New Roman" w:cs="Times New Roman"/>
        </w:rPr>
        <w:t>: Efficiency Subsystem</w:t>
      </w:r>
    </w:p>
    <w:p w14:paraId="48FC1B43" w14:textId="4C7FD866" w:rsidR="46B8EB9F" w:rsidRDefault="46B8EB9F" w:rsidP="46B8EB9F">
      <w:pPr>
        <w:spacing w:line="240" w:lineRule="auto"/>
        <w:jc w:val="center"/>
        <w:rPr>
          <w:rFonts w:ascii="Times New Roman" w:eastAsia="Times New Roman" w:hAnsi="Times New Roman" w:cs="Times New Roman"/>
        </w:rPr>
      </w:pPr>
    </w:p>
    <w:p w14:paraId="15E504BC" w14:textId="24E17D42" w:rsidR="00D80CCB" w:rsidRDefault="00D80CCB"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As can be seen, </w:t>
      </w:r>
      <w:r w:rsidR="008B3A78" w:rsidRPr="53171664">
        <w:rPr>
          <w:rFonts w:ascii="Times New Roman" w:eastAsia="Times New Roman" w:hAnsi="Times New Roman" w:cs="Times New Roman"/>
        </w:rPr>
        <w:t>it simply takes the current efficiency, and subtracts it from 1</w:t>
      </w:r>
      <w:r w:rsidR="005637B0" w:rsidRPr="53171664">
        <w:rPr>
          <w:rFonts w:ascii="Times New Roman" w:eastAsia="Times New Roman" w:hAnsi="Times New Roman" w:cs="Times New Roman"/>
        </w:rPr>
        <w:t xml:space="preserve">, giving us the percentage of power that is to be converted into heat dissipation. Once that percentage is calculated, </w:t>
      </w:r>
      <w:r w:rsidR="00E840F0" w:rsidRPr="53171664">
        <w:rPr>
          <w:rFonts w:ascii="Times New Roman" w:eastAsia="Times New Roman" w:hAnsi="Times New Roman" w:cs="Times New Roman"/>
        </w:rPr>
        <w:t xml:space="preserve">it is multiplied by the </w:t>
      </w:r>
      <w:r w:rsidR="007C1838" w:rsidRPr="53171664">
        <w:rPr>
          <w:rFonts w:ascii="Times New Roman" w:eastAsia="Times New Roman" w:hAnsi="Times New Roman" w:cs="Times New Roman"/>
        </w:rPr>
        <w:t xml:space="preserve">total power entering the system to get </w:t>
      </w:r>
      <w:r w:rsidR="00627852" w:rsidRPr="53171664">
        <w:rPr>
          <w:rFonts w:ascii="Times New Roman" w:eastAsia="Times New Roman" w:hAnsi="Times New Roman" w:cs="Times New Roman"/>
        </w:rPr>
        <w:t>the heat dissipation that is to be expected.</w:t>
      </w:r>
      <w:r w:rsidR="00664673" w:rsidRPr="53171664">
        <w:rPr>
          <w:rFonts w:ascii="Times New Roman" w:eastAsia="Times New Roman" w:hAnsi="Times New Roman" w:cs="Times New Roman"/>
        </w:rPr>
        <w:t xml:space="preserve"> From there</w:t>
      </w:r>
      <w:r w:rsidR="00081C2C" w:rsidRPr="53171664">
        <w:rPr>
          <w:rFonts w:ascii="Times New Roman" w:eastAsia="Times New Roman" w:hAnsi="Times New Roman" w:cs="Times New Roman"/>
        </w:rPr>
        <w:t xml:space="preserve">, one more gain is applied to the heat dissipation </w:t>
      </w:r>
      <w:r w:rsidR="007637D7" w:rsidRPr="53171664">
        <w:rPr>
          <w:rFonts w:ascii="Times New Roman" w:eastAsia="Times New Roman" w:hAnsi="Times New Roman" w:cs="Times New Roman"/>
        </w:rPr>
        <w:t xml:space="preserve">signal </w:t>
      </w:r>
      <w:r w:rsidR="00081C2C" w:rsidRPr="53171664">
        <w:rPr>
          <w:rFonts w:ascii="Times New Roman" w:eastAsia="Times New Roman" w:hAnsi="Times New Roman" w:cs="Times New Roman"/>
        </w:rPr>
        <w:t>before it enters the controlled heat flow</w:t>
      </w:r>
      <w:r w:rsidR="003376D9" w:rsidRPr="53171664">
        <w:rPr>
          <w:rFonts w:ascii="Times New Roman" w:eastAsia="Times New Roman" w:hAnsi="Times New Roman" w:cs="Times New Roman"/>
        </w:rPr>
        <w:t xml:space="preserve">, as seen in the bottom corner of Figure </w:t>
      </w:r>
      <w:r w:rsidR="00E64577">
        <w:rPr>
          <w:rFonts w:ascii="Times New Roman" w:eastAsia="Times New Roman" w:hAnsi="Times New Roman" w:cs="Times New Roman"/>
        </w:rPr>
        <w:t>32</w:t>
      </w:r>
      <w:r w:rsidR="003376D9" w:rsidRPr="53171664">
        <w:rPr>
          <w:rFonts w:ascii="Times New Roman" w:eastAsia="Times New Roman" w:hAnsi="Times New Roman" w:cs="Times New Roman"/>
        </w:rPr>
        <w:t xml:space="preserve">. </w:t>
      </w:r>
      <w:r w:rsidR="007637D7" w:rsidRPr="53171664">
        <w:rPr>
          <w:rFonts w:ascii="Times New Roman" w:eastAsia="Times New Roman" w:hAnsi="Times New Roman" w:cs="Times New Roman"/>
        </w:rPr>
        <w:t xml:space="preserve">The purpose of this </w:t>
      </w:r>
      <w:r w:rsidR="00FB6787" w:rsidRPr="53171664">
        <w:rPr>
          <w:rFonts w:ascii="Times New Roman" w:eastAsia="Times New Roman" w:hAnsi="Times New Roman" w:cs="Times New Roman"/>
        </w:rPr>
        <w:t>is to distribute the heat flow evenly among the four motors. To split it in</w:t>
      </w:r>
      <w:r w:rsidR="006A511D" w:rsidRPr="53171664">
        <w:rPr>
          <w:rFonts w:ascii="Times New Roman" w:eastAsia="Times New Roman" w:hAnsi="Times New Roman" w:cs="Times New Roman"/>
        </w:rPr>
        <w:t>to</w:t>
      </w:r>
      <w:r w:rsidR="00FB6787" w:rsidRPr="53171664">
        <w:rPr>
          <w:rFonts w:ascii="Times New Roman" w:eastAsia="Times New Roman" w:hAnsi="Times New Roman" w:cs="Times New Roman"/>
        </w:rPr>
        <w:t xml:space="preserve"> four, a simple gain of 0.25 was inputted.  </w:t>
      </w:r>
    </w:p>
    <w:p w14:paraId="6BC68917" w14:textId="5198A30C" w:rsidR="00177794" w:rsidRDefault="00177794"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Getting </w:t>
      </w:r>
      <w:r w:rsidR="00E3356E" w:rsidRPr="53171664">
        <w:rPr>
          <w:rFonts w:ascii="Times New Roman" w:eastAsia="Times New Roman" w:hAnsi="Times New Roman" w:cs="Times New Roman"/>
        </w:rPr>
        <w:t xml:space="preserve">back into the motor unit, the next portion is the thermal mass. </w:t>
      </w:r>
      <w:r w:rsidR="005A13E2" w:rsidRPr="53171664">
        <w:rPr>
          <w:rFonts w:ascii="Times New Roman" w:eastAsia="Times New Roman" w:hAnsi="Times New Roman" w:cs="Times New Roman"/>
        </w:rPr>
        <w:t xml:space="preserve">It was found that a Tesla </w:t>
      </w:r>
      <w:r w:rsidR="003E180D" w:rsidRPr="53171664">
        <w:rPr>
          <w:rFonts w:ascii="Times New Roman" w:eastAsia="Times New Roman" w:hAnsi="Times New Roman" w:cs="Times New Roman"/>
        </w:rPr>
        <w:t xml:space="preserve">model 3 motor unit </w:t>
      </w:r>
      <w:r w:rsidR="00275B90" w:rsidRPr="53171664">
        <w:rPr>
          <w:rFonts w:ascii="Times New Roman" w:eastAsia="Times New Roman" w:hAnsi="Times New Roman" w:cs="Times New Roman"/>
        </w:rPr>
        <w:t>weighs</w:t>
      </w:r>
      <w:r w:rsidR="003E180D" w:rsidRPr="53171664">
        <w:rPr>
          <w:rFonts w:ascii="Times New Roman" w:eastAsia="Times New Roman" w:hAnsi="Times New Roman" w:cs="Times New Roman"/>
        </w:rPr>
        <w:t xml:space="preserve"> around 80 kg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kWEOQoE0","properties":{"formattedCitation":"[20]","plainCitation":"[20]","noteIndex":0},"citationItems":[{"id":94,"uris":["http://zotero.org/users/16598628/items/IYUNREAL"],"itemData":{"id":94,"type":"post-weblog","abstract":"Tesla model 3 drive unit (used) Engine specifications (estimated): peak [...]","container-title":"EV Europe","language":"en-US","title":"Tesla Model 3 motor unit","URL":"https://eveurope.eu/en/product/tesla-model-3-motor-unit/","accessed":{"date-parts":[["2025",5,19]]}}}],"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20]</w:t>
      </w:r>
      <w:r w:rsidRPr="3C612CE1">
        <w:rPr>
          <w:rFonts w:ascii="Times New Roman" w:hAnsi="Times New Roman" w:cs="Times New Roman"/>
        </w:rPr>
        <w:fldChar w:fldCharType="end"/>
      </w:r>
      <w:r w:rsidR="003E180D" w:rsidRPr="53171664">
        <w:rPr>
          <w:rFonts w:ascii="Times New Roman" w:eastAsia="Times New Roman" w:hAnsi="Times New Roman" w:cs="Times New Roman"/>
        </w:rPr>
        <w:t xml:space="preserve">. </w:t>
      </w:r>
      <w:r w:rsidR="009932D4" w:rsidRPr="53171664">
        <w:rPr>
          <w:rFonts w:ascii="Times New Roman" w:eastAsia="Times New Roman" w:hAnsi="Times New Roman" w:cs="Times New Roman"/>
        </w:rPr>
        <w:t xml:space="preserve">Since it is </w:t>
      </w:r>
      <w:r w:rsidR="00275B90" w:rsidRPr="53171664">
        <w:rPr>
          <w:rFonts w:ascii="Times New Roman" w:eastAsia="Times New Roman" w:hAnsi="Times New Roman" w:cs="Times New Roman"/>
        </w:rPr>
        <w:t>known</w:t>
      </w:r>
      <w:r w:rsidR="009932D4" w:rsidRPr="53171664">
        <w:rPr>
          <w:rFonts w:ascii="Times New Roman" w:eastAsia="Times New Roman" w:hAnsi="Times New Roman" w:cs="Times New Roman"/>
        </w:rPr>
        <w:t xml:space="preserve"> that the motor is not </w:t>
      </w:r>
      <w:r w:rsidR="00275B90" w:rsidRPr="53171664">
        <w:rPr>
          <w:rFonts w:ascii="Times New Roman" w:eastAsia="Times New Roman" w:hAnsi="Times New Roman" w:cs="Times New Roman"/>
        </w:rPr>
        <w:t xml:space="preserve">100% solid, </w:t>
      </w:r>
      <w:r w:rsidR="00D139B1" w:rsidRPr="53171664">
        <w:rPr>
          <w:rFonts w:ascii="Times New Roman" w:eastAsia="Times New Roman" w:hAnsi="Times New Roman" w:cs="Times New Roman"/>
        </w:rPr>
        <w:t xml:space="preserve">a 40% reduction was put on thermal mass to get a total of 48 kg. </w:t>
      </w:r>
      <w:r w:rsidR="004F36B7" w:rsidRPr="53171664">
        <w:rPr>
          <w:rFonts w:ascii="Times New Roman" w:eastAsia="Times New Roman" w:hAnsi="Times New Roman" w:cs="Times New Roman"/>
        </w:rPr>
        <w:t>As for the material, it was</w:t>
      </w:r>
      <w:r w:rsidR="00275B90" w:rsidRPr="53171664">
        <w:rPr>
          <w:rFonts w:ascii="Times New Roman" w:eastAsia="Times New Roman" w:hAnsi="Times New Roman" w:cs="Times New Roman"/>
        </w:rPr>
        <w:t xml:space="preserve"> </w:t>
      </w:r>
      <w:r w:rsidR="007358BA" w:rsidRPr="53171664">
        <w:rPr>
          <w:rFonts w:ascii="Times New Roman" w:eastAsia="Times New Roman" w:hAnsi="Times New Roman" w:cs="Times New Roman"/>
        </w:rPr>
        <w:t>chosen to be made of steel</w:t>
      </w:r>
      <w:r w:rsidR="004A3B98" w:rsidRPr="53171664">
        <w:rPr>
          <w:rFonts w:ascii="Times New Roman" w:eastAsia="Times New Roman" w:hAnsi="Times New Roman" w:cs="Times New Roman"/>
        </w:rPr>
        <w:t xml:space="preserve"> </w:t>
      </w:r>
      <w:r w:rsidR="0001728A" w:rsidRPr="53171664">
        <w:rPr>
          <w:rFonts w:ascii="Times New Roman" w:eastAsia="Times New Roman" w:hAnsi="Times New Roman" w:cs="Times New Roman"/>
        </w:rPr>
        <w:t xml:space="preserve">as </w:t>
      </w:r>
      <w:r w:rsidR="009151AE" w:rsidRPr="53171664">
        <w:rPr>
          <w:rFonts w:ascii="Times New Roman" w:eastAsia="Times New Roman" w:hAnsi="Times New Roman" w:cs="Times New Roman"/>
        </w:rPr>
        <w:t xml:space="preserve">that is </w:t>
      </w:r>
      <w:r w:rsidR="00C035B1" w:rsidRPr="53171664">
        <w:rPr>
          <w:rFonts w:ascii="Times New Roman" w:eastAsia="Times New Roman" w:hAnsi="Times New Roman" w:cs="Times New Roman"/>
        </w:rPr>
        <w:t xml:space="preserve">the most common material for </w:t>
      </w:r>
      <w:r w:rsidR="005C5198" w:rsidRPr="53171664">
        <w:rPr>
          <w:rFonts w:ascii="Times New Roman" w:eastAsia="Times New Roman" w:hAnsi="Times New Roman" w:cs="Times New Roman"/>
        </w:rPr>
        <w:t>gearboxes.</w:t>
      </w:r>
      <w:r w:rsidR="0075123B" w:rsidRPr="53171664">
        <w:rPr>
          <w:rFonts w:ascii="Times New Roman" w:eastAsia="Times New Roman" w:hAnsi="Times New Roman" w:cs="Times New Roman"/>
        </w:rPr>
        <w:t xml:space="preserve"> </w:t>
      </w:r>
    </w:p>
    <w:p w14:paraId="413C2B20" w14:textId="32AAB70A" w:rsidR="46B8EB9F" w:rsidRDefault="46B8EB9F" w:rsidP="46B8EB9F">
      <w:pPr>
        <w:spacing w:line="240" w:lineRule="auto"/>
        <w:rPr>
          <w:rFonts w:ascii="Times New Roman" w:eastAsia="Times New Roman" w:hAnsi="Times New Roman" w:cs="Times New Roman"/>
        </w:rPr>
      </w:pPr>
    </w:p>
    <w:p w14:paraId="0D74F72A" w14:textId="049A4AB3" w:rsidR="0075123B" w:rsidRDefault="6F4FB435" w:rsidP="0075123B">
      <w:pPr>
        <w:spacing w:line="240" w:lineRule="auto"/>
        <w:jc w:val="center"/>
        <w:rPr>
          <w:rFonts w:ascii="Times New Roman" w:eastAsia="Times New Roman" w:hAnsi="Times New Roman" w:cs="Times New Roman"/>
        </w:rPr>
      </w:pPr>
      <w:r>
        <w:rPr>
          <w:noProof/>
        </w:rPr>
        <w:drawing>
          <wp:inline distT="0" distB="0" distL="0" distR="0" wp14:anchorId="2E30764B" wp14:editId="56056673">
            <wp:extent cx="5210902" cy="2010056"/>
            <wp:effectExtent l="0" t="0" r="0" b="9525"/>
            <wp:docPr id="7818743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2">
                      <a:extLst>
                        <a:ext uri="{28A0092B-C50C-407E-A947-70E740481C1C}">
                          <a14:useLocalDpi xmlns:a14="http://schemas.microsoft.com/office/drawing/2010/main" val="0"/>
                        </a:ext>
                      </a:extLst>
                    </a:blip>
                    <a:stretch>
                      <a:fillRect/>
                    </a:stretch>
                  </pic:blipFill>
                  <pic:spPr>
                    <a:xfrm>
                      <a:off x="0" y="0"/>
                      <a:ext cx="5210902" cy="2010056"/>
                    </a:xfrm>
                    <a:prstGeom prst="rect">
                      <a:avLst/>
                    </a:prstGeom>
                  </pic:spPr>
                </pic:pic>
              </a:graphicData>
            </a:graphic>
          </wp:inline>
        </w:drawing>
      </w:r>
    </w:p>
    <w:p w14:paraId="1BF0B36E" w14:textId="653C1E67" w:rsidR="009C0F45" w:rsidRDefault="009C0F45" w:rsidP="0075123B">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54F56047" w:rsidRPr="60C763DF">
        <w:rPr>
          <w:rFonts w:ascii="Times New Roman" w:eastAsia="Times New Roman" w:hAnsi="Times New Roman" w:cs="Times New Roman"/>
        </w:rPr>
        <w:t>35</w:t>
      </w:r>
      <w:r w:rsidRPr="53171664">
        <w:rPr>
          <w:rFonts w:ascii="Times New Roman" w:eastAsia="Times New Roman" w:hAnsi="Times New Roman" w:cs="Times New Roman"/>
        </w:rPr>
        <w:t>: Thermal Mass for Motor / Gearbox</w:t>
      </w:r>
    </w:p>
    <w:p w14:paraId="76AE1649" w14:textId="3C1DE970" w:rsidR="46B8EB9F" w:rsidRDefault="46B8EB9F" w:rsidP="46B8EB9F">
      <w:pPr>
        <w:spacing w:line="240" w:lineRule="auto"/>
        <w:jc w:val="center"/>
        <w:rPr>
          <w:rFonts w:ascii="Times New Roman" w:eastAsia="Times New Roman" w:hAnsi="Times New Roman" w:cs="Times New Roman"/>
        </w:rPr>
      </w:pPr>
    </w:p>
    <w:p w14:paraId="00ADD7FB" w14:textId="4AA012E7" w:rsidR="009C0F45" w:rsidRDefault="001B6900"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next connection leads into the thermal liquid pipe to </w:t>
      </w:r>
      <w:r w:rsidR="00B75153" w:rsidRPr="53171664">
        <w:rPr>
          <w:rFonts w:ascii="Times New Roman" w:eastAsia="Times New Roman" w:hAnsi="Times New Roman" w:cs="Times New Roman"/>
        </w:rPr>
        <w:t xml:space="preserve">transfer </w:t>
      </w:r>
      <w:proofErr w:type="gramStart"/>
      <w:r w:rsidR="00B75153" w:rsidRPr="53171664">
        <w:rPr>
          <w:rFonts w:ascii="Times New Roman" w:eastAsia="Times New Roman" w:hAnsi="Times New Roman" w:cs="Times New Roman"/>
        </w:rPr>
        <w:t>the heat</w:t>
      </w:r>
      <w:proofErr w:type="gramEnd"/>
      <w:r w:rsidR="00B75153" w:rsidRPr="53171664">
        <w:rPr>
          <w:rFonts w:ascii="Times New Roman" w:eastAsia="Times New Roman" w:hAnsi="Times New Roman" w:cs="Times New Roman"/>
        </w:rPr>
        <w:t xml:space="preserve"> dissipation away from the motors and towards the oil.  </w:t>
      </w:r>
    </w:p>
    <w:p w14:paraId="48A101B0" w14:textId="6FC54E6E" w:rsidR="00C00B00" w:rsidRDefault="1B21E549" w:rsidP="00C00B00">
      <w:pPr>
        <w:spacing w:line="240" w:lineRule="auto"/>
        <w:jc w:val="center"/>
        <w:rPr>
          <w:rFonts w:ascii="Times New Roman" w:eastAsia="Times New Roman" w:hAnsi="Times New Roman" w:cs="Times New Roman"/>
        </w:rPr>
      </w:pPr>
      <w:r>
        <w:rPr>
          <w:noProof/>
        </w:rPr>
        <w:lastRenderedPageBreak/>
        <w:drawing>
          <wp:inline distT="0" distB="0" distL="0" distR="0" wp14:anchorId="7F5EC51F" wp14:editId="0E9D9639">
            <wp:extent cx="5210902" cy="3143689"/>
            <wp:effectExtent l="0" t="0" r="0" b="0"/>
            <wp:docPr id="2141120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5210902" cy="3143689"/>
                    </a:xfrm>
                    <a:prstGeom prst="rect">
                      <a:avLst/>
                    </a:prstGeom>
                  </pic:spPr>
                </pic:pic>
              </a:graphicData>
            </a:graphic>
          </wp:inline>
        </w:drawing>
      </w:r>
    </w:p>
    <w:p w14:paraId="4840ECFA" w14:textId="2D4BFFD3" w:rsidR="000719D9" w:rsidRDefault="000719D9" w:rsidP="00C00B00">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7CF10409" w:rsidRPr="60C763DF">
        <w:rPr>
          <w:rFonts w:ascii="Times New Roman" w:eastAsia="Times New Roman" w:hAnsi="Times New Roman" w:cs="Times New Roman"/>
        </w:rPr>
        <w:t>36</w:t>
      </w:r>
      <w:r w:rsidRPr="53171664">
        <w:rPr>
          <w:rFonts w:ascii="Times New Roman" w:eastAsia="Times New Roman" w:hAnsi="Times New Roman" w:cs="Times New Roman"/>
        </w:rPr>
        <w:t>: Motor Piping Parameters</w:t>
      </w:r>
    </w:p>
    <w:p w14:paraId="29FC2DC8" w14:textId="780FADE1" w:rsidR="46B8EB9F" w:rsidRDefault="46B8EB9F" w:rsidP="46B8EB9F">
      <w:pPr>
        <w:spacing w:line="240" w:lineRule="auto"/>
        <w:jc w:val="center"/>
        <w:rPr>
          <w:rFonts w:ascii="Times New Roman" w:eastAsia="Times New Roman" w:hAnsi="Times New Roman" w:cs="Times New Roman"/>
        </w:rPr>
      </w:pPr>
    </w:p>
    <w:p w14:paraId="6E64A347" w14:textId="363E2AA0" w:rsidR="000719D9" w:rsidRDefault="000719D9"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piping connected directly to the motors, it was assumed that the pipe was to loop back and forth multiple times to extend the amount of time the oil would stay in thermal contact with the heat dissipation. For the pipe diameter, both for the direct connections to the motors as well as the </w:t>
      </w:r>
      <w:r w:rsidR="00557F39" w:rsidRPr="53171664">
        <w:rPr>
          <w:rFonts w:ascii="Times New Roman" w:eastAsia="Times New Roman" w:hAnsi="Times New Roman" w:cs="Times New Roman"/>
        </w:rPr>
        <w:t>regular pipes connecting the full loop, it was found that the average oil pipe size was 0.</w:t>
      </w:r>
      <w:r w:rsidR="003221D6" w:rsidRPr="53171664">
        <w:rPr>
          <w:rFonts w:ascii="Times New Roman" w:eastAsia="Times New Roman" w:hAnsi="Times New Roman" w:cs="Times New Roman"/>
        </w:rPr>
        <w:t>7</w:t>
      </w:r>
      <w:r w:rsidR="00557F39" w:rsidRPr="53171664">
        <w:rPr>
          <w:rFonts w:ascii="Times New Roman" w:eastAsia="Times New Roman" w:hAnsi="Times New Roman" w:cs="Times New Roman"/>
        </w:rPr>
        <w:t xml:space="preserve">5 in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NSFR4VHa","properties":{"formattedCitation":"[21]","plainCitation":"[21]","noteIndex":0},"citationItems":[{"id":92,"uris":["http://zotero.org/users/16598628/items/HAU7UD94"],"itemData":{"id":92,"type":"post-weblog","abstract":"Donald Ditter, CPD, GPD, a Senior Engineering Technician with H.F. Lenz Company in Pittsburgh, is working on a service garage that requires bulk grease and motor oil systems for lubricating and oil changes. He searched for information on piping materials and sizing methods for these systems but was unable to find much, so he went […]","container-title":"ASPE Pipeline","language":"en-US","title":"What Piping Materials and Sizing Methods Are Suitable for Bulk Grease and Motor Oil Systems?","URL":"https://aspe.org/pipeline/what-piping-materials-and-sizing-methods-are-suitable-for-bulk-grease-and-motor-oil-systems/","author":[{"family":"gpienta","given":""}],"accessed":{"date-parts":[["2025",5,19]]},"issued":{"date-parts":[["2022",2,21]]}}}],"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21]</w:t>
      </w:r>
      <w:r w:rsidRPr="3C612CE1">
        <w:rPr>
          <w:rFonts w:ascii="Times New Roman" w:hAnsi="Times New Roman" w:cs="Times New Roman"/>
        </w:rPr>
        <w:fldChar w:fldCharType="end"/>
      </w:r>
      <w:r w:rsidR="00557F39" w:rsidRPr="53171664">
        <w:rPr>
          <w:rFonts w:ascii="Times New Roman" w:eastAsia="Times New Roman" w:hAnsi="Times New Roman" w:cs="Times New Roman"/>
        </w:rPr>
        <w:t xml:space="preserve">. </w:t>
      </w:r>
      <w:r w:rsidR="003221D6" w:rsidRPr="53171664">
        <w:rPr>
          <w:rFonts w:ascii="Times New Roman" w:eastAsia="Times New Roman" w:hAnsi="Times New Roman" w:cs="Times New Roman"/>
        </w:rPr>
        <w:t>For the distance between the vehicle’s wheelbase, research concluded that the distance was 130 inches</w:t>
      </w:r>
      <w:r w:rsidR="00777317" w:rsidRPr="53171664">
        <w:rPr>
          <w:rFonts w:ascii="Times New Roman" w:eastAsia="Times New Roman" w:hAnsi="Times New Roman" w:cs="Times New Roman"/>
        </w:rPr>
        <w:t xml:space="preserve">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JfcrDypt","properties":{"formattedCitation":"[12]","plainCitation":"[12]","noteIndex":0},"citationItems":[{"id":93,"uris":["http://zotero.org/users/16598628/items/MI5LFSAG"],"itemData":{"id":93,"type":"webpage","abstract":"View model details of the 2025 Ford Transit® Commercial Van like available Intelligent All-Wheel Drive, 360-degree view camera &amp; Electric Power-Assisted Steering (EPAS). Use available Ford Pro™ Telematics for improved business information. See pricing.","container-title":"Ford Motor Company","language":"en-US","title":"2025 Ford Transit® Cargo Van | Model Details &amp; Specs | Ford.com","URL":"https://www.ford.com/commercial-trucks/transit-cargo-van/2025/models/transit-van/","accessed":{"date-parts":[["2025",5,19]]}}}],"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2]</w:t>
      </w:r>
      <w:r w:rsidRPr="3C612CE1">
        <w:rPr>
          <w:rFonts w:ascii="Times New Roman" w:hAnsi="Times New Roman" w:cs="Times New Roman"/>
        </w:rPr>
        <w:fldChar w:fldCharType="end"/>
      </w:r>
      <w:r w:rsidR="003221D6" w:rsidRPr="53171664">
        <w:rPr>
          <w:rFonts w:ascii="Times New Roman" w:eastAsia="Times New Roman" w:hAnsi="Times New Roman" w:cs="Times New Roman"/>
        </w:rPr>
        <w:t>.</w:t>
      </w:r>
    </w:p>
    <w:p w14:paraId="775ADC9F" w14:textId="6C9323FF" w:rsidR="46B8EB9F" w:rsidRDefault="46B8EB9F" w:rsidP="46B8EB9F">
      <w:pPr>
        <w:spacing w:line="240" w:lineRule="auto"/>
        <w:rPr>
          <w:rFonts w:ascii="Times New Roman" w:eastAsia="Times New Roman" w:hAnsi="Times New Roman" w:cs="Times New Roman"/>
        </w:rPr>
      </w:pPr>
    </w:p>
    <w:p w14:paraId="7547D242" w14:textId="6CA3A2EC" w:rsidR="00300BF2" w:rsidRDefault="489F94C9" w:rsidP="00300BF2">
      <w:pPr>
        <w:spacing w:line="240" w:lineRule="auto"/>
        <w:jc w:val="center"/>
        <w:rPr>
          <w:rFonts w:ascii="Times New Roman" w:eastAsia="Times New Roman" w:hAnsi="Times New Roman" w:cs="Times New Roman"/>
        </w:rPr>
      </w:pPr>
      <w:r>
        <w:rPr>
          <w:noProof/>
        </w:rPr>
        <w:drawing>
          <wp:inline distT="0" distB="0" distL="0" distR="0" wp14:anchorId="5CAE238E" wp14:editId="7F14B643">
            <wp:extent cx="5210902" cy="2686425"/>
            <wp:effectExtent l="0" t="0" r="8890" b="0"/>
            <wp:docPr id="13972786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a:extLst>
                        <a:ext uri="{28A0092B-C50C-407E-A947-70E740481C1C}">
                          <a14:useLocalDpi xmlns:a14="http://schemas.microsoft.com/office/drawing/2010/main" val="0"/>
                        </a:ext>
                      </a:extLst>
                    </a:blip>
                    <a:stretch>
                      <a:fillRect/>
                    </a:stretch>
                  </pic:blipFill>
                  <pic:spPr>
                    <a:xfrm>
                      <a:off x="0" y="0"/>
                      <a:ext cx="5210902" cy="2686425"/>
                    </a:xfrm>
                    <a:prstGeom prst="rect">
                      <a:avLst/>
                    </a:prstGeom>
                  </pic:spPr>
                </pic:pic>
              </a:graphicData>
            </a:graphic>
          </wp:inline>
        </w:drawing>
      </w:r>
    </w:p>
    <w:p w14:paraId="09490608" w14:textId="011766C7" w:rsidR="00300BF2" w:rsidRDefault="00300BF2" w:rsidP="00300BF2">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74958616" w:rsidRPr="3144F12E">
        <w:rPr>
          <w:rFonts w:ascii="Times New Roman" w:eastAsia="Times New Roman" w:hAnsi="Times New Roman" w:cs="Times New Roman"/>
        </w:rPr>
        <w:t>37</w:t>
      </w:r>
      <w:r w:rsidRPr="53171664">
        <w:rPr>
          <w:rFonts w:ascii="Times New Roman" w:eastAsia="Times New Roman" w:hAnsi="Times New Roman" w:cs="Times New Roman"/>
        </w:rPr>
        <w:t>: Wheelbase Distance Pipe</w:t>
      </w:r>
    </w:p>
    <w:p w14:paraId="114FA055" w14:textId="7CCC1DF1" w:rsidR="006155A5" w:rsidRDefault="00C51718" w:rsidP="006155A5">
      <w:pPr>
        <w:spacing w:line="240" w:lineRule="auto"/>
        <w:jc w:val="center"/>
        <w:rPr>
          <w:rFonts w:ascii="Times New Roman" w:eastAsia="Times New Roman" w:hAnsi="Times New Roman" w:cs="Times New Roman"/>
        </w:rPr>
      </w:pPr>
      <w:r>
        <w:rPr>
          <w:noProof/>
        </w:rPr>
        <w:lastRenderedPageBreak/>
        <w:drawing>
          <wp:inline distT="0" distB="0" distL="0" distR="0" wp14:anchorId="7818BECA" wp14:editId="6C439713">
            <wp:extent cx="5943600" cy="4740275"/>
            <wp:effectExtent l="0" t="0" r="0" b="3175"/>
            <wp:docPr id="1792075315" name="Picture 1"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5">
                      <a:extLst>
                        <a:ext uri="{28A0092B-C50C-407E-A947-70E740481C1C}">
                          <a14:useLocalDpi xmlns:a14="http://schemas.microsoft.com/office/drawing/2010/main" val="0"/>
                        </a:ext>
                      </a:extLst>
                    </a:blip>
                    <a:stretch>
                      <a:fillRect/>
                    </a:stretch>
                  </pic:blipFill>
                  <pic:spPr>
                    <a:xfrm>
                      <a:off x="0" y="0"/>
                      <a:ext cx="5943600" cy="4740275"/>
                    </a:xfrm>
                    <a:prstGeom prst="rect">
                      <a:avLst/>
                    </a:prstGeom>
                  </pic:spPr>
                </pic:pic>
              </a:graphicData>
            </a:graphic>
          </wp:inline>
        </w:drawing>
      </w:r>
      <w:r w:rsidR="006155A5" w:rsidRPr="53171664">
        <w:rPr>
          <w:rFonts w:ascii="Times New Roman" w:eastAsia="Times New Roman" w:hAnsi="Times New Roman" w:cs="Times New Roman"/>
        </w:rPr>
        <w:t xml:space="preserve">Figure </w:t>
      </w:r>
      <w:r w:rsidR="75202FEA" w:rsidRPr="3144F12E">
        <w:rPr>
          <w:rFonts w:ascii="Times New Roman" w:eastAsia="Times New Roman" w:hAnsi="Times New Roman" w:cs="Times New Roman"/>
        </w:rPr>
        <w:t>38</w:t>
      </w:r>
      <w:r w:rsidR="006155A5" w:rsidRPr="53171664">
        <w:rPr>
          <w:rFonts w:ascii="Times New Roman" w:eastAsia="Times New Roman" w:hAnsi="Times New Roman" w:cs="Times New Roman"/>
        </w:rPr>
        <w:t>: Total Motor System</w:t>
      </w:r>
    </w:p>
    <w:p w14:paraId="385E8116" w14:textId="5FB834B8" w:rsidR="46B8EB9F" w:rsidRPr="004D4A9D" w:rsidRDefault="46B8EB9F" w:rsidP="46B8EB9F">
      <w:pPr>
        <w:spacing w:line="240" w:lineRule="auto"/>
        <w:jc w:val="center"/>
        <w:rPr>
          <w:rFonts w:ascii="Times New Roman" w:eastAsia="Times New Roman" w:hAnsi="Times New Roman" w:cs="Times New Roman"/>
        </w:rPr>
      </w:pPr>
    </w:p>
    <w:p w14:paraId="66675F96" w14:textId="0EEC3F4F" w:rsidR="008549BA" w:rsidRDefault="00E03FC5" w:rsidP="00C51718">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oil loop, </w:t>
      </w:r>
      <w:r w:rsidR="000450B9" w:rsidRPr="53171664">
        <w:rPr>
          <w:rFonts w:ascii="Times New Roman" w:eastAsia="Times New Roman" w:hAnsi="Times New Roman" w:cs="Times New Roman"/>
        </w:rPr>
        <w:t xml:space="preserve">the </w:t>
      </w:r>
      <w:proofErr w:type="gramStart"/>
      <w:r w:rsidR="000450B9" w:rsidRPr="53171664">
        <w:rPr>
          <w:rFonts w:ascii="Times New Roman" w:eastAsia="Times New Roman" w:hAnsi="Times New Roman" w:cs="Times New Roman"/>
        </w:rPr>
        <w:t>design</w:t>
      </w:r>
      <w:proofErr w:type="gramEnd"/>
      <w:r w:rsidR="000450B9" w:rsidRPr="53171664">
        <w:rPr>
          <w:rFonts w:ascii="Times New Roman" w:eastAsia="Times New Roman" w:hAnsi="Times New Roman" w:cs="Times New Roman"/>
        </w:rPr>
        <w:t xml:space="preserve"> asked for SAE 5W-30 to be used</w:t>
      </w:r>
      <w:r w:rsidR="00071B38" w:rsidRPr="53171664">
        <w:rPr>
          <w:rFonts w:ascii="Times New Roman" w:eastAsia="Times New Roman" w:hAnsi="Times New Roman" w:cs="Times New Roman"/>
        </w:rPr>
        <w:t>.</w:t>
      </w:r>
      <w:r w:rsidR="004354A5" w:rsidRPr="53171664">
        <w:rPr>
          <w:rFonts w:ascii="Times New Roman" w:eastAsia="Times New Roman" w:hAnsi="Times New Roman" w:cs="Times New Roman"/>
        </w:rPr>
        <w:t xml:space="preserve"> </w:t>
      </w:r>
      <w:r w:rsidR="00B072BA" w:rsidRPr="53171664">
        <w:rPr>
          <w:rFonts w:ascii="Times New Roman" w:eastAsia="Times New Roman" w:hAnsi="Times New Roman" w:cs="Times New Roman"/>
        </w:rPr>
        <w:t xml:space="preserve">Using </w:t>
      </w:r>
      <w:proofErr w:type="spellStart"/>
      <w:r w:rsidR="00B072BA" w:rsidRPr="53171664">
        <w:rPr>
          <w:rFonts w:ascii="Times New Roman" w:eastAsia="Times New Roman" w:hAnsi="Times New Roman" w:cs="Times New Roman"/>
        </w:rPr>
        <w:t>Coolprops</w:t>
      </w:r>
      <w:proofErr w:type="spellEnd"/>
      <w:r w:rsidR="00B072BA" w:rsidRPr="53171664">
        <w:rPr>
          <w:rFonts w:ascii="Times New Roman" w:eastAsia="Times New Roman" w:hAnsi="Times New Roman" w:cs="Times New Roman"/>
        </w:rPr>
        <w:t xml:space="preserve"> once again, the closest to engine oil </w:t>
      </w:r>
      <w:r w:rsidR="0086328C" w:rsidRPr="53171664">
        <w:rPr>
          <w:rFonts w:ascii="Times New Roman" w:eastAsia="Times New Roman" w:hAnsi="Times New Roman" w:cs="Times New Roman"/>
        </w:rPr>
        <w:t xml:space="preserve">was </w:t>
      </w:r>
      <w:proofErr w:type="spellStart"/>
      <w:r w:rsidR="0086328C" w:rsidRPr="53171664">
        <w:rPr>
          <w:rFonts w:ascii="Times New Roman" w:eastAsia="Times New Roman" w:hAnsi="Times New Roman" w:cs="Times New Roman"/>
        </w:rPr>
        <w:t>DowQ</w:t>
      </w:r>
      <w:proofErr w:type="spellEnd"/>
      <w:r w:rsidR="0086328C" w:rsidRPr="53171664">
        <w:rPr>
          <w:rFonts w:ascii="Times New Roman" w:eastAsia="Times New Roman" w:hAnsi="Times New Roman" w:cs="Times New Roman"/>
        </w:rPr>
        <w:t xml:space="preserve"> transmission oil, so with the assistance of the </w:t>
      </w:r>
      <w:proofErr w:type="spellStart"/>
      <w:r w:rsidR="0086328C" w:rsidRPr="53171664">
        <w:rPr>
          <w:rFonts w:ascii="Times New Roman" w:eastAsia="Times New Roman" w:hAnsi="Times New Roman" w:cs="Times New Roman"/>
        </w:rPr>
        <w:t>CoolProps</w:t>
      </w:r>
      <w:proofErr w:type="spellEnd"/>
      <w:r w:rsidR="0086328C" w:rsidRPr="53171664">
        <w:rPr>
          <w:rFonts w:ascii="Times New Roman" w:eastAsia="Times New Roman" w:hAnsi="Times New Roman" w:cs="Times New Roman"/>
        </w:rPr>
        <w:t xml:space="preserve"> callouts, we defined the oil parameters</w:t>
      </w:r>
      <w:r w:rsidR="00777317" w:rsidRPr="53171664">
        <w:rPr>
          <w:rFonts w:ascii="Times New Roman" w:eastAsia="Times New Roman" w:hAnsi="Times New Roman" w:cs="Times New Roman"/>
        </w:rPr>
        <w:t xml:space="preserve"> </w:t>
      </w:r>
      <w:r w:rsidR="00777317">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YXkHkrwo","properties":{"formattedCitation":"[15]","plainCitation":"[15]","noteIndex":0},"citationItems":[{"id":97,"uris":["http://zotero.org/users/16598628/items/JZFKYK6B"],"itemData":{"id":97,"type":"article-journal","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container-title":"Industrial &amp; Engineering Chemistry Research","DOI":"10.1021/ie4033999","ISSN":"0888-5885","issue":"6","journalAbbreviation":"Ind. Eng. Chem. Res.","note":"publisher: American Chemical Society","page":"2498-2508","source":"ACS Publications","title":"Pure and Pseudo-pure Fluid Thermophysical Property Evaluation and the Open-Source Thermophysical Property Library CoolProp","volume":"53","author":[{"family":"Bell","given":"Ian H."},{"family":"Wronski","given":"Jorrit"},{"family":"Quoilin","given":"Sylvain"},{"family":"Lemort","given":"Vincent"}],"issued":{"date-parts":[["2014",2,12]]}}}],"schema":"https://github.com/citation-style-language/schema/raw/master/csl-citation.json"} </w:instrText>
      </w:r>
      <w:r w:rsidR="00777317">
        <w:rPr>
          <w:rFonts w:ascii="Times New Roman" w:hAnsi="Times New Roman" w:cs="Times New Roman"/>
        </w:rPr>
        <w:fldChar w:fldCharType="separate"/>
      </w:r>
      <w:r w:rsidR="009C61D1" w:rsidRPr="009C61D1">
        <w:rPr>
          <w:rFonts w:ascii="Times New Roman" w:hAnsi="Times New Roman" w:cs="Times New Roman"/>
        </w:rPr>
        <w:t>[15]</w:t>
      </w:r>
      <w:r w:rsidR="00777317">
        <w:rPr>
          <w:rFonts w:ascii="Times New Roman" w:hAnsi="Times New Roman" w:cs="Times New Roman"/>
        </w:rPr>
        <w:fldChar w:fldCharType="end"/>
      </w:r>
      <w:r w:rsidR="0086328C" w:rsidRPr="53171664">
        <w:rPr>
          <w:rFonts w:ascii="Times New Roman" w:eastAsia="Times New Roman" w:hAnsi="Times New Roman" w:cs="Times New Roman"/>
        </w:rPr>
        <w:t xml:space="preserve">. </w:t>
      </w:r>
    </w:p>
    <w:p w14:paraId="51D2C599" w14:textId="4AE17DFC" w:rsidR="008549BA" w:rsidRDefault="22B5E8A2" w:rsidP="008549BA">
      <w:pPr>
        <w:spacing w:line="240" w:lineRule="auto"/>
        <w:jc w:val="center"/>
        <w:rPr>
          <w:rFonts w:ascii="Times New Roman" w:eastAsia="Times New Roman" w:hAnsi="Times New Roman" w:cs="Times New Roman"/>
        </w:rPr>
      </w:pPr>
      <w:r>
        <w:rPr>
          <w:noProof/>
        </w:rPr>
        <w:lastRenderedPageBreak/>
        <w:drawing>
          <wp:inline distT="0" distB="0" distL="0" distR="0" wp14:anchorId="47AB1692" wp14:editId="7C8EADE0">
            <wp:extent cx="4912157" cy="2754167"/>
            <wp:effectExtent l="0" t="0" r="3175" b="8255"/>
            <wp:docPr id="120190646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6">
                      <a:extLst>
                        <a:ext uri="{28A0092B-C50C-407E-A947-70E740481C1C}">
                          <a14:useLocalDpi xmlns:a14="http://schemas.microsoft.com/office/drawing/2010/main" val="0"/>
                        </a:ext>
                      </a:extLst>
                    </a:blip>
                    <a:stretch>
                      <a:fillRect/>
                    </a:stretch>
                  </pic:blipFill>
                  <pic:spPr>
                    <a:xfrm>
                      <a:off x="0" y="0"/>
                      <a:ext cx="4912157" cy="2754167"/>
                    </a:xfrm>
                    <a:prstGeom prst="rect">
                      <a:avLst/>
                    </a:prstGeom>
                  </pic:spPr>
                </pic:pic>
              </a:graphicData>
            </a:graphic>
          </wp:inline>
        </w:drawing>
      </w:r>
    </w:p>
    <w:p w14:paraId="76ABFCAF" w14:textId="172CC538" w:rsidR="0065144C" w:rsidRDefault="0065144C" w:rsidP="008549BA">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34DD6701" w:rsidRPr="70340D4D">
        <w:rPr>
          <w:rFonts w:ascii="Times New Roman" w:eastAsia="Times New Roman" w:hAnsi="Times New Roman" w:cs="Times New Roman"/>
        </w:rPr>
        <w:t>39</w:t>
      </w:r>
      <w:r w:rsidRPr="53171664">
        <w:rPr>
          <w:rFonts w:ascii="Times New Roman" w:eastAsia="Times New Roman" w:hAnsi="Times New Roman" w:cs="Times New Roman"/>
        </w:rPr>
        <w:t>:</w:t>
      </w:r>
      <w:r w:rsidR="00CB3E5A" w:rsidRPr="53171664">
        <w:rPr>
          <w:rFonts w:ascii="Times New Roman" w:eastAsia="Times New Roman" w:hAnsi="Times New Roman" w:cs="Times New Roman"/>
        </w:rPr>
        <w:t xml:space="preserve"> Oil Parameters</w:t>
      </w:r>
    </w:p>
    <w:p w14:paraId="1D797F44" w14:textId="37EFD0AA" w:rsidR="46B8EB9F" w:rsidRDefault="46B8EB9F" w:rsidP="46B8EB9F">
      <w:pPr>
        <w:spacing w:line="240" w:lineRule="auto"/>
        <w:jc w:val="center"/>
        <w:rPr>
          <w:rFonts w:ascii="Times New Roman" w:eastAsia="Times New Roman" w:hAnsi="Times New Roman" w:cs="Times New Roman"/>
        </w:rPr>
      </w:pPr>
    </w:p>
    <w:p w14:paraId="65FBE766" w14:textId="26CAEC2A" w:rsidR="00E03FC5" w:rsidRDefault="004354A5"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oil then loops between the four motors </w:t>
      </w:r>
      <w:r w:rsidR="001A1E0F" w:rsidRPr="53171664">
        <w:rPr>
          <w:rFonts w:ascii="Times New Roman" w:eastAsia="Times New Roman" w:hAnsi="Times New Roman" w:cs="Times New Roman"/>
        </w:rPr>
        <w:t xml:space="preserve">within its own pipe network, expelling heat by interacting with two plate heat exchangers. </w:t>
      </w:r>
    </w:p>
    <w:p w14:paraId="5598FC1E" w14:textId="09EB7670" w:rsidR="00F645AF" w:rsidRDefault="00F645AF"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plate heat exchangers, once again the thermal design handbook was used for </w:t>
      </w:r>
      <w:r w:rsidR="00F97E2C" w:rsidRPr="53171664">
        <w:rPr>
          <w:rFonts w:ascii="Times New Roman" w:eastAsia="Times New Roman" w:hAnsi="Times New Roman" w:cs="Times New Roman"/>
        </w:rPr>
        <w:t xml:space="preserve">the initial sizing and parameters </w:t>
      </w:r>
      <w:r w:rsidRPr="3C612CE1">
        <w:rPr>
          <w:rFonts w:ascii="Times New Roman" w:hAnsi="Times New Roman" w:cs="Times New Roman"/>
        </w:rPr>
        <w:fldChar w:fldCharType="begin"/>
      </w:r>
      <w:r w:rsidR="009C61D1">
        <w:rPr>
          <w:rFonts w:ascii="Times New Roman" w:hAnsi="Times New Roman" w:cs="Times New Roman"/>
        </w:rPr>
        <w:instrText xml:space="preserve"> ADDIN ZOTERO_ITEM CSL_CITATION {"citationID":"ymvWKHDt","properties":{"formattedCitation":"[16]","plainCitation":"[16]","noteIndex":0},"citationItems":[{"id":99,"uris":["http://zotero.org/users/16598628/items/2U7X5I57"],"itemData":{"id":99,"type":"book","edition":"1","ISBN":"978-0-470-49662-6","language":"en","license":"http://doi.wiley.com/10.1002/tdm_license_1.1","note":"DOI: 10.1002/9780470949979","publisher":"Wiley","source":"DOI.org (Crossref)","title":"Thermal Design: Heat Sinks, Thermoelectrics, Heat Pipes, Compact Heat Exchangers, and Solar Cells","title-short":"Thermal Design","URL":"https://onlinelibrary.wiley.com/doi/book/10.1002/9780470949979","author":[{"family":"Lee","given":"HoSung"}],"accessed":{"date-parts":[["2025",5,19]]},"issued":{"date-parts":[["2010",11,3]]}}}],"schema":"https://github.com/citation-style-language/schema/raw/master/csl-citation.json"} </w:instrText>
      </w:r>
      <w:r w:rsidRPr="3C612CE1">
        <w:rPr>
          <w:rFonts w:ascii="Times New Roman" w:hAnsi="Times New Roman" w:cs="Times New Roman"/>
        </w:rPr>
        <w:fldChar w:fldCharType="separate"/>
      </w:r>
      <w:r w:rsidR="009C61D1" w:rsidRPr="009C61D1">
        <w:rPr>
          <w:rFonts w:ascii="Times New Roman" w:hAnsi="Times New Roman" w:cs="Times New Roman"/>
        </w:rPr>
        <w:t>[16]</w:t>
      </w:r>
      <w:r w:rsidRPr="3C612CE1">
        <w:rPr>
          <w:rFonts w:ascii="Times New Roman" w:hAnsi="Times New Roman" w:cs="Times New Roman"/>
        </w:rPr>
        <w:fldChar w:fldCharType="end"/>
      </w:r>
      <w:r w:rsidR="00F97E2C" w:rsidRPr="53171664">
        <w:rPr>
          <w:rFonts w:ascii="Times New Roman" w:eastAsia="Times New Roman" w:hAnsi="Times New Roman" w:cs="Times New Roman"/>
        </w:rPr>
        <w:t xml:space="preserve">. </w:t>
      </w:r>
    </w:p>
    <w:p w14:paraId="3FA3B764" w14:textId="32491EE3" w:rsidR="46B8EB9F" w:rsidRDefault="46B8EB9F" w:rsidP="46B8EB9F">
      <w:pPr>
        <w:spacing w:line="240" w:lineRule="auto"/>
        <w:rPr>
          <w:rFonts w:ascii="Times New Roman" w:eastAsia="Times New Roman" w:hAnsi="Times New Roman" w:cs="Times New Roman"/>
        </w:rPr>
      </w:pPr>
    </w:p>
    <w:p w14:paraId="7B79C5AC" w14:textId="5C2BE286" w:rsidR="006E200A" w:rsidRDefault="030B7AB3" w:rsidP="00D24959">
      <w:pPr>
        <w:spacing w:line="240" w:lineRule="auto"/>
        <w:jc w:val="center"/>
        <w:rPr>
          <w:rFonts w:ascii="Times New Roman" w:eastAsia="Times New Roman" w:hAnsi="Times New Roman" w:cs="Times New Roman"/>
        </w:rPr>
      </w:pPr>
      <w:r>
        <w:rPr>
          <w:noProof/>
        </w:rPr>
        <w:lastRenderedPageBreak/>
        <w:drawing>
          <wp:inline distT="0" distB="0" distL="0" distR="0" wp14:anchorId="1A9E0FF0" wp14:editId="4286C784">
            <wp:extent cx="5363323" cy="3839111"/>
            <wp:effectExtent l="0" t="0" r="0" b="9525"/>
            <wp:docPr id="55780513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7">
                      <a:extLst>
                        <a:ext uri="{28A0092B-C50C-407E-A947-70E740481C1C}">
                          <a14:useLocalDpi xmlns:a14="http://schemas.microsoft.com/office/drawing/2010/main" val="0"/>
                        </a:ext>
                      </a:extLst>
                    </a:blip>
                    <a:stretch>
                      <a:fillRect/>
                    </a:stretch>
                  </pic:blipFill>
                  <pic:spPr>
                    <a:xfrm>
                      <a:off x="0" y="0"/>
                      <a:ext cx="5363323" cy="3839111"/>
                    </a:xfrm>
                    <a:prstGeom prst="rect">
                      <a:avLst/>
                    </a:prstGeom>
                  </pic:spPr>
                </pic:pic>
              </a:graphicData>
            </a:graphic>
          </wp:inline>
        </w:drawing>
      </w:r>
    </w:p>
    <w:p w14:paraId="5A0D5245" w14:textId="14D109EA" w:rsidR="00D24959" w:rsidRDefault="00D24959" w:rsidP="00D24959">
      <w:pPr>
        <w:spacing w:line="240" w:lineRule="auto"/>
        <w:jc w:val="center"/>
        <w:rPr>
          <w:rFonts w:ascii="Times New Roman" w:eastAsia="Times New Roman" w:hAnsi="Times New Roman" w:cs="Times New Roman"/>
        </w:rPr>
      </w:pPr>
      <w:r w:rsidRPr="53171664">
        <w:rPr>
          <w:rFonts w:ascii="Times New Roman" w:eastAsia="Times New Roman" w:hAnsi="Times New Roman" w:cs="Times New Roman"/>
        </w:rPr>
        <w:t xml:space="preserve">Figure </w:t>
      </w:r>
      <w:r w:rsidR="4F29FEA0" w:rsidRPr="14630C84">
        <w:rPr>
          <w:rFonts w:ascii="Times New Roman" w:eastAsia="Times New Roman" w:hAnsi="Times New Roman" w:cs="Times New Roman"/>
        </w:rPr>
        <w:t>40</w:t>
      </w:r>
      <w:r w:rsidRPr="53171664">
        <w:rPr>
          <w:rFonts w:ascii="Times New Roman" w:eastAsia="Times New Roman" w:hAnsi="Times New Roman" w:cs="Times New Roman"/>
        </w:rPr>
        <w:t>: Plate Heat Exchanger Parameters</w:t>
      </w:r>
    </w:p>
    <w:p w14:paraId="05918D25" w14:textId="6801ABA7" w:rsidR="11246942" w:rsidRDefault="11246942" w:rsidP="11246942">
      <w:pPr>
        <w:spacing w:line="240" w:lineRule="auto"/>
        <w:jc w:val="center"/>
        <w:rPr>
          <w:rFonts w:ascii="Times New Roman" w:eastAsia="Times New Roman" w:hAnsi="Times New Roman" w:cs="Times New Roman"/>
        </w:rPr>
      </w:pPr>
    </w:p>
    <w:p w14:paraId="7BDB4D28" w14:textId="778AC490" w:rsidR="00540B3D" w:rsidRPr="00E03FC5" w:rsidRDefault="0027558D" w:rsidP="00777317">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se two plate heat exchangers are connected to the system coolant loop that travels within the vehicle. The coolant enters the motor system and interacts with each heat exchanger once before exiting the motor system and heading into the radiator</w:t>
      </w:r>
      <w:r w:rsidR="00294DEB" w:rsidRPr="53171664">
        <w:rPr>
          <w:rFonts w:ascii="Times New Roman" w:eastAsia="Times New Roman" w:hAnsi="Times New Roman" w:cs="Times New Roman"/>
        </w:rPr>
        <w:t>.</w:t>
      </w:r>
    </w:p>
    <w:p w14:paraId="41C5A9CE" w14:textId="09297630" w:rsidR="00540B3D" w:rsidRDefault="00540B3D" w:rsidP="00777317">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The same pump being used for the coolant loop was chosen for the oil loop as the same flowrate of 20 L/min was needed to cool the motors.</w:t>
      </w:r>
    </w:p>
    <w:p w14:paraId="3E3CC5E2" w14:textId="3111BC87" w:rsidR="46B8EB9F" w:rsidRDefault="46B8EB9F" w:rsidP="46B8EB9F">
      <w:pPr>
        <w:spacing w:line="240" w:lineRule="auto"/>
        <w:ind w:firstLine="720"/>
        <w:rPr>
          <w:rFonts w:ascii="Times New Roman" w:eastAsia="Times New Roman" w:hAnsi="Times New Roman" w:cs="Times New Roman"/>
        </w:rPr>
      </w:pPr>
    </w:p>
    <w:p w14:paraId="44471FC3" w14:textId="5CD328CF" w:rsidR="00AE6BA0" w:rsidRPr="00540B3D" w:rsidRDefault="00A9510E" w:rsidP="00AE6BA0">
      <w:pPr>
        <w:spacing w:line="240" w:lineRule="auto"/>
        <w:rPr>
          <w:rFonts w:ascii="Times New Roman" w:eastAsia="Times New Roman" w:hAnsi="Times New Roman" w:cs="Times New Roman"/>
        </w:rPr>
      </w:pPr>
      <w:r w:rsidRPr="53171664">
        <w:rPr>
          <w:rFonts w:ascii="Times New Roman" w:eastAsia="Times New Roman" w:hAnsi="Times New Roman" w:cs="Times New Roman"/>
          <w:b/>
        </w:rPr>
        <w:t>Thermal Plumbing</w:t>
      </w:r>
    </w:p>
    <w:p w14:paraId="717919DD" w14:textId="699D262F" w:rsidR="00777317" w:rsidRPr="00986FE2" w:rsidRDefault="00986FE2" w:rsidP="00777317">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thermal plumbing of the system is the most important aspect thermally, as it is the only way the vehicle is able to expel heat. </w:t>
      </w:r>
      <w:r w:rsidR="006E680C" w:rsidRPr="53171664">
        <w:rPr>
          <w:rFonts w:ascii="Times New Roman" w:eastAsia="Times New Roman" w:hAnsi="Times New Roman" w:cs="Times New Roman"/>
        </w:rPr>
        <w:t>The thermal plumbing starts within the radiator system as that is the start and end of the coolant loop, where it comes into contact with the louver fin heat ex</w:t>
      </w:r>
      <w:r w:rsidR="008E3519" w:rsidRPr="53171664">
        <w:rPr>
          <w:rFonts w:ascii="Times New Roman" w:eastAsia="Times New Roman" w:hAnsi="Times New Roman" w:cs="Times New Roman"/>
        </w:rPr>
        <w:t>changer</w:t>
      </w:r>
      <w:r w:rsidR="00F868F6" w:rsidRPr="53171664">
        <w:rPr>
          <w:rFonts w:ascii="Times New Roman" w:eastAsia="Times New Roman" w:hAnsi="Times New Roman" w:cs="Times New Roman"/>
        </w:rPr>
        <w:t xml:space="preserve"> and expels the heat into the ambient air.</w:t>
      </w:r>
      <w:r w:rsidR="00A46F67" w:rsidRPr="53171664">
        <w:rPr>
          <w:rFonts w:ascii="Times New Roman" w:eastAsia="Times New Roman" w:hAnsi="Times New Roman" w:cs="Times New Roman"/>
        </w:rPr>
        <w:t xml:space="preserve"> From there, the coolant travels within its own loop</w:t>
      </w:r>
      <w:r w:rsidR="00AD5BF9" w:rsidRPr="53171664">
        <w:rPr>
          <w:rFonts w:ascii="Times New Roman" w:eastAsia="Times New Roman" w:hAnsi="Times New Roman" w:cs="Times New Roman"/>
        </w:rPr>
        <w:t>. Because of the different design criteria set, such as maximum motor temperature of 100</w:t>
      </w:r>
      <w:r w:rsidR="0054142B" w:rsidRPr="53171664">
        <w:rPr>
          <w:rFonts w:ascii="Times New Roman" w:eastAsia="Times New Roman" w:hAnsi="Times New Roman" w:cs="Times New Roman"/>
        </w:rPr>
        <w:t xml:space="preserve">°C or maximum oil temperature of 90°C before the motor subsystem, the pathway of the coolant had to be </w:t>
      </w:r>
      <w:r w:rsidR="00681080" w:rsidRPr="53171664">
        <w:rPr>
          <w:rFonts w:ascii="Times New Roman" w:eastAsia="Times New Roman" w:hAnsi="Times New Roman" w:cs="Times New Roman"/>
        </w:rPr>
        <w:t xml:space="preserve">specific. It would first travel through the HVAC system to absorb the heat load </w:t>
      </w:r>
      <w:proofErr w:type="gramStart"/>
      <w:r w:rsidR="00681080" w:rsidRPr="53171664">
        <w:rPr>
          <w:rFonts w:ascii="Times New Roman" w:eastAsia="Times New Roman" w:hAnsi="Times New Roman" w:cs="Times New Roman"/>
        </w:rPr>
        <w:t>is</w:t>
      </w:r>
      <w:proofErr w:type="gramEnd"/>
      <w:r w:rsidR="00681080" w:rsidRPr="53171664">
        <w:rPr>
          <w:rFonts w:ascii="Times New Roman" w:eastAsia="Times New Roman" w:hAnsi="Times New Roman" w:cs="Times New Roman"/>
        </w:rPr>
        <w:t xml:space="preserve"> was expelling, as it had the lowest temperature of 70°F. From there, it moves onto the battery system, which needs the batteries to be at an operating temperature of </w:t>
      </w:r>
      <w:r w:rsidR="00E42DE6" w:rsidRPr="53171664">
        <w:rPr>
          <w:rFonts w:ascii="Times New Roman" w:eastAsia="Times New Roman" w:hAnsi="Times New Roman" w:cs="Times New Roman"/>
        </w:rPr>
        <w:t xml:space="preserve">less than 45°C. Then the last two </w:t>
      </w:r>
      <w:proofErr w:type="gramStart"/>
      <w:r w:rsidR="00E42DE6" w:rsidRPr="53171664">
        <w:rPr>
          <w:rFonts w:ascii="Times New Roman" w:eastAsia="Times New Roman" w:hAnsi="Times New Roman" w:cs="Times New Roman"/>
        </w:rPr>
        <w:t>system</w:t>
      </w:r>
      <w:proofErr w:type="gramEnd"/>
      <w:r w:rsidR="00E42DE6" w:rsidRPr="53171664">
        <w:rPr>
          <w:rFonts w:ascii="Times New Roman" w:eastAsia="Times New Roman" w:hAnsi="Times New Roman" w:cs="Times New Roman"/>
        </w:rPr>
        <w:t xml:space="preserve"> the coolant travels through are the inverters and then motors </w:t>
      </w:r>
      <w:r w:rsidR="00ED6AE5" w:rsidRPr="53171664">
        <w:rPr>
          <w:rFonts w:ascii="Times New Roman" w:eastAsia="Times New Roman" w:hAnsi="Times New Roman" w:cs="Times New Roman"/>
        </w:rPr>
        <w:t xml:space="preserve">as that was the </w:t>
      </w:r>
      <w:r w:rsidR="00ED6AE5" w:rsidRPr="53171664">
        <w:rPr>
          <w:rFonts w:ascii="Times New Roman" w:eastAsia="Times New Roman" w:hAnsi="Times New Roman" w:cs="Times New Roman"/>
        </w:rPr>
        <w:lastRenderedPageBreak/>
        <w:t xml:space="preserve">design criteria, as well as the two hottest temperatures the coolant would experience, before it wraps back around to the </w:t>
      </w:r>
      <w:r w:rsidR="005A4AAA" w:rsidRPr="53171664">
        <w:rPr>
          <w:rFonts w:ascii="Times New Roman" w:eastAsia="Times New Roman" w:hAnsi="Times New Roman" w:cs="Times New Roman"/>
        </w:rPr>
        <w:t>radiator.</w:t>
      </w:r>
      <w:r w:rsidR="00964670" w:rsidRPr="53171664">
        <w:rPr>
          <w:rFonts w:ascii="Times New Roman" w:eastAsia="Times New Roman" w:hAnsi="Times New Roman" w:cs="Times New Roman"/>
        </w:rPr>
        <w:t xml:space="preserve"> </w:t>
      </w:r>
    </w:p>
    <w:p w14:paraId="1646D471" w14:textId="4E3DFAE0" w:rsidR="0080717E" w:rsidRPr="00777317" w:rsidRDefault="0080717E" w:rsidP="00777317">
      <w:pPr>
        <w:spacing w:line="240" w:lineRule="auto"/>
        <w:ind w:firstLine="720"/>
        <w:rPr>
          <w:rFonts w:ascii="Times New Roman" w:eastAsia="Times New Roman" w:hAnsi="Times New Roman" w:cs="Times New Roman"/>
          <w:b/>
        </w:rPr>
      </w:pPr>
      <w:r w:rsidRPr="53171664">
        <w:rPr>
          <w:rFonts w:ascii="Times New Roman" w:eastAsia="Times New Roman" w:hAnsi="Times New Roman" w:cs="Times New Roman"/>
        </w:rPr>
        <w:t xml:space="preserve">For the HVAC section, </w:t>
      </w:r>
      <w:r w:rsidR="00E20101" w:rsidRPr="53171664">
        <w:rPr>
          <w:rFonts w:ascii="Times New Roman" w:eastAsia="Times New Roman" w:hAnsi="Times New Roman" w:cs="Times New Roman"/>
        </w:rPr>
        <w:t xml:space="preserve">the amount of heat that is being dissipated out of the cabin </w:t>
      </w:r>
      <w:r w:rsidR="001B5FA5" w:rsidRPr="53171664">
        <w:rPr>
          <w:rFonts w:ascii="Times New Roman" w:eastAsia="Times New Roman" w:hAnsi="Times New Roman" w:cs="Times New Roman"/>
        </w:rPr>
        <w:t xml:space="preserve">is obtained as a physical signal, which </w:t>
      </w:r>
      <w:r w:rsidR="00E93921" w:rsidRPr="53171664">
        <w:rPr>
          <w:rFonts w:ascii="Times New Roman" w:eastAsia="Times New Roman" w:hAnsi="Times New Roman" w:cs="Times New Roman"/>
        </w:rPr>
        <w:t>is connected</w:t>
      </w:r>
      <w:r w:rsidR="001B5FA5" w:rsidRPr="53171664">
        <w:rPr>
          <w:rFonts w:ascii="Times New Roman" w:eastAsia="Times New Roman" w:hAnsi="Times New Roman" w:cs="Times New Roman"/>
        </w:rPr>
        <w:t xml:space="preserve"> to a controlled heat flow block that dissipates the heat into a thermal liquid pipe carrying the coolant.</w:t>
      </w:r>
    </w:p>
    <w:p w14:paraId="013A8C95" w14:textId="7D92ACFC" w:rsidR="46B8EB9F" w:rsidRDefault="46B8EB9F" w:rsidP="46B8EB9F">
      <w:pPr>
        <w:spacing w:line="240" w:lineRule="auto"/>
        <w:ind w:firstLine="720"/>
        <w:rPr>
          <w:rFonts w:ascii="Times New Roman" w:eastAsia="Times New Roman" w:hAnsi="Times New Roman" w:cs="Times New Roman"/>
        </w:rPr>
      </w:pPr>
    </w:p>
    <w:p w14:paraId="552BD744" w14:textId="7DA500AE" w:rsidR="002B3E01" w:rsidRDefault="128A6BA1" w:rsidP="001B5FA5">
      <w:pPr>
        <w:spacing w:line="240" w:lineRule="auto"/>
        <w:jc w:val="center"/>
        <w:rPr>
          <w:rFonts w:ascii="Times New Roman" w:eastAsia="Times New Roman" w:hAnsi="Times New Roman" w:cs="Times New Roman"/>
        </w:rPr>
      </w:pPr>
      <w:r>
        <w:rPr>
          <w:noProof/>
        </w:rPr>
        <w:drawing>
          <wp:inline distT="0" distB="0" distL="0" distR="0" wp14:anchorId="0FC7C5C5" wp14:editId="6901FDA0">
            <wp:extent cx="5943600" cy="1911985"/>
            <wp:effectExtent l="0" t="0" r="0" b="0"/>
            <wp:docPr id="1580554758"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8">
                      <a:extLst>
                        <a:ext uri="{28A0092B-C50C-407E-A947-70E740481C1C}">
                          <a14:useLocalDpi xmlns:a14="http://schemas.microsoft.com/office/drawing/2010/main" val="0"/>
                        </a:ext>
                      </a:extLst>
                    </a:blip>
                    <a:stretch>
                      <a:fillRect/>
                    </a:stretch>
                  </pic:blipFill>
                  <pic:spPr>
                    <a:xfrm>
                      <a:off x="0" y="0"/>
                      <a:ext cx="5943600" cy="1911985"/>
                    </a:xfrm>
                    <a:prstGeom prst="rect">
                      <a:avLst/>
                    </a:prstGeom>
                  </pic:spPr>
                </pic:pic>
              </a:graphicData>
            </a:graphic>
          </wp:inline>
        </w:drawing>
      </w:r>
      <w:r w:rsidR="002B3E01" w:rsidRPr="53171664">
        <w:rPr>
          <w:rFonts w:ascii="Times New Roman" w:eastAsia="Times New Roman" w:hAnsi="Times New Roman" w:cs="Times New Roman"/>
        </w:rPr>
        <w:t xml:space="preserve">Figure </w:t>
      </w:r>
      <w:r w:rsidR="302F9713" w:rsidRPr="14630C84">
        <w:rPr>
          <w:rFonts w:ascii="Times New Roman" w:eastAsia="Times New Roman" w:hAnsi="Times New Roman" w:cs="Times New Roman"/>
        </w:rPr>
        <w:t>41</w:t>
      </w:r>
      <w:r w:rsidR="002B3E01" w:rsidRPr="53171664">
        <w:rPr>
          <w:rFonts w:ascii="Times New Roman" w:eastAsia="Times New Roman" w:hAnsi="Times New Roman" w:cs="Times New Roman"/>
        </w:rPr>
        <w:t xml:space="preserve">: </w:t>
      </w:r>
      <w:r w:rsidR="00E93921" w:rsidRPr="53171664">
        <w:rPr>
          <w:rFonts w:ascii="Times New Roman" w:eastAsia="Times New Roman" w:hAnsi="Times New Roman" w:cs="Times New Roman"/>
        </w:rPr>
        <w:t>HVAC Coolant Connection</w:t>
      </w:r>
    </w:p>
    <w:p w14:paraId="0A500ED9" w14:textId="2EC7B91A" w:rsidR="29ECC002" w:rsidRDefault="29ECC002" w:rsidP="29ECC002">
      <w:pPr>
        <w:spacing w:line="240" w:lineRule="auto"/>
        <w:jc w:val="center"/>
        <w:rPr>
          <w:rFonts w:ascii="Times New Roman" w:eastAsia="Times New Roman" w:hAnsi="Times New Roman" w:cs="Times New Roman"/>
        </w:rPr>
      </w:pPr>
    </w:p>
    <w:p w14:paraId="055727D9" w14:textId="1942A25E" w:rsidR="00E93921" w:rsidRDefault="00345735" w:rsidP="00777317">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rom there, </w:t>
      </w:r>
      <w:r w:rsidR="00314374" w:rsidRPr="53171664">
        <w:rPr>
          <w:rFonts w:ascii="Times New Roman" w:eastAsia="Times New Roman" w:hAnsi="Times New Roman" w:cs="Times New Roman"/>
        </w:rPr>
        <w:t xml:space="preserve">the coolant is split into two parallel pipes </w:t>
      </w:r>
      <w:r w:rsidR="00EC6306" w:rsidRPr="53171664">
        <w:rPr>
          <w:rFonts w:ascii="Times New Roman" w:eastAsia="Times New Roman" w:hAnsi="Times New Roman" w:cs="Times New Roman"/>
        </w:rPr>
        <w:t>to each be connected to 4 batteries</w:t>
      </w:r>
      <w:r w:rsidR="00423453" w:rsidRPr="53171664">
        <w:rPr>
          <w:rFonts w:ascii="Times New Roman" w:eastAsia="Times New Roman" w:hAnsi="Times New Roman" w:cs="Times New Roman"/>
        </w:rPr>
        <w:t xml:space="preserve"> before converging into a single pipe again </w:t>
      </w:r>
      <w:r w:rsidR="009A2424" w:rsidRPr="53171664">
        <w:rPr>
          <w:rFonts w:ascii="Times New Roman" w:eastAsia="Times New Roman" w:hAnsi="Times New Roman" w:cs="Times New Roman"/>
        </w:rPr>
        <w:t>and heading into the inverters</w:t>
      </w:r>
      <w:r w:rsidR="008236D1" w:rsidRPr="53171664">
        <w:rPr>
          <w:rFonts w:ascii="Times New Roman" w:eastAsia="Times New Roman" w:hAnsi="Times New Roman" w:cs="Times New Roman"/>
        </w:rPr>
        <w:t>, where it splits in four to cover them in parallel.</w:t>
      </w:r>
    </w:p>
    <w:p w14:paraId="61D09931" w14:textId="170FD941" w:rsidR="29ECC002" w:rsidRDefault="29ECC002" w:rsidP="29ECC002">
      <w:pPr>
        <w:spacing w:line="240" w:lineRule="auto"/>
        <w:ind w:firstLine="720"/>
        <w:rPr>
          <w:rFonts w:ascii="Times New Roman" w:eastAsia="Times New Roman" w:hAnsi="Times New Roman" w:cs="Times New Roman"/>
        </w:rPr>
      </w:pPr>
    </w:p>
    <w:p w14:paraId="0AF60B48" w14:textId="40FD3C26" w:rsidR="007F1412" w:rsidRPr="007A2D6F" w:rsidRDefault="00E87203" w:rsidP="00651552">
      <w:pPr>
        <w:spacing w:line="240" w:lineRule="auto"/>
        <w:jc w:val="center"/>
        <w:rPr>
          <w:rFonts w:ascii="Times New Roman" w:eastAsia="Times New Roman" w:hAnsi="Times New Roman" w:cs="Times New Roman"/>
        </w:rPr>
      </w:pPr>
      <w:r>
        <w:rPr>
          <w:noProof/>
        </w:rPr>
        <w:drawing>
          <wp:inline distT="0" distB="0" distL="0" distR="0" wp14:anchorId="67719E94" wp14:editId="5859A422">
            <wp:extent cx="5943600" cy="2282825"/>
            <wp:effectExtent l="0" t="0" r="0" b="3175"/>
            <wp:docPr id="33983755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9">
                      <a:extLst>
                        <a:ext uri="{28A0092B-C50C-407E-A947-70E740481C1C}">
                          <a14:useLocalDpi xmlns:a14="http://schemas.microsoft.com/office/drawing/2010/main" val="0"/>
                        </a:ext>
                      </a:extLst>
                    </a:blip>
                    <a:stretch>
                      <a:fillRect/>
                    </a:stretch>
                  </pic:blipFill>
                  <pic:spPr>
                    <a:xfrm>
                      <a:off x="0" y="0"/>
                      <a:ext cx="5943600" cy="2282825"/>
                    </a:xfrm>
                    <a:prstGeom prst="rect">
                      <a:avLst/>
                    </a:prstGeom>
                  </pic:spPr>
                </pic:pic>
              </a:graphicData>
            </a:graphic>
          </wp:inline>
        </w:drawing>
      </w:r>
      <w:r w:rsidRPr="53171664">
        <w:rPr>
          <w:rFonts w:ascii="Times New Roman" w:eastAsia="Times New Roman" w:hAnsi="Times New Roman" w:cs="Times New Roman"/>
        </w:rPr>
        <w:t xml:space="preserve">Figure </w:t>
      </w:r>
      <w:r w:rsidR="191D6A75" w:rsidRPr="02F9E720">
        <w:rPr>
          <w:rFonts w:ascii="Times New Roman" w:eastAsia="Times New Roman" w:hAnsi="Times New Roman" w:cs="Times New Roman"/>
        </w:rPr>
        <w:t>42</w:t>
      </w:r>
      <w:r w:rsidRPr="53171664">
        <w:rPr>
          <w:rFonts w:ascii="Times New Roman" w:eastAsia="Times New Roman" w:hAnsi="Times New Roman" w:cs="Times New Roman"/>
        </w:rPr>
        <w:t>: Inverter Coolant Connection</w:t>
      </w:r>
    </w:p>
    <w:p w14:paraId="66E82168" w14:textId="54DE352D" w:rsidR="46B8EB9F" w:rsidRDefault="46B8EB9F" w:rsidP="46B8EB9F">
      <w:pPr>
        <w:spacing w:line="240" w:lineRule="auto"/>
        <w:jc w:val="center"/>
        <w:rPr>
          <w:rFonts w:ascii="Times New Roman" w:eastAsia="Times New Roman" w:hAnsi="Times New Roman" w:cs="Times New Roman"/>
        </w:rPr>
      </w:pPr>
    </w:p>
    <w:p w14:paraId="7E4247C4" w14:textId="1E49D5E0" w:rsidR="00651552" w:rsidRDefault="00651552"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last connection is to the plate heat exchangers of the motor subsystem </w:t>
      </w:r>
      <w:r w:rsidR="00B51EC9" w:rsidRPr="53171664">
        <w:rPr>
          <w:rFonts w:ascii="Times New Roman" w:eastAsia="Times New Roman" w:hAnsi="Times New Roman" w:cs="Times New Roman"/>
        </w:rPr>
        <w:t>where the transmission oil expels its heat to the coolant before the coolant heads to the radiator.</w:t>
      </w:r>
    </w:p>
    <w:p w14:paraId="75353FDE" w14:textId="4F6A049C" w:rsidR="46B8EB9F" w:rsidRDefault="46B8EB9F" w:rsidP="46B8EB9F">
      <w:pPr>
        <w:spacing w:line="240" w:lineRule="auto"/>
        <w:rPr>
          <w:rFonts w:ascii="Times New Roman" w:eastAsia="Times New Roman" w:hAnsi="Times New Roman" w:cs="Times New Roman"/>
        </w:rPr>
      </w:pPr>
    </w:p>
    <w:p w14:paraId="22F5FA79" w14:textId="126999C7" w:rsidR="00B51EC9" w:rsidRPr="007A2D6F" w:rsidRDefault="00B51EC9" w:rsidP="00B51EC9">
      <w:pPr>
        <w:spacing w:line="240" w:lineRule="auto"/>
        <w:jc w:val="center"/>
        <w:rPr>
          <w:rFonts w:ascii="Times New Roman" w:eastAsia="Times New Roman" w:hAnsi="Times New Roman" w:cs="Times New Roman"/>
        </w:rPr>
      </w:pPr>
      <w:r>
        <w:rPr>
          <w:noProof/>
        </w:rPr>
        <w:lastRenderedPageBreak/>
        <w:drawing>
          <wp:inline distT="0" distB="0" distL="0" distR="0" wp14:anchorId="33CF056D" wp14:editId="073F69DA">
            <wp:extent cx="5943600" cy="4679950"/>
            <wp:effectExtent l="0" t="0" r="0" b="6350"/>
            <wp:docPr id="244612084" name="Picture 1" descr="A diagram of a mach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0">
                      <a:extLst>
                        <a:ext uri="{28A0092B-C50C-407E-A947-70E740481C1C}">
                          <a14:useLocalDpi xmlns:a14="http://schemas.microsoft.com/office/drawing/2010/main" val="0"/>
                        </a:ext>
                      </a:extLst>
                    </a:blip>
                    <a:stretch>
                      <a:fillRect/>
                    </a:stretch>
                  </pic:blipFill>
                  <pic:spPr>
                    <a:xfrm>
                      <a:off x="0" y="0"/>
                      <a:ext cx="5943600" cy="4679950"/>
                    </a:xfrm>
                    <a:prstGeom prst="rect">
                      <a:avLst/>
                    </a:prstGeom>
                  </pic:spPr>
                </pic:pic>
              </a:graphicData>
            </a:graphic>
          </wp:inline>
        </w:drawing>
      </w:r>
      <w:r w:rsidRPr="53171664">
        <w:rPr>
          <w:rFonts w:ascii="Times New Roman" w:eastAsia="Times New Roman" w:hAnsi="Times New Roman" w:cs="Times New Roman"/>
        </w:rPr>
        <w:t xml:space="preserve">Figure </w:t>
      </w:r>
      <w:r w:rsidR="3EC442D9" w:rsidRPr="02F9E720">
        <w:rPr>
          <w:rFonts w:ascii="Times New Roman" w:eastAsia="Times New Roman" w:hAnsi="Times New Roman" w:cs="Times New Roman"/>
        </w:rPr>
        <w:t>43</w:t>
      </w:r>
      <w:r w:rsidRPr="53171664">
        <w:rPr>
          <w:rFonts w:ascii="Times New Roman" w:eastAsia="Times New Roman" w:hAnsi="Times New Roman" w:cs="Times New Roman"/>
        </w:rPr>
        <w:t>: Motor &amp; Coolant Connection</w:t>
      </w:r>
    </w:p>
    <w:p w14:paraId="385BEDF2" w14:textId="5E1E8646" w:rsidR="46B8EB9F" w:rsidRDefault="46B8EB9F" w:rsidP="46B8EB9F">
      <w:pPr>
        <w:spacing w:line="240" w:lineRule="auto"/>
        <w:jc w:val="center"/>
        <w:rPr>
          <w:rFonts w:ascii="Times New Roman" w:eastAsia="Times New Roman" w:hAnsi="Times New Roman" w:cs="Times New Roman"/>
        </w:rPr>
      </w:pPr>
    </w:p>
    <w:p w14:paraId="30B4974A" w14:textId="7AC68B0D" w:rsidR="00BF26DD" w:rsidRDefault="001C3741" w:rsidP="000B0F27">
      <w:pPr>
        <w:spacing w:line="240" w:lineRule="auto"/>
        <w:rPr>
          <w:rFonts w:ascii="Times New Roman" w:eastAsia="Times New Roman" w:hAnsi="Times New Roman" w:cs="Times New Roman"/>
          <w:b/>
        </w:rPr>
      </w:pPr>
      <w:r w:rsidRPr="53171664">
        <w:rPr>
          <w:rFonts w:ascii="Times New Roman" w:eastAsia="Times New Roman" w:hAnsi="Times New Roman" w:cs="Times New Roman"/>
          <w:b/>
        </w:rPr>
        <w:t>Conclusion</w:t>
      </w:r>
      <w:r w:rsidR="0053367B" w:rsidRPr="53171664">
        <w:rPr>
          <w:rFonts w:ascii="Times New Roman" w:eastAsia="Times New Roman" w:hAnsi="Times New Roman" w:cs="Times New Roman"/>
          <w:b/>
        </w:rPr>
        <w:t>:</w:t>
      </w:r>
    </w:p>
    <w:p w14:paraId="42B9BE0B" w14:textId="69BD319F" w:rsidR="00A426C8" w:rsidRDefault="004D4012"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After running the simulation over the 12-hour period, it was found that the uphill climb was a bigger problem than anticipated</w:t>
      </w:r>
      <w:r w:rsidR="00290FB9" w:rsidRPr="53171664">
        <w:rPr>
          <w:rFonts w:ascii="Times New Roman" w:eastAsia="Times New Roman" w:hAnsi="Times New Roman" w:cs="Times New Roman"/>
        </w:rPr>
        <w:t xml:space="preserve">. Throughout </w:t>
      </w:r>
      <w:r w:rsidR="001E2604" w:rsidRPr="53171664">
        <w:rPr>
          <w:rFonts w:ascii="Times New Roman" w:eastAsia="Times New Roman" w:hAnsi="Times New Roman" w:cs="Times New Roman"/>
        </w:rPr>
        <w:t xml:space="preserve">the iterations performed, </w:t>
      </w:r>
      <w:r w:rsidR="00087FCC" w:rsidRPr="53171664">
        <w:rPr>
          <w:rFonts w:ascii="Times New Roman" w:eastAsia="Times New Roman" w:hAnsi="Times New Roman" w:cs="Times New Roman"/>
        </w:rPr>
        <w:t xml:space="preserve">multiple resizing of all components </w:t>
      </w:r>
      <w:r w:rsidR="16D5345D" w:rsidRPr="29ECC002">
        <w:rPr>
          <w:rFonts w:ascii="Times New Roman" w:eastAsia="Times New Roman" w:hAnsi="Times New Roman" w:cs="Times New Roman"/>
        </w:rPr>
        <w:t>was</w:t>
      </w:r>
      <w:r w:rsidR="00087FCC" w:rsidRPr="53171664">
        <w:rPr>
          <w:rFonts w:ascii="Times New Roman" w:eastAsia="Times New Roman" w:hAnsi="Times New Roman" w:cs="Times New Roman"/>
        </w:rPr>
        <w:t xml:space="preserve"> done to help as much as possible with their temperatures but failed to </w:t>
      </w:r>
      <w:r w:rsidR="00691CB7" w:rsidRPr="53171664">
        <w:rPr>
          <w:rFonts w:ascii="Times New Roman" w:eastAsia="Times New Roman" w:hAnsi="Times New Roman" w:cs="Times New Roman"/>
        </w:rPr>
        <w:t xml:space="preserve">keep all components within their temperature limits during the incline. </w:t>
      </w:r>
    </w:p>
    <w:p w14:paraId="5FC2C3DE" w14:textId="137FE4E2" w:rsidR="46B8EB9F" w:rsidRDefault="46B8EB9F" w:rsidP="46B8EB9F">
      <w:pPr>
        <w:spacing w:line="240" w:lineRule="auto"/>
        <w:rPr>
          <w:rFonts w:ascii="Times New Roman" w:eastAsia="Times New Roman" w:hAnsi="Times New Roman" w:cs="Times New Roman"/>
        </w:rPr>
      </w:pPr>
    </w:p>
    <w:p w14:paraId="56217755" w14:textId="2C5452E6" w:rsidR="00691CB7" w:rsidRDefault="00691CB7" w:rsidP="00691CB7">
      <w:pPr>
        <w:spacing w:line="240" w:lineRule="auto"/>
        <w:jc w:val="center"/>
        <w:rPr>
          <w:rFonts w:ascii="Times New Roman" w:eastAsia="Times New Roman" w:hAnsi="Times New Roman" w:cs="Times New Roman"/>
        </w:rPr>
      </w:pPr>
      <w:r>
        <w:rPr>
          <w:noProof/>
        </w:rPr>
        <w:lastRenderedPageBreak/>
        <w:drawing>
          <wp:inline distT="0" distB="0" distL="0" distR="0" wp14:anchorId="69202D6E" wp14:editId="70907912">
            <wp:extent cx="5943600" cy="4204970"/>
            <wp:effectExtent l="0" t="0" r="0" b="5080"/>
            <wp:docPr id="483089945" name="Picture 1" descr="A graph with a blu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1">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r w:rsidRPr="53171664">
        <w:rPr>
          <w:rFonts w:ascii="Times New Roman" w:eastAsia="Times New Roman" w:hAnsi="Times New Roman" w:cs="Times New Roman"/>
        </w:rPr>
        <w:t xml:space="preserve">Figure </w:t>
      </w:r>
      <w:r w:rsidR="08AD29E8" w:rsidRPr="74C2C22D">
        <w:rPr>
          <w:rFonts w:ascii="Times New Roman" w:eastAsia="Times New Roman" w:hAnsi="Times New Roman" w:cs="Times New Roman"/>
        </w:rPr>
        <w:t>44</w:t>
      </w:r>
      <w:r w:rsidRPr="53171664">
        <w:rPr>
          <w:rFonts w:ascii="Times New Roman" w:eastAsia="Times New Roman" w:hAnsi="Times New Roman" w:cs="Times New Roman"/>
        </w:rPr>
        <w:t>: Battery Temperature (°C)</w:t>
      </w:r>
    </w:p>
    <w:p w14:paraId="04E09899" w14:textId="0AD4DDBA" w:rsidR="46B8EB9F" w:rsidRDefault="46B8EB9F" w:rsidP="46B8EB9F">
      <w:pPr>
        <w:spacing w:line="240" w:lineRule="auto"/>
        <w:jc w:val="center"/>
        <w:rPr>
          <w:rFonts w:ascii="Times New Roman" w:eastAsia="Times New Roman" w:hAnsi="Times New Roman" w:cs="Times New Roman"/>
        </w:rPr>
      </w:pPr>
    </w:p>
    <w:p w14:paraId="4153A572" w14:textId="6340DB52" w:rsidR="00691CB7" w:rsidRDefault="00691CB7"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battery </w:t>
      </w:r>
      <w:r w:rsidR="005E17F0" w:rsidRPr="53171664">
        <w:rPr>
          <w:rFonts w:ascii="Times New Roman" w:eastAsia="Times New Roman" w:hAnsi="Times New Roman" w:cs="Times New Roman"/>
        </w:rPr>
        <w:t xml:space="preserve">overs around the 45°C temperature limit until the incline starts, at which </w:t>
      </w:r>
      <w:proofErr w:type="gramStart"/>
      <w:r w:rsidR="005E17F0" w:rsidRPr="53171664">
        <w:rPr>
          <w:rFonts w:ascii="Times New Roman" w:eastAsia="Times New Roman" w:hAnsi="Times New Roman" w:cs="Times New Roman"/>
        </w:rPr>
        <w:t>is</w:t>
      </w:r>
      <w:proofErr w:type="gramEnd"/>
      <w:r w:rsidR="005E17F0" w:rsidRPr="53171664">
        <w:rPr>
          <w:rFonts w:ascii="Times New Roman" w:eastAsia="Times New Roman" w:hAnsi="Times New Roman" w:cs="Times New Roman"/>
        </w:rPr>
        <w:t xml:space="preserve"> goes over to double the temperature limit near </w:t>
      </w:r>
      <w:r w:rsidR="000C18EF" w:rsidRPr="53171664">
        <w:rPr>
          <w:rFonts w:ascii="Times New Roman" w:eastAsia="Times New Roman" w:hAnsi="Times New Roman" w:cs="Times New Roman"/>
        </w:rPr>
        <w:t xml:space="preserve">95°C and does not recover </w:t>
      </w:r>
      <w:r w:rsidR="00A25245" w:rsidRPr="53171664">
        <w:rPr>
          <w:rFonts w:ascii="Times New Roman" w:eastAsia="Times New Roman" w:hAnsi="Times New Roman" w:cs="Times New Roman"/>
        </w:rPr>
        <w:t xml:space="preserve">within the temperature limit until the downhill portion. </w:t>
      </w:r>
    </w:p>
    <w:p w14:paraId="210A7362" w14:textId="23D51FA3" w:rsidR="002D56B3" w:rsidRDefault="002D56B3" w:rsidP="002D56B3">
      <w:pPr>
        <w:spacing w:line="240" w:lineRule="auto"/>
        <w:jc w:val="center"/>
        <w:rPr>
          <w:rFonts w:ascii="Times New Roman" w:eastAsia="Times New Roman" w:hAnsi="Times New Roman" w:cs="Times New Roman"/>
        </w:rPr>
      </w:pPr>
      <w:r>
        <w:rPr>
          <w:noProof/>
        </w:rPr>
        <w:lastRenderedPageBreak/>
        <w:drawing>
          <wp:inline distT="0" distB="0" distL="0" distR="0" wp14:anchorId="622B48FA" wp14:editId="70C46242">
            <wp:extent cx="5943600" cy="4464050"/>
            <wp:effectExtent l="0" t="0" r="0" b="0"/>
            <wp:docPr id="664075065" name="Picture 1" descr="A blue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3600" cy="4464050"/>
                    </a:xfrm>
                    <a:prstGeom prst="rect">
                      <a:avLst/>
                    </a:prstGeom>
                  </pic:spPr>
                </pic:pic>
              </a:graphicData>
            </a:graphic>
          </wp:inline>
        </w:drawing>
      </w:r>
      <w:r w:rsidRPr="53171664">
        <w:rPr>
          <w:rFonts w:ascii="Times New Roman" w:eastAsia="Times New Roman" w:hAnsi="Times New Roman" w:cs="Times New Roman"/>
        </w:rPr>
        <w:t xml:space="preserve">Figure </w:t>
      </w:r>
      <w:r w:rsidR="408973D6" w:rsidRPr="74C2C22D">
        <w:rPr>
          <w:rFonts w:ascii="Times New Roman" w:eastAsia="Times New Roman" w:hAnsi="Times New Roman" w:cs="Times New Roman"/>
        </w:rPr>
        <w:t>45</w:t>
      </w:r>
      <w:r w:rsidRPr="53171664">
        <w:rPr>
          <w:rFonts w:ascii="Times New Roman" w:eastAsia="Times New Roman" w:hAnsi="Times New Roman" w:cs="Times New Roman"/>
        </w:rPr>
        <w:t>: Inverter Temperature (</w:t>
      </w:r>
      <w:r w:rsidR="002246AA" w:rsidRPr="53171664">
        <w:rPr>
          <w:rFonts w:ascii="Times New Roman" w:eastAsia="Times New Roman" w:hAnsi="Times New Roman" w:cs="Times New Roman"/>
        </w:rPr>
        <w:t>°C)</w:t>
      </w:r>
    </w:p>
    <w:p w14:paraId="658575DF" w14:textId="24F56B26" w:rsidR="46B8EB9F" w:rsidRDefault="46B8EB9F" w:rsidP="46B8EB9F">
      <w:pPr>
        <w:spacing w:line="240" w:lineRule="auto"/>
        <w:jc w:val="center"/>
        <w:rPr>
          <w:rFonts w:ascii="Times New Roman" w:eastAsia="Times New Roman" w:hAnsi="Times New Roman" w:cs="Times New Roman"/>
        </w:rPr>
      </w:pPr>
    </w:p>
    <w:p w14:paraId="0B1C2909" w14:textId="11E459B7" w:rsidR="002246AA" w:rsidRDefault="002246AA"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inverter, the temperature limit </w:t>
      </w:r>
      <w:r w:rsidR="00AE2EFC" w:rsidRPr="53171664">
        <w:rPr>
          <w:rFonts w:ascii="Times New Roman" w:eastAsia="Times New Roman" w:hAnsi="Times New Roman" w:cs="Times New Roman"/>
        </w:rPr>
        <w:t xml:space="preserve">was consistently surpassed throughout the drive cycle, but this was due to the almost non-existent thermal mass associated with IGBT’s in the thermal system. Because of the </w:t>
      </w:r>
      <w:r w:rsidR="000E693A" w:rsidRPr="53171664">
        <w:rPr>
          <w:rFonts w:ascii="Times New Roman" w:eastAsia="Times New Roman" w:hAnsi="Times New Roman" w:cs="Times New Roman"/>
        </w:rPr>
        <w:t xml:space="preserve">very small mass, </w:t>
      </w:r>
      <w:r w:rsidR="004F60F9" w:rsidRPr="53171664">
        <w:rPr>
          <w:rFonts w:ascii="Times New Roman" w:eastAsia="Times New Roman" w:hAnsi="Times New Roman" w:cs="Times New Roman"/>
        </w:rPr>
        <w:t>the temperature profile matched closely with the power profile, and as seen, the concentration of the temperature hovered under 100°C</w:t>
      </w:r>
      <w:r w:rsidR="00A123F1" w:rsidRPr="53171664">
        <w:rPr>
          <w:rFonts w:ascii="Times New Roman" w:eastAsia="Times New Roman" w:hAnsi="Times New Roman" w:cs="Times New Roman"/>
        </w:rPr>
        <w:t xml:space="preserve">, with the </w:t>
      </w:r>
      <w:r w:rsidR="009429C1" w:rsidRPr="53171664">
        <w:rPr>
          <w:rFonts w:ascii="Times New Roman" w:eastAsia="Times New Roman" w:hAnsi="Times New Roman" w:cs="Times New Roman"/>
        </w:rPr>
        <w:t>only time the concentration spiking being during the uphill climb.</w:t>
      </w:r>
    </w:p>
    <w:p w14:paraId="3AFC2729" w14:textId="1A4D0B6B" w:rsidR="005C3F19" w:rsidRDefault="005C3F19" w:rsidP="005C3F19">
      <w:pPr>
        <w:spacing w:line="240" w:lineRule="auto"/>
        <w:jc w:val="center"/>
        <w:rPr>
          <w:rFonts w:ascii="Times New Roman" w:eastAsia="Times New Roman" w:hAnsi="Times New Roman" w:cs="Times New Roman"/>
        </w:rPr>
      </w:pPr>
      <w:r>
        <w:rPr>
          <w:noProof/>
        </w:rPr>
        <w:lastRenderedPageBreak/>
        <w:drawing>
          <wp:inline distT="0" distB="0" distL="0" distR="0" wp14:anchorId="3DCD8C14" wp14:editId="04850D68">
            <wp:extent cx="5943600" cy="4204970"/>
            <wp:effectExtent l="0" t="0" r="0" b="5080"/>
            <wp:docPr id="1075012995"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3">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r w:rsidRPr="53171664">
        <w:rPr>
          <w:rFonts w:ascii="Times New Roman" w:eastAsia="Times New Roman" w:hAnsi="Times New Roman" w:cs="Times New Roman"/>
        </w:rPr>
        <w:t xml:space="preserve">Figure </w:t>
      </w:r>
      <w:r w:rsidR="7E34050D" w:rsidRPr="74C2C22D">
        <w:rPr>
          <w:rFonts w:ascii="Times New Roman" w:eastAsia="Times New Roman" w:hAnsi="Times New Roman" w:cs="Times New Roman"/>
        </w:rPr>
        <w:t>46</w:t>
      </w:r>
      <w:r w:rsidRPr="53171664">
        <w:rPr>
          <w:rFonts w:ascii="Times New Roman" w:eastAsia="Times New Roman" w:hAnsi="Times New Roman" w:cs="Times New Roman"/>
        </w:rPr>
        <w:t>: Coolant Inlet Temperature for Inverter (°C)</w:t>
      </w:r>
    </w:p>
    <w:p w14:paraId="68F54379" w14:textId="56D64674" w:rsidR="46B8EB9F" w:rsidRDefault="46B8EB9F" w:rsidP="46B8EB9F">
      <w:pPr>
        <w:spacing w:line="240" w:lineRule="auto"/>
        <w:jc w:val="center"/>
        <w:rPr>
          <w:rFonts w:ascii="Times New Roman" w:eastAsia="Times New Roman" w:hAnsi="Times New Roman" w:cs="Times New Roman"/>
        </w:rPr>
      </w:pPr>
    </w:p>
    <w:p w14:paraId="19BFFB90" w14:textId="16A5D221" w:rsidR="005C3F19" w:rsidRDefault="005C3F19"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The coolant inlet temperature limit for the inverter was not a problem, as the radiator was effective in its heat rejection </w:t>
      </w:r>
      <w:proofErr w:type="gramStart"/>
      <w:r w:rsidRPr="53171664">
        <w:rPr>
          <w:rFonts w:ascii="Times New Roman" w:eastAsia="Times New Roman" w:hAnsi="Times New Roman" w:cs="Times New Roman"/>
        </w:rPr>
        <w:t>that</w:t>
      </w:r>
      <w:proofErr w:type="gramEnd"/>
      <w:r w:rsidRPr="53171664">
        <w:rPr>
          <w:rFonts w:ascii="Times New Roman" w:eastAsia="Times New Roman" w:hAnsi="Times New Roman" w:cs="Times New Roman"/>
        </w:rPr>
        <w:t xml:space="preserve"> </w:t>
      </w:r>
      <w:r w:rsidR="00256A6B" w:rsidRPr="53171664">
        <w:rPr>
          <w:rFonts w:ascii="Times New Roman" w:eastAsia="Times New Roman" w:hAnsi="Times New Roman" w:cs="Times New Roman"/>
        </w:rPr>
        <w:t xml:space="preserve">we were much lower than the needed </w:t>
      </w:r>
      <w:r w:rsidR="00833347" w:rsidRPr="53171664">
        <w:rPr>
          <w:rFonts w:ascii="Times New Roman" w:eastAsia="Times New Roman" w:hAnsi="Times New Roman" w:cs="Times New Roman"/>
        </w:rPr>
        <w:t xml:space="preserve">50°C temperature. </w:t>
      </w:r>
    </w:p>
    <w:p w14:paraId="42795379" w14:textId="5550B827" w:rsidR="002825F6" w:rsidRDefault="002825F6" w:rsidP="002825F6">
      <w:pPr>
        <w:spacing w:line="240" w:lineRule="auto"/>
        <w:jc w:val="center"/>
        <w:rPr>
          <w:rFonts w:ascii="Times New Roman" w:eastAsia="Times New Roman" w:hAnsi="Times New Roman" w:cs="Times New Roman"/>
        </w:rPr>
      </w:pPr>
      <w:r>
        <w:rPr>
          <w:noProof/>
        </w:rPr>
        <w:lastRenderedPageBreak/>
        <w:drawing>
          <wp:inline distT="0" distB="0" distL="0" distR="0" wp14:anchorId="75E3E8F2" wp14:editId="1B358F3A">
            <wp:extent cx="5943600" cy="4464050"/>
            <wp:effectExtent l="0" t="0" r="0" b="0"/>
            <wp:docPr id="183552814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943600" cy="4464050"/>
                    </a:xfrm>
                    <a:prstGeom prst="rect">
                      <a:avLst/>
                    </a:prstGeom>
                  </pic:spPr>
                </pic:pic>
              </a:graphicData>
            </a:graphic>
          </wp:inline>
        </w:drawing>
      </w:r>
      <w:r w:rsidRPr="53171664">
        <w:rPr>
          <w:rFonts w:ascii="Times New Roman" w:eastAsia="Times New Roman" w:hAnsi="Times New Roman" w:cs="Times New Roman"/>
        </w:rPr>
        <w:t xml:space="preserve">Figure </w:t>
      </w:r>
      <w:r w:rsidR="67DD8A81" w:rsidRPr="74C2C22D">
        <w:rPr>
          <w:rFonts w:ascii="Times New Roman" w:eastAsia="Times New Roman" w:hAnsi="Times New Roman" w:cs="Times New Roman"/>
        </w:rPr>
        <w:t>47</w:t>
      </w:r>
      <w:r w:rsidRPr="53171664">
        <w:rPr>
          <w:rFonts w:ascii="Times New Roman" w:eastAsia="Times New Roman" w:hAnsi="Times New Roman" w:cs="Times New Roman"/>
        </w:rPr>
        <w:t>: Motor Temperature (°C)</w:t>
      </w:r>
    </w:p>
    <w:p w14:paraId="33A9364E" w14:textId="463FA4A9" w:rsidR="46B8EB9F" w:rsidRDefault="46B8EB9F" w:rsidP="46B8EB9F">
      <w:pPr>
        <w:spacing w:line="240" w:lineRule="auto"/>
        <w:jc w:val="center"/>
        <w:rPr>
          <w:rFonts w:ascii="Times New Roman" w:eastAsia="Times New Roman" w:hAnsi="Times New Roman" w:cs="Times New Roman"/>
        </w:rPr>
      </w:pPr>
    </w:p>
    <w:p w14:paraId="0A8EBBDA" w14:textId="410A1187" w:rsidR="002825F6" w:rsidRDefault="002825F6"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 xml:space="preserve">For the motors, the uphill portion of the drive once again proved to be a problem. With a temperature limit of 100°C, the motors were able to hover at </w:t>
      </w:r>
      <w:r w:rsidR="00706A02" w:rsidRPr="53171664">
        <w:rPr>
          <w:rFonts w:ascii="Times New Roman" w:eastAsia="Times New Roman" w:hAnsi="Times New Roman" w:cs="Times New Roman"/>
        </w:rPr>
        <w:t>just below 80°C throughout the duration of the drive</w:t>
      </w:r>
      <w:r w:rsidR="00B27949" w:rsidRPr="53171664">
        <w:rPr>
          <w:rFonts w:ascii="Times New Roman" w:eastAsia="Times New Roman" w:hAnsi="Times New Roman" w:cs="Times New Roman"/>
        </w:rPr>
        <w:t xml:space="preserve">. For the incline, the temperature did manage to spike to just under </w:t>
      </w:r>
      <w:r w:rsidR="00111DF0" w:rsidRPr="53171664">
        <w:rPr>
          <w:rFonts w:ascii="Times New Roman" w:eastAsia="Times New Roman" w:hAnsi="Times New Roman" w:cs="Times New Roman"/>
        </w:rPr>
        <w:t>160°C, before settling down again at just under 80°C</w:t>
      </w:r>
      <w:r w:rsidR="00E756C6" w:rsidRPr="53171664">
        <w:rPr>
          <w:rFonts w:ascii="Times New Roman" w:eastAsia="Times New Roman" w:hAnsi="Times New Roman" w:cs="Times New Roman"/>
        </w:rPr>
        <w:t>.</w:t>
      </w:r>
    </w:p>
    <w:p w14:paraId="1A344141" w14:textId="1635C4DF" w:rsidR="007F2AD0" w:rsidRDefault="007F2AD0" w:rsidP="007F2AD0">
      <w:pPr>
        <w:spacing w:line="240" w:lineRule="auto"/>
        <w:jc w:val="center"/>
        <w:rPr>
          <w:rFonts w:ascii="Times New Roman" w:eastAsia="Times New Roman" w:hAnsi="Times New Roman" w:cs="Times New Roman"/>
        </w:rPr>
      </w:pPr>
      <w:r>
        <w:rPr>
          <w:noProof/>
        </w:rPr>
        <w:lastRenderedPageBreak/>
        <w:drawing>
          <wp:inline distT="0" distB="0" distL="0" distR="0" wp14:anchorId="6A31F974" wp14:editId="01BE1348">
            <wp:extent cx="5943600" cy="4204970"/>
            <wp:effectExtent l="0" t="0" r="0" b="5080"/>
            <wp:docPr id="261911555"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5">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r w:rsidRPr="53171664">
        <w:rPr>
          <w:rFonts w:ascii="Times New Roman" w:eastAsia="Times New Roman" w:hAnsi="Times New Roman" w:cs="Times New Roman"/>
        </w:rPr>
        <w:t xml:space="preserve">Figure </w:t>
      </w:r>
      <w:r w:rsidR="5B4BAC02" w:rsidRPr="74C2C22D">
        <w:rPr>
          <w:rFonts w:ascii="Times New Roman" w:eastAsia="Times New Roman" w:hAnsi="Times New Roman" w:cs="Times New Roman"/>
        </w:rPr>
        <w:t>48</w:t>
      </w:r>
      <w:r w:rsidRPr="53171664">
        <w:rPr>
          <w:rFonts w:ascii="Times New Roman" w:eastAsia="Times New Roman" w:hAnsi="Times New Roman" w:cs="Times New Roman"/>
        </w:rPr>
        <w:t xml:space="preserve">: </w:t>
      </w:r>
      <w:r w:rsidR="00281B27" w:rsidRPr="53171664">
        <w:rPr>
          <w:rFonts w:ascii="Times New Roman" w:eastAsia="Times New Roman" w:hAnsi="Times New Roman" w:cs="Times New Roman"/>
        </w:rPr>
        <w:t>Transmission Oil Temperature (°C)</w:t>
      </w:r>
    </w:p>
    <w:p w14:paraId="1BEC98AB" w14:textId="0C680CC4" w:rsidR="46B8EB9F" w:rsidRDefault="46B8EB9F" w:rsidP="46B8EB9F">
      <w:pPr>
        <w:spacing w:line="240" w:lineRule="auto"/>
        <w:jc w:val="center"/>
        <w:rPr>
          <w:rFonts w:ascii="Times New Roman" w:eastAsia="Times New Roman" w:hAnsi="Times New Roman" w:cs="Times New Roman"/>
        </w:rPr>
      </w:pPr>
    </w:p>
    <w:p w14:paraId="3C6BAE88" w14:textId="54E31FB8" w:rsidR="00281B27" w:rsidRDefault="00281B27"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For the transmission oil, an inlet temperature limit of 90</w:t>
      </w:r>
      <w:r w:rsidR="00AF1D0D" w:rsidRPr="53171664">
        <w:rPr>
          <w:rFonts w:ascii="Times New Roman" w:eastAsia="Times New Roman" w:hAnsi="Times New Roman" w:cs="Times New Roman"/>
        </w:rPr>
        <w:t>°C was imposed to assist with the longevity of the oil</w:t>
      </w:r>
      <w:r w:rsidR="000D3BCF" w:rsidRPr="53171664">
        <w:rPr>
          <w:rFonts w:ascii="Times New Roman" w:eastAsia="Times New Roman" w:hAnsi="Times New Roman" w:cs="Times New Roman"/>
        </w:rPr>
        <w:t xml:space="preserve">, and as seen from the figure above, the oil at the inlet of the motors </w:t>
      </w:r>
      <w:r w:rsidR="009C5445" w:rsidRPr="53171664">
        <w:rPr>
          <w:rFonts w:ascii="Times New Roman" w:eastAsia="Times New Roman" w:hAnsi="Times New Roman" w:cs="Times New Roman"/>
        </w:rPr>
        <w:t xml:space="preserve">reached a peak temperature of just under 55°C. This is thanks to the </w:t>
      </w:r>
      <w:r w:rsidR="00064517" w:rsidRPr="53171664">
        <w:rPr>
          <w:rFonts w:ascii="Times New Roman" w:eastAsia="Times New Roman" w:hAnsi="Times New Roman" w:cs="Times New Roman"/>
        </w:rPr>
        <w:t xml:space="preserve">dual plate heat exchangers, as the oil would only have to handle two motors at a time before it </w:t>
      </w:r>
      <w:r w:rsidR="00866030" w:rsidRPr="53171664">
        <w:rPr>
          <w:rFonts w:ascii="Times New Roman" w:eastAsia="Times New Roman" w:hAnsi="Times New Roman" w:cs="Times New Roman"/>
        </w:rPr>
        <w:t>reaches</w:t>
      </w:r>
      <w:r w:rsidR="00064517" w:rsidRPr="53171664">
        <w:rPr>
          <w:rFonts w:ascii="Times New Roman" w:eastAsia="Times New Roman" w:hAnsi="Times New Roman" w:cs="Times New Roman"/>
        </w:rPr>
        <w:t xml:space="preserve"> a heat exchanger and </w:t>
      </w:r>
      <w:proofErr w:type="gramStart"/>
      <w:r w:rsidR="003151CA" w:rsidRPr="53171664">
        <w:rPr>
          <w:rFonts w:ascii="Times New Roman" w:eastAsia="Times New Roman" w:hAnsi="Times New Roman" w:cs="Times New Roman"/>
        </w:rPr>
        <w:t>transfer</w:t>
      </w:r>
      <w:proofErr w:type="gramEnd"/>
      <w:r w:rsidR="003151CA" w:rsidRPr="53171664">
        <w:rPr>
          <w:rFonts w:ascii="Times New Roman" w:eastAsia="Times New Roman" w:hAnsi="Times New Roman" w:cs="Times New Roman"/>
        </w:rPr>
        <w:t xml:space="preserve"> its heat to the coolant.</w:t>
      </w:r>
    </w:p>
    <w:p w14:paraId="2BD22031" w14:textId="67FBD9CA" w:rsidR="00A40EA3" w:rsidRDefault="00A40EA3" w:rsidP="00A40EA3">
      <w:pPr>
        <w:spacing w:line="240" w:lineRule="auto"/>
        <w:jc w:val="center"/>
        <w:rPr>
          <w:rFonts w:ascii="Times New Roman" w:eastAsia="Times New Roman" w:hAnsi="Times New Roman" w:cs="Times New Roman"/>
        </w:rPr>
      </w:pPr>
      <w:r>
        <w:rPr>
          <w:noProof/>
        </w:rPr>
        <w:lastRenderedPageBreak/>
        <w:drawing>
          <wp:inline distT="0" distB="0" distL="0" distR="0" wp14:anchorId="54B09D93" wp14:editId="716DC19B">
            <wp:extent cx="5943600" cy="4204970"/>
            <wp:effectExtent l="0" t="0" r="0" b="5080"/>
            <wp:docPr id="1297083040" name="Picture 1" descr="A graph with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56">
                      <a:extLst>
                        <a:ext uri="{28A0092B-C50C-407E-A947-70E740481C1C}">
                          <a14:useLocalDpi xmlns:a14="http://schemas.microsoft.com/office/drawing/2010/main" val="0"/>
                        </a:ext>
                      </a:extLst>
                    </a:blip>
                    <a:stretch>
                      <a:fillRect/>
                    </a:stretch>
                  </pic:blipFill>
                  <pic:spPr>
                    <a:xfrm>
                      <a:off x="0" y="0"/>
                      <a:ext cx="5943600" cy="4204970"/>
                    </a:xfrm>
                    <a:prstGeom prst="rect">
                      <a:avLst/>
                    </a:prstGeom>
                  </pic:spPr>
                </pic:pic>
              </a:graphicData>
            </a:graphic>
          </wp:inline>
        </w:drawing>
      </w:r>
      <w:r w:rsidRPr="53171664">
        <w:rPr>
          <w:rFonts w:ascii="Times New Roman" w:eastAsia="Times New Roman" w:hAnsi="Times New Roman" w:cs="Times New Roman"/>
        </w:rPr>
        <w:t xml:space="preserve">Figure </w:t>
      </w:r>
      <w:r w:rsidR="2273703D" w:rsidRPr="74C2C22D">
        <w:rPr>
          <w:rFonts w:ascii="Times New Roman" w:eastAsia="Times New Roman" w:hAnsi="Times New Roman" w:cs="Times New Roman"/>
        </w:rPr>
        <w:t xml:space="preserve">49. </w:t>
      </w:r>
      <w:r w:rsidRPr="74C2C22D">
        <w:rPr>
          <w:rFonts w:ascii="Times New Roman" w:eastAsia="Times New Roman" w:hAnsi="Times New Roman" w:cs="Times New Roman"/>
        </w:rPr>
        <w:t>L</w:t>
      </w:r>
      <w:r w:rsidRPr="53171664">
        <w:rPr>
          <w:rFonts w:ascii="Times New Roman" w:eastAsia="Times New Roman" w:hAnsi="Times New Roman" w:cs="Times New Roman"/>
        </w:rPr>
        <w:t xml:space="preserve"> Cabin Temperature (°F)</w:t>
      </w:r>
    </w:p>
    <w:p w14:paraId="03F81A1F" w14:textId="56FFFB23" w:rsidR="46B8EB9F" w:rsidRDefault="46B8EB9F" w:rsidP="46B8EB9F">
      <w:pPr>
        <w:spacing w:line="240" w:lineRule="auto"/>
        <w:jc w:val="center"/>
        <w:rPr>
          <w:rFonts w:ascii="Times New Roman" w:eastAsia="Times New Roman" w:hAnsi="Times New Roman" w:cs="Times New Roman"/>
        </w:rPr>
      </w:pPr>
    </w:p>
    <w:p w14:paraId="4A93D93C" w14:textId="74755333" w:rsidR="00A40EA3" w:rsidRDefault="00A40EA3" w:rsidP="00D46DBA">
      <w:pPr>
        <w:spacing w:line="240" w:lineRule="auto"/>
        <w:ind w:firstLine="720"/>
        <w:rPr>
          <w:rFonts w:ascii="Times New Roman" w:eastAsia="Times New Roman" w:hAnsi="Times New Roman" w:cs="Times New Roman"/>
        </w:rPr>
      </w:pPr>
      <w:r w:rsidRPr="53171664">
        <w:rPr>
          <w:rFonts w:ascii="Times New Roman" w:eastAsia="Times New Roman" w:hAnsi="Times New Roman" w:cs="Times New Roman"/>
        </w:rPr>
        <w:t>Lastly, the cabin</w:t>
      </w:r>
      <w:r w:rsidR="644CDF7E" w:rsidRPr="53171664">
        <w:rPr>
          <w:rFonts w:ascii="Times New Roman" w:eastAsia="Times New Roman" w:hAnsi="Times New Roman" w:cs="Times New Roman"/>
        </w:rPr>
        <w:t xml:space="preserve"> air</w:t>
      </w:r>
      <w:r w:rsidRPr="53171664">
        <w:rPr>
          <w:rFonts w:ascii="Times New Roman" w:eastAsia="Times New Roman" w:hAnsi="Times New Roman" w:cs="Times New Roman"/>
        </w:rPr>
        <w:t xml:space="preserve"> temperature</w:t>
      </w:r>
      <w:r w:rsidR="5007A0D5" w:rsidRPr="53171664">
        <w:rPr>
          <w:rFonts w:ascii="Times New Roman" w:eastAsia="Times New Roman" w:hAnsi="Times New Roman" w:cs="Times New Roman"/>
        </w:rPr>
        <w:t xml:space="preserve"> was </w:t>
      </w:r>
      <w:r w:rsidR="33C03FA5" w:rsidRPr="53171664">
        <w:rPr>
          <w:rFonts w:ascii="Times New Roman" w:eastAsia="Times New Roman" w:hAnsi="Times New Roman" w:cs="Times New Roman"/>
        </w:rPr>
        <w:t>successfully</w:t>
      </w:r>
      <w:r w:rsidR="5007A0D5" w:rsidRPr="53171664">
        <w:rPr>
          <w:rFonts w:ascii="Times New Roman" w:eastAsia="Times New Roman" w:hAnsi="Times New Roman" w:cs="Times New Roman"/>
        </w:rPr>
        <w:t xml:space="preserve"> maintained</w:t>
      </w:r>
      <w:r w:rsidR="009B2AE5" w:rsidRPr="53171664">
        <w:rPr>
          <w:rFonts w:ascii="Times New Roman" w:eastAsia="Times New Roman" w:hAnsi="Times New Roman" w:cs="Times New Roman"/>
        </w:rPr>
        <w:t xml:space="preserve"> </w:t>
      </w:r>
      <w:r w:rsidRPr="53171664">
        <w:rPr>
          <w:rFonts w:ascii="Times New Roman" w:eastAsia="Times New Roman" w:hAnsi="Times New Roman" w:cs="Times New Roman"/>
        </w:rPr>
        <w:t>at 70°F</w:t>
      </w:r>
      <w:r w:rsidR="110728D7" w:rsidRPr="53171664">
        <w:rPr>
          <w:rFonts w:ascii="Times New Roman" w:eastAsia="Times New Roman" w:hAnsi="Times New Roman" w:cs="Times New Roman"/>
        </w:rPr>
        <w:t xml:space="preserve"> with </w:t>
      </w:r>
      <w:proofErr w:type="gramStart"/>
      <w:r w:rsidR="110728D7" w:rsidRPr="53171664">
        <w:rPr>
          <w:rFonts w:ascii="Times New Roman" w:eastAsia="Times New Roman" w:hAnsi="Times New Roman" w:cs="Times New Roman"/>
        </w:rPr>
        <w:t>reasonable</w:t>
      </w:r>
      <w:proofErr w:type="gramEnd"/>
      <w:r w:rsidR="110728D7" w:rsidRPr="53171664">
        <w:rPr>
          <w:rFonts w:ascii="Times New Roman" w:eastAsia="Times New Roman" w:hAnsi="Times New Roman" w:cs="Times New Roman"/>
        </w:rPr>
        <w:t xml:space="preserve"> margin</w:t>
      </w:r>
      <w:r w:rsidR="007239C6" w:rsidRPr="53171664">
        <w:rPr>
          <w:rFonts w:ascii="Times New Roman" w:eastAsia="Times New Roman" w:hAnsi="Times New Roman" w:cs="Times New Roman"/>
        </w:rPr>
        <w:t xml:space="preserve">. </w:t>
      </w:r>
    </w:p>
    <w:p w14:paraId="2D8B2635" w14:textId="25579E44" w:rsidR="009B2AE5" w:rsidRPr="004D4012" w:rsidRDefault="009B2AE5" w:rsidP="00A40EA3">
      <w:pPr>
        <w:spacing w:line="240" w:lineRule="auto"/>
        <w:rPr>
          <w:rFonts w:ascii="Times New Roman" w:eastAsia="Times New Roman" w:hAnsi="Times New Roman" w:cs="Times New Roman"/>
        </w:rPr>
      </w:pPr>
      <w:r>
        <w:rPr>
          <w:rFonts w:ascii="Times New Roman" w:hAnsi="Times New Roman" w:cs="Times New Roman"/>
        </w:rPr>
        <w:tab/>
      </w:r>
      <w:r w:rsidRPr="53171664">
        <w:rPr>
          <w:rFonts w:ascii="Times New Roman" w:eastAsia="Times New Roman" w:hAnsi="Times New Roman" w:cs="Times New Roman"/>
        </w:rPr>
        <w:t xml:space="preserve">For future improvements, the main goal should be to focus on the incline of the power profile. It proved to be a challenge to size to account for the </w:t>
      </w:r>
      <w:r w:rsidR="0043664E" w:rsidRPr="53171664">
        <w:rPr>
          <w:rFonts w:ascii="Times New Roman" w:eastAsia="Times New Roman" w:hAnsi="Times New Roman" w:cs="Times New Roman"/>
        </w:rPr>
        <w:t>increase</w:t>
      </w:r>
      <w:r w:rsidRPr="53171664">
        <w:rPr>
          <w:rFonts w:ascii="Times New Roman" w:eastAsia="Times New Roman" w:hAnsi="Times New Roman" w:cs="Times New Roman"/>
        </w:rPr>
        <w:t xml:space="preserve"> in power during that </w:t>
      </w:r>
      <w:r w:rsidR="00275CC8" w:rsidRPr="53171664">
        <w:rPr>
          <w:rFonts w:ascii="Times New Roman" w:eastAsia="Times New Roman" w:hAnsi="Times New Roman" w:cs="Times New Roman"/>
        </w:rPr>
        <w:t xml:space="preserve">one hour, while also keeping sizes reasonable for a car. </w:t>
      </w:r>
      <w:r w:rsidR="0099753D" w:rsidRPr="53171664">
        <w:rPr>
          <w:rFonts w:ascii="Times New Roman" w:eastAsia="Times New Roman" w:hAnsi="Times New Roman" w:cs="Times New Roman"/>
        </w:rPr>
        <w:t xml:space="preserve">Possible solutions include pumps being driven by the shaft speed, so when the car </w:t>
      </w:r>
      <w:r w:rsidR="005949B9" w:rsidRPr="53171664">
        <w:rPr>
          <w:rFonts w:ascii="Times New Roman" w:eastAsia="Times New Roman" w:hAnsi="Times New Roman" w:cs="Times New Roman"/>
        </w:rPr>
        <w:t xml:space="preserve">travels at faster speeds, the pumps speed up in unison as well instead of at a constant speed throughout the </w:t>
      </w:r>
      <w:proofErr w:type="gramStart"/>
      <w:r w:rsidR="005949B9" w:rsidRPr="53171664">
        <w:rPr>
          <w:rFonts w:ascii="Times New Roman" w:eastAsia="Times New Roman" w:hAnsi="Times New Roman" w:cs="Times New Roman"/>
        </w:rPr>
        <w:t>drive</w:t>
      </w:r>
      <w:proofErr w:type="gramEnd"/>
      <w:r w:rsidR="005949B9" w:rsidRPr="53171664">
        <w:rPr>
          <w:rFonts w:ascii="Times New Roman" w:eastAsia="Times New Roman" w:hAnsi="Times New Roman" w:cs="Times New Roman"/>
        </w:rPr>
        <w:t xml:space="preserve"> cycle. </w:t>
      </w:r>
    </w:p>
    <w:p w14:paraId="0C8BC88E" w14:textId="77777777" w:rsidR="00B51EC9" w:rsidRDefault="00B51EC9" w:rsidP="000B0F27">
      <w:pPr>
        <w:spacing w:line="240" w:lineRule="auto"/>
        <w:rPr>
          <w:rFonts w:ascii="Times New Roman" w:eastAsia="Times New Roman" w:hAnsi="Times New Roman" w:cs="Times New Roman"/>
          <w:b/>
        </w:rPr>
      </w:pPr>
    </w:p>
    <w:p w14:paraId="4D042FF4" w14:textId="77777777" w:rsidR="00777317" w:rsidRDefault="00777317">
      <w:pPr>
        <w:rPr>
          <w:rFonts w:ascii="Times New Roman" w:eastAsia="Times New Roman" w:hAnsi="Times New Roman" w:cs="Times New Roman"/>
          <w:b/>
        </w:rPr>
      </w:pPr>
      <w:r>
        <w:rPr>
          <w:rFonts w:ascii="Times New Roman" w:eastAsia="Times New Roman" w:hAnsi="Times New Roman" w:cs="Times New Roman"/>
          <w:b/>
        </w:rPr>
        <w:br w:type="page"/>
      </w:r>
    </w:p>
    <w:p w14:paraId="7F7EE592" w14:textId="67915203" w:rsidR="00672CC9" w:rsidRDefault="00777317" w:rsidP="00A73D0F">
      <w:pPr>
        <w:rPr>
          <w:rFonts w:ascii="Times New Roman" w:eastAsia="Times New Roman" w:hAnsi="Times New Roman" w:cs="Times New Roman"/>
          <w:b/>
        </w:rPr>
      </w:pPr>
      <w:r w:rsidRPr="12013BAF">
        <w:rPr>
          <w:rFonts w:ascii="Times New Roman" w:eastAsia="Times New Roman" w:hAnsi="Times New Roman" w:cs="Times New Roman"/>
          <w:b/>
        </w:rPr>
        <w:lastRenderedPageBreak/>
        <w:t>References:</w:t>
      </w:r>
    </w:p>
    <w:p w14:paraId="2FDCDD13" w14:textId="77777777" w:rsidR="00754870" w:rsidRPr="00843937" w:rsidRDefault="716B0555" w:rsidP="00754870">
      <w:pPr>
        <w:pStyle w:val="Bibliography"/>
        <w:rPr>
          <w:rFonts w:ascii="Times New Roman" w:hAnsi="Times New Roman" w:cs="Times New Roman"/>
        </w:rPr>
      </w:pPr>
      <w:r w:rsidRPr="00843937">
        <w:rPr>
          <w:rFonts w:ascii="Times New Roman" w:hAnsi="Times New Roman" w:cs="Times New Roman"/>
        </w:rPr>
        <w:fldChar w:fldCharType="begin"/>
      </w:r>
      <w:r w:rsidR="00777317" w:rsidRPr="00843937">
        <w:rPr>
          <w:rFonts w:ascii="Times New Roman" w:hAnsi="Times New Roman" w:cs="Times New Roman"/>
        </w:rPr>
        <w:instrText xml:space="preserve"> ADDIN ZOTERO_BIBL {"uncited":[],"omitted":[],"custom":[]} CSL_BIBLIOGRAPHY </w:instrText>
      </w:r>
      <w:r w:rsidRPr="00843937">
        <w:rPr>
          <w:rFonts w:ascii="Times New Roman" w:hAnsi="Times New Roman" w:cs="Times New Roman"/>
        </w:rPr>
        <w:fldChar w:fldCharType="separate"/>
      </w:r>
      <w:r w:rsidR="00754870" w:rsidRPr="00843937">
        <w:rPr>
          <w:rFonts w:ascii="Times New Roman" w:hAnsi="Times New Roman" w:cs="Times New Roman"/>
        </w:rPr>
        <w:t>[1]</w:t>
      </w:r>
      <w:r w:rsidR="00754870" w:rsidRPr="00843937">
        <w:rPr>
          <w:rFonts w:ascii="Times New Roman" w:hAnsi="Times New Roman" w:cs="Times New Roman"/>
        </w:rPr>
        <w:tab/>
        <w:t>“California Climate, Weather By Month, Average Temperature (United States) - Weather Spark.” Accessed: May 19, 2025. [Online]. Available: https://weatherspark.com/countries/US/CA#google_vignette</w:t>
      </w:r>
    </w:p>
    <w:p w14:paraId="4719EF3A" w14:textId="77777777" w:rsidR="00754870" w:rsidRPr="00843937" w:rsidRDefault="00754870" w:rsidP="00754870">
      <w:pPr>
        <w:pStyle w:val="Bibliography"/>
        <w:rPr>
          <w:rFonts w:ascii="Times New Roman" w:hAnsi="Times New Roman" w:cs="Times New Roman"/>
        </w:rPr>
      </w:pPr>
      <w:r w:rsidRPr="00843937">
        <w:rPr>
          <w:rFonts w:ascii="Times New Roman" w:hAnsi="Times New Roman" w:cs="Times New Roman"/>
        </w:rPr>
        <w:t>[2]</w:t>
      </w:r>
      <w:r w:rsidRPr="00843937">
        <w:rPr>
          <w:rFonts w:ascii="Times New Roman" w:hAnsi="Times New Roman" w:cs="Times New Roman"/>
        </w:rPr>
        <w:tab/>
        <w:t>“Los Angeles Climate, Weather By Month, Average Temperature (California, United States) - Weather Spark.” Accessed: May 19, 2025. [Online]. Available: https://weatherspark.com/y/1705/Average-Weather-in-Los-Angeles-California-United-States-Year-Round</w:t>
      </w:r>
    </w:p>
    <w:p w14:paraId="48FB6F4B" w14:textId="77777777" w:rsidR="00754870" w:rsidRPr="00843937" w:rsidRDefault="00754870" w:rsidP="00754870">
      <w:pPr>
        <w:pStyle w:val="Bibliography"/>
        <w:rPr>
          <w:rFonts w:ascii="Times New Roman" w:hAnsi="Times New Roman" w:cs="Times New Roman"/>
        </w:rPr>
      </w:pPr>
      <w:r w:rsidRPr="00843937">
        <w:rPr>
          <w:rFonts w:ascii="Times New Roman" w:hAnsi="Times New Roman" w:cs="Times New Roman"/>
        </w:rPr>
        <w:t>[3]</w:t>
      </w:r>
      <w:r w:rsidRPr="00843937">
        <w:rPr>
          <w:rFonts w:ascii="Times New Roman" w:hAnsi="Times New Roman" w:cs="Times New Roman"/>
        </w:rPr>
        <w:tab/>
      </w:r>
      <w:r w:rsidR="009C61D1" w:rsidRPr="00843937">
        <w:rPr>
          <w:rFonts w:ascii="Times New Roman" w:hAnsi="Times New Roman" w:cs="Times New Roman"/>
        </w:rPr>
        <w:t>O. US EPA, “Dynamometer Drive Schedules.” Accessed: May 20, 2025. [Online]. Available: https://www.epa.gov/vehicle-and-fuel-emissions-testing/dynamometer-drive-schedules</w:t>
      </w:r>
    </w:p>
    <w:p w14:paraId="70E9674F"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4]</w:t>
      </w:r>
      <w:r w:rsidRPr="00843937">
        <w:rPr>
          <w:rFonts w:ascii="Times New Roman" w:hAnsi="Times New Roman" w:cs="Times New Roman"/>
        </w:rPr>
        <w:tab/>
        <w:t>“EVE 3.65V 50.5Ah lithium nmc pouch battery cell,” Evlithium. Accessed: May 20, 2025. [Online]. Available: https://www.evlithium.com/nmc-battery/d21-50ah-lithium-pouch-battery-cell.html</w:t>
      </w:r>
    </w:p>
    <w:p w14:paraId="452D4473"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5]</w:t>
      </w:r>
      <w:r w:rsidRPr="00843937">
        <w:rPr>
          <w:rFonts w:ascii="Times New Roman" w:hAnsi="Times New Roman" w:cs="Times New Roman"/>
        </w:rPr>
        <w:tab/>
        <w:t>“Electric-Vehicle Battery Basics,” Car and Driver. Accessed: May 20, 2025. [Online]. Available: https://www.caranddriver.com/features/a43093875/electric-vehicle-battery/</w:t>
      </w:r>
    </w:p>
    <w:p w14:paraId="74A7C844"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6]</w:t>
      </w:r>
      <w:r w:rsidRPr="00843937">
        <w:rPr>
          <w:rFonts w:ascii="Times New Roman" w:hAnsi="Times New Roman" w:cs="Times New Roman"/>
        </w:rPr>
        <w:tab/>
        <w:t>“50-3186NC.pdf.” Accessed: May 20, 2025. [Online]. Available: https://epoxies.com/wp-content/uploads/2022/05/50-3186NC.pdf</w:t>
      </w:r>
    </w:p>
    <w:p w14:paraId="63BAC665"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7]</w:t>
      </w:r>
      <w:r w:rsidRPr="00843937">
        <w:rPr>
          <w:rFonts w:ascii="Times New Roman" w:hAnsi="Times New Roman" w:cs="Times New Roman"/>
        </w:rPr>
        <w:tab/>
        <w:t>Nigel, “Specific Heat Capacity of Lithium Ion Cells,” Battery Design. Accessed: May 20, 2025. [Online]. Available: https://www.batterydesign.net/specific-heat-capacity-of-lithium-ion-cells/</w:t>
      </w:r>
    </w:p>
    <w:p w14:paraId="0F5A0DE6"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8]</w:t>
      </w:r>
      <w:r w:rsidRPr="00843937">
        <w:rPr>
          <w:rFonts w:ascii="Times New Roman" w:hAnsi="Times New Roman" w:cs="Times New Roman"/>
        </w:rPr>
        <w:tab/>
        <w:t>N. Connor, “Glass | Density, Heat Capacity, Thermal Conductivity,” Material Properties. Accessed: May 19, 2025. [Online]. Available: https://material-properties.org/glass-density-heat-capacity-thermal-conductivity/</w:t>
      </w:r>
    </w:p>
    <w:p w14:paraId="0CD3F80A"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9]</w:t>
      </w:r>
      <w:r w:rsidRPr="00843937">
        <w:rPr>
          <w:rFonts w:ascii="Times New Roman" w:hAnsi="Times New Roman" w:cs="Times New Roman"/>
        </w:rPr>
        <w:tab/>
        <w:t>“How thick is the glass in a windshield? | Glass USA.” Accessed: May 19, 2025. [Online]. Available: https://glassusa.com/faq/how-thick-is-the-glass-in-a-windshield/</w:t>
      </w:r>
    </w:p>
    <w:p w14:paraId="3ADF560C"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0]</w:t>
      </w:r>
      <w:r w:rsidRPr="00843937">
        <w:rPr>
          <w:rFonts w:ascii="Times New Roman" w:hAnsi="Times New Roman" w:cs="Times New Roman"/>
        </w:rPr>
        <w:tab/>
        <w:t>“Reflectivity in Physics and Engineering.” Accessed: May 19, 2025. [Online]. Available: https://www.samaterials.com/blog/reflectivity-in-physics-and-engineering.html</w:t>
      </w:r>
    </w:p>
    <w:p w14:paraId="24F4EFF7"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1]</w:t>
      </w:r>
      <w:r w:rsidRPr="00843937">
        <w:rPr>
          <w:rFonts w:ascii="Times New Roman" w:hAnsi="Times New Roman" w:cs="Times New Roman"/>
        </w:rPr>
        <w:tab/>
        <w:t>“Met - Human Metabolic Rates.” Accessed: May 19, 2025. [Online]. Available: https://www.engineeringtoolbox.com/met-metabolic-rate-d_733.html</w:t>
      </w:r>
    </w:p>
    <w:p w14:paraId="63A695E5"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2]</w:t>
      </w:r>
      <w:r w:rsidRPr="00843937">
        <w:rPr>
          <w:rFonts w:ascii="Times New Roman" w:hAnsi="Times New Roman" w:cs="Times New Roman"/>
        </w:rPr>
        <w:tab/>
        <w:t>“2025 Ford Transit® Cargo Van | Model Details &amp; Specs | Ford.com,” Ford Motor Company. Accessed: May 19, 2025. [Online]. Available: https://www.ford.com/commercial-trucks/transit-cargo-van/2025/models/transit-van/</w:t>
      </w:r>
    </w:p>
    <w:p w14:paraId="08D150C1"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3]</w:t>
      </w:r>
      <w:r w:rsidRPr="00843937">
        <w:rPr>
          <w:rFonts w:ascii="Times New Roman" w:hAnsi="Times New Roman" w:cs="Times New Roman"/>
        </w:rPr>
        <w:tab/>
        <w:t>“HVAC Ducts - Air Velocities.” Accessed: May 19, 2025. [Online]. Available: https://www.engineeringtoolbox.com/duct-velocity-d_928.html</w:t>
      </w:r>
    </w:p>
    <w:p w14:paraId="6113B86E"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4]</w:t>
      </w:r>
      <w:r w:rsidRPr="00843937">
        <w:rPr>
          <w:rFonts w:ascii="Times New Roman" w:hAnsi="Times New Roman" w:cs="Times New Roman"/>
        </w:rPr>
        <w:tab/>
        <w:t xml:space="preserve">Y. Shin, T. Kim, A. Lee, and H. Cho, “Performance Characteristics of Automobile Air Conditioning Using the R134a/R1234yf Mixture,” </w:t>
      </w:r>
      <w:r w:rsidRPr="00843937">
        <w:rPr>
          <w:rFonts w:ascii="Times New Roman" w:hAnsi="Times New Roman" w:cs="Times New Roman"/>
          <w:i/>
          <w:iCs/>
        </w:rPr>
        <w:t>Entropy</w:t>
      </w:r>
      <w:r w:rsidRPr="00843937">
        <w:rPr>
          <w:rFonts w:ascii="Times New Roman" w:hAnsi="Times New Roman" w:cs="Times New Roman"/>
        </w:rPr>
        <w:t>, vol. 22, no. 1, p. 4, Dec. 2019, doi: 10.3390/e22010004.</w:t>
      </w:r>
    </w:p>
    <w:p w14:paraId="4C973644"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5]</w:t>
      </w:r>
      <w:r w:rsidRPr="00843937">
        <w:rPr>
          <w:rFonts w:ascii="Times New Roman" w:hAnsi="Times New Roman" w:cs="Times New Roman"/>
        </w:rPr>
        <w:tab/>
        <w:t xml:space="preserve">I. H. Bell, J. Wronski, S. Quoilin, and V. Lemort, “Pure and Pseudo-pure Fluid Thermophysical Property Evaluation and the Open-Source Thermophysical Property Library CoolProp,” </w:t>
      </w:r>
      <w:r w:rsidRPr="00843937">
        <w:rPr>
          <w:rFonts w:ascii="Times New Roman" w:hAnsi="Times New Roman" w:cs="Times New Roman"/>
          <w:i/>
          <w:iCs/>
        </w:rPr>
        <w:t>Ind. Eng. Chem. Res.</w:t>
      </w:r>
      <w:r w:rsidRPr="00843937">
        <w:rPr>
          <w:rFonts w:ascii="Times New Roman" w:hAnsi="Times New Roman" w:cs="Times New Roman"/>
        </w:rPr>
        <w:t>, vol. 53, no. 6, pp. 2498–2508, Feb. 2014, doi: 10.1021/ie4033999.</w:t>
      </w:r>
    </w:p>
    <w:p w14:paraId="6009B487"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6]</w:t>
      </w:r>
      <w:r w:rsidRPr="00843937">
        <w:rPr>
          <w:rFonts w:ascii="Times New Roman" w:hAnsi="Times New Roman" w:cs="Times New Roman"/>
        </w:rPr>
        <w:tab/>
        <w:t xml:space="preserve">H. Lee, </w:t>
      </w:r>
      <w:r w:rsidRPr="00843937">
        <w:rPr>
          <w:rFonts w:ascii="Times New Roman" w:hAnsi="Times New Roman" w:cs="Times New Roman"/>
          <w:i/>
          <w:iCs/>
        </w:rPr>
        <w:t>Thermal Design: Heat Sinks, Thermoelectrics, Heat Pipes, Compact Heat Exchangers, and Solar Cells</w:t>
      </w:r>
      <w:r w:rsidRPr="00843937">
        <w:rPr>
          <w:rFonts w:ascii="Times New Roman" w:hAnsi="Times New Roman" w:cs="Times New Roman"/>
        </w:rPr>
        <w:t>, 1st ed. Wiley, 2010. doi: 10.1002/9780470949979.</w:t>
      </w:r>
    </w:p>
    <w:p w14:paraId="6F5F9979"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lastRenderedPageBreak/>
        <w:t>[17]</w:t>
      </w:r>
      <w:r w:rsidRPr="00843937">
        <w:rPr>
          <w:rFonts w:ascii="Times New Roman" w:hAnsi="Times New Roman" w:cs="Times New Roman"/>
        </w:rPr>
        <w:tab/>
        <w:t>“Radiator Fans - In Depth Explanation and Information,” Verus Engineering. Accessed: May 19, 2025. [Online]. Available: https://www.verus-engineering.com/blog/informative-8/radiator-fans-in-depth-explanation-and-information-32</w:t>
      </w:r>
    </w:p>
    <w:p w14:paraId="418FAF84"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8]</w:t>
      </w:r>
      <w:r w:rsidRPr="00843937">
        <w:rPr>
          <w:rFonts w:ascii="Times New Roman" w:hAnsi="Times New Roman" w:cs="Times New Roman"/>
        </w:rPr>
        <w:tab/>
        <w:t xml:space="preserve"> [Online]. Available: https://www.infineon.com/dgdl/Infineon-IKW15N120H3-DataSheet-v01_10-EN.pdf?fileId=db3a304325305e6d01258df9167d3741</w:t>
      </w:r>
    </w:p>
    <w:p w14:paraId="404D3ED5"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19]</w:t>
      </w:r>
      <w:r w:rsidRPr="00843937">
        <w:rPr>
          <w:rFonts w:ascii="Times New Roman" w:hAnsi="Times New Roman" w:cs="Times New Roman"/>
        </w:rPr>
        <w:tab/>
        <w:t>“Buy Arctic Silver ARCTIC SILVER 5 Thermally conductive paste 8.9 W/mK 3.5 g Max. temperature: 130 °C | Conrad Electronic.” Accessed: May 20, 2025. [Online]. Available: https://www.conrad.com/en/p/arctic-silver-arctic-silver-5-thermally-conductive-paste-8-9-w-mk-3-5-g-max-temperature-130-c-150352.html</w:t>
      </w:r>
    </w:p>
    <w:p w14:paraId="6E705016"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20]</w:t>
      </w:r>
      <w:r w:rsidRPr="00843937">
        <w:rPr>
          <w:rFonts w:ascii="Times New Roman" w:hAnsi="Times New Roman" w:cs="Times New Roman"/>
        </w:rPr>
        <w:tab/>
        <w:t>“Tesla Model 3 motor unit,” EV Europe. Accessed: May 19, 2025. [Online]. Available: https://eveurope.eu/en/product/tesla-model-3-motor-unit/</w:t>
      </w:r>
    </w:p>
    <w:p w14:paraId="65BD4C9C" w14:textId="77777777" w:rsidR="009C61D1" w:rsidRPr="00843937" w:rsidRDefault="009C61D1" w:rsidP="009C61D1">
      <w:pPr>
        <w:pStyle w:val="Bibliography"/>
        <w:rPr>
          <w:rFonts w:ascii="Times New Roman" w:hAnsi="Times New Roman" w:cs="Times New Roman"/>
        </w:rPr>
      </w:pPr>
      <w:r w:rsidRPr="00843937">
        <w:rPr>
          <w:rFonts w:ascii="Times New Roman" w:hAnsi="Times New Roman" w:cs="Times New Roman"/>
        </w:rPr>
        <w:t>[21]</w:t>
      </w:r>
      <w:r w:rsidRPr="00843937">
        <w:rPr>
          <w:rFonts w:ascii="Times New Roman" w:hAnsi="Times New Roman" w:cs="Times New Roman"/>
        </w:rPr>
        <w:tab/>
        <w:t>gpienta, “What Piping Materials and Sizing Methods Are Suitable for Bulk Grease and Motor Oil Systems?,” ASPE Pipeline. Accessed: May 19, 2025. [Online]. Available: https://aspe.org/pipeline/what-piping-materials-and-sizing-methods-are-suitable-for-bulk-grease-and-motor-oil-systems/</w:t>
      </w:r>
    </w:p>
    <w:p w14:paraId="66DCC48A" w14:textId="5862584A" w:rsidR="0084787F" w:rsidRPr="00843937" w:rsidRDefault="716B0555" w:rsidP="7955E509">
      <w:pPr>
        <w:pStyle w:val="Bibliography"/>
        <w:rPr>
          <w:rFonts w:ascii="Times New Roman" w:hAnsi="Times New Roman" w:cs="Times New Roman"/>
        </w:rPr>
      </w:pPr>
      <w:r w:rsidRPr="00843937">
        <w:rPr>
          <w:rFonts w:ascii="Times New Roman" w:hAnsi="Times New Roman" w:cs="Times New Roman"/>
        </w:rPr>
        <w:fldChar w:fldCharType="end"/>
      </w:r>
    </w:p>
    <w:p w14:paraId="419C8535" w14:textId="45C4DFFE" w:rsidR="008F47E5" w:rsidRPr="00843937" w:rsidRDefault="008F47E5" w:rsidP="00DA6C5B">
      <w:pPr>
        <w:rPr>
          <w:rFonts w:ascii="Times New Roman" w:hAnsi="Times New Roman" w:cs="Times New Roman"/>
        </w:rPr>
      </w:pPr>
    </w:p>
    <w:sectPr w:rsidR="008F47E5" w:rsidRPr="0084393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81Q2s85FbAiZ/0" int2:id="EaCPZick">
      <int2:state int2:value="Rejected" int2:type="AugLoop_Text_Critique"/>
    </int2:textHash>
    <int2:bookmark int2:bookmarkName="_Int_0Qtnrjtn" int2:invalidationBookmarkName="" int2:hashCode="bRXmLblCca0/5d" int2:id="1OAl9NhU">
      <int2:state int2:value="Rejected" int2:type="style"/>
    </int2:bookmark>
    <int2:bookmark int2:bookmarkName="_Int_qCSOoewb" int2:invalidationBookmarkName="" int2:hashCode="ha6UztfuulSCAF" int2:id="66SctJxS">
      <int2:state int2:value="Rejected" int2:type="style"/>
    </int2:bookmark>
    <int2:bookmark int2:bookmarkName="_Int_mHSrG5sS" int2:invalidationBookmarkName="" int2:hashCode="Eb5OqAcYNujeje" int2:id="C8XpR4yH">
      <int2:state int2:value="Rejected" int2:type="styl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DE5219"/>
    <w:multiLevelType w:val="hybridMultilevel"/>
    <w:tmpl w:val="4E00AD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A217C"/>
    <w:multiLevelType w:val="hybridMultilevel"/>
    <w:tmpl w:val="A8B0F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973A6"/>
    <w:multiLevelType w:val="hybridMultilevel"/>
    <w:tmpl w:val="F2240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286843"/>
    <w:multiLevelType w:val="hybridMultilevel"/>
    <w:tmpl w:val="22461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37630B"/>
    <w:multiLevelType w:val="hybridMultilevel"/>
    <w:tmpl w:val="D34CA4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F67797"/>
    <w:multiLevelType w:val="hybridMultilevel"/>
    <w:tmpl w:val="4D507B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4604901">
    <w:abstractNumId w:val="2"/>
  </w:num>
  <w:num w:numId="2" w16cid:durableId="2010331949">
    <w:abstractNumId w:val="5"/>
  </w:num>
  <w:num w:numId="3" w16cid:durableId="2117172020">
    <w:abstractNumId w:val="4"/>
  </w:num>
  <w:num w:numId="4" w16cid:durableId="616327646">
    <w:abstractNumId w:val="1"/>
  </w:num>
  <w:num w:numId="5" w16cid:durableId="969091468">
    <w:abstractNumId w:val="0"/>
  </w:num>
  <w:num w:numId="6" w16cid:durableId="1845581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4FCE9AD"/>
    <w:rsid w:val="00000015"/>
    <w:rsid w:val="000016AB"/>
    <w:rsid w:val="00003C78"/>
    <w:rsid w:val="000044B0"/>
    <w:rsid w:val="000065B1"/>
    <w:rsid w:val="00007DD8"/>
    <w:rsid w:val="000103F7"/>
    <w:rsid w:val="00010A5A"/>
    <w:rsid w:val="00010AD7"/>
    <w:rsid w:val="00011CD1"/>
    <w:rsid w:val="00012996"/>
    <w:rsid w:val="00014A08"/>
    <w:rsid w:val="00014AC0"/>
    <w:rsid w:val="00014D4A"/>
    <w:rsid w:val="000166AB"/>
    <w:rsid w:val="00016986"/>
    <w:rsid w:val="0001728A"/>
    <w:rsid w:val="00017DF6"/>
    <w:rsid w:val="00020692"/>
    <w:rsid w:val="00020B0C"/>
    <w:rsid w:val="00020CD3"/>
    <w:rsid w:val="00021B93"/>
    <w:rsid w:val="00021B9C"/>
    <w:rsid w:val="00021C7B"/>
    <w:rsid w:val="00021D53"/>
    <w:rsid w:val="0002234E"/>
    <w:rsid w:val="00023B9E"/>
    <w:rsid w:val="00023E0D"/>
    <w:rsid w:val="0002663B"/>
    <w:rsid w:val="00027051"/>
    <w:rsid w:val="00030E78"/>
    <w:rsid w:val="00033683"/>
    <w:rsid w:val="00033B3F"/>
    <w:rsid w:val="00033D5B"/>
    <w:rsid w:val="000345D5"/>
    <w:rsid w:val="000361FC"/>
    <w:rsid w:val="00036413"/>
    <w:rsid w:val="00037253"/>
    <w:rsid w:val="00037F14"/>
    <w:rsid w:val="00037F1C"/>
    <w:rsid w:val="00037F83"/>
    <w:rsid w:val="000406FF"/>
    <w:rsid w:val="0004102B"/>
    <w:rsid w:val="00041B14"/>
    <w:rsid w:val="00042DA5"/>
    <w:rsid w:val="0004383C"/>
    <w:rsid w:val="0004436C"/>
    <w:rsid w:val="00045056"/>
    <w:rsid w:val="000450B9"/>
    <w:rsid w:val="00045FA0"/>
    <w:rsid w:val="00046710"/>
    <w:rsid w:val="00046EF7"/>
    <w:rsid w:val="00046FEC"/>
    <w:rsid w:val="00047B3F"/>
    <w:rsid w:val="00047E30"/>
    <w:rsid w:val="0005117E"/>
    <w:rsid w:val="000518D4"/>
    <w:rsid w:val="00051BB8"/>
    <w:rsid w:val="00052AD0"/>
    <w:rsid w:val="000545FF"/>
    <w:rsid w:val="00054936"/>
    <w:rsid w:val="00054C1C"/>
    <w:rsid w:val="0005531C"/>
    <w:rsid w:val="00055985"/>
    <w:rsid w:val="000567ED"/>
    <w:rsid w:val="0006068C"/>
    <w:rsid w:val="000610BD"/>
    <w:rsid w:val="0006277F"/>
    <w:rsid w:val="00062C26"/>
    <w:rsid w:val="000644FC"/>
    <w:rsid w:val="00064517"/>
    <w:rsid w:val="00065083"/>
    <w:rsid w:val="00065326"/>
    <w:rsid w:val="000711B0"/>
    <w:rsid w:val="000719D9"/>
    <w:rsid w:val="00071B38"/>
    <w:rsid w:val="00074938"/>
    <w:rsid w:val="00074B91"/>
    <w:rsid w:val="00074C67"/>
    <w:rsid w:val="00074EAE"/>
    <w:rsid w:val="000753B0"/>
    <w:rsid w:val="00075D76"/>
    <w:rsid w:val="00076B6D"/>
    <w:rsid w:val="00076CB8"/>
    <w:rsid w:val="0008025C"/>
    <w:rsid w:val="00080716"/>
    <w:rsid w:val="00081C2C"/>
    <w:rsid w:val="00084205"/>
    <w:rsid w:val="00084331"/>
    <w:rsid w:val="0008567F"/>
    <w:rsid w:val="000861F4"/>
    <w:rsid w:val="00086547"/>
    <w:rsid w:val="0008673A"/>
    <w:rsid w:val="00087FCC"/>
    <w:rsid w:val="0009006D"/>
    <w:rsid w:val="00090785"/>
    <w:rsid w:val="00090F10"/>
    <w:rsid w:val="00091385"/>
    <w:rsid w:val="00091667"/>
    <w:rsid w:val="00091C3E"/>
    <w:rsid w:val="00093D02"/>
    <w:rsid w:val="00093F15"/>
    <w:rsid w:val="00094303"/>
    <w:rsid w:val="00095456"/>
    <w:rsid w:val="000966AD"/>
    <w:rsid w:val="00096EFF"/>
    <w:rsid w:val="000A0164"/>
    <w:rsid w:val="000A083D"/>
    <w:rsid w:val="000A19F9"/>
    <w:rsid w:val="000A2469"/>
    <w:rsid w:val="000A309E"/>
    <w:rsid w:val="000A34D3"/>
    <w:rsid w:val="000A4271"/>
    <w:rsid w:val="000A5381"/>
    <w:rsid w:val="000A5AA4"/>
    <w:rsid w:val="000A616C"/>
    <w:rsid w:val="000A67E4"/>
    <w:rsid w:val="000B07DB"/>
    <w:rsid w:val="000B0F27"/>
    <w:rsid w:val="000B4DB0"/>
    <w:rsid w:val="000B67C9"/>
    <w:rsid w:val="000B714B"/>
    <w:rsid w:val="000C18EF"/>
    <w:rsid w:val="000C3458"/>
    <w:rsid w:val="000C3CC5"/>
    <w:rsid w:val="000C65FB"/>
    <w:rsid w:val="000C6C41"/>
    <w:rsid w:val="000C72EE"/>
    <w:rsid w:val="000C760B"/>
    <w:rsid w:val="000C77E1"/>
    <w:rsid w:val="000D0A74"/>
    <w:rsid w:val="000D1B52"/>
    <w:rsid w:val="000D30AC"/>
    <w:rsid w:val="000D3BCF"/>
    <w:rsid w:val="000D497D"/>
    <w:rsid w:val="000D4B3F"/>
    <w:rsid w:val="000D730A"/>
    <w:rsid w:val="000E0432"/>
    <w:rsid w:val="000E0722"/>
    <w:rsid w:val="000E10F2"/>
    <w:rsid w:val="000E1123"/>
    <w:rsid w:val="000E18A7"/>
    <w:rsid w:val="000E2BD4"/>
    <w:rsid w:val="000E4AF6"/>
    <w:rsid w:val="000E57D2"/>
    <w:rsid w:val="000E5E1D"/>
    <w:rsid w:val="000E693A"/>
    <w:rsid w:val="000E69F4"/>
    <w:rsid w:val="000E7169"/>
    <w:rsid w:val="000E7B3A"/>
    <w:rsid w:val="000F1C8F"/>
    <w:rsid w:val="000F279B"/>
    <w:rsid w:val="000F3212"/>
    <w:rsid w:val="000F48B8"/>
    <w:rsid w:val="000F4B13"/>
    <w:rsid w:val="000F4EB5"/>
    <w:rsid w:val="000F5222"/>
    <w:rsid w:val="000F7643"/>
    <w:rsid w:val="00101623"/>
    <w:rsid w:val="00103889"/>
    <w:rsid w:val="00103C0B"/>
    <w:rsid w:val="00103D8A"/>
    <w:rsid w:val="001048E2"/>
    <w:rsid w:val="00107711"/>
    <w:rsid w:val="00107B99"/>
    <w:rsid w:val="001101A8"/>
    <w:rsid w:val="001109AC"/>
    <w:rsid w:val="001111B1"/>
    <w:rsid w:val="0011187B"/>
    <w:rsid w:val="00111A06"/>
    <w:rsid w:val="00111DF0"/>
    <w:rsid w:val="001131CA"/>
    <w:rsid w:val="00113A18"/>
    <w:rsid w:val="001142AD"/>
    <w:rsid w:val="001148E0"/>
    <w:rsid w:val="00117871"/>
    <w:rsid w:val="00120541"/>
    <w:rsid w:val="00121610"/>
    <w:rsid w:val="00125C7A"/>
    <w:rsid w:val="00126A88"/>
    <w:rsid w:val="001273FC"/>
    <w:rsid w:val="001305DC"/>
    <w:rsid w:val="00131F34"/>
    <w:rsid w:val="00133649"/>
    <w:rsid w:val="00135501"/>
    <w:rsid w:val="00136DEB"/>
    <w:rsid w:val="0014209D"/>
    <w:rsid w:val="00142329"/>
    <w:rsid w:val="00142748"/>
    <w:rsid w:val="00143A4D"/>
    <w:rsid w:val="00143F31"/>
    <w:rsid w:val="00143F3E"/>
    <w:rsid w:val="00146635"/>
    <w:rsid w:val="00150BBE"/>
    <w:rsid w:val="001526AE"/>
    <w:rsid w:val="00152921"/>
    <w:rsid w:val="001532A6"/>
    <w:rsid w:val="00153343"/>
    <w:rsid w:val="001534D0"/>
    <w:rsid w:val="00156066"/>
    <w:rsid w:val="00160637"/>
    <w:rsid w:val="0016378A"/>
    <w:rsid w:val="00163D06"/>
    <w:rsid w:val="001645C4"/>
    <w:rsid w:val="0016537A"/>
    <w:rsid w:val="00166F52"/>
    <w:rsid w:val="00167CF2"/>
    <w:rsid w:val="001702F7"/>
    <w:rsid w:val="001715CC"/>
    <w:rsid w:val="00171B4B"/>
    <w:rsid w:val="00173170"/>
    <w:rsid w:val="0017336F"/>
    <w:rsid w:val="001738E6"/>
    <w:rsid w:val="001743B8"/>
    <w:rsid w:val="001746FC"/>
    <w:rsid w:val="001756DE"/>
    <w:rsid w:val="00175A5B"/>
    <w:rsid w:val="00175D7D"/>
    <w:rsid w:val="0017738E"/>
    <w:rsid w:val="00177794"/>
    <w:rsid w:val="00177B2F"/>
    <w:rsid w:val="00182BC3"/>
    <w:rsid w:val="0018357D"/>
    <w:rsid w:val="00184553"/>
    <w:rsid w:val="001849BD"/>
    <w:rsid w:val="00185B23"/>
    <w:rsid w:val="001920CA"/>
    <w:rsid w:val="0019309A"/>
    <w:rsid w:val="001935AE"/>
    <w:rsid w:val="00194B51"/>
    <w:rsid w:val="00194CEA"/>
    <w:rsid w:val="00196C64"/>
    <w:rsid w:val="001A0833"/>
    <w:rsid w:val="001A0883"/>
    <w:rsid w:val="001A14C0"/>
    <w:rsid w:val="001A1962"/>
    <w:rsid w:val="001A1BAA"/>
    <w:rsid w:val="001A1E0F"/>
    <w:rsid w:val="001A2543"/>
    <w:rsid w:val="001A2B26"/>
    <w:rsid w:val="001A334E"/>
    <w:rsid w:val="001A3414"/>
    <w:rsid w:val="001A4118"/>
    <w:rsid w:val="001A4DAF"/>
    <w:rsid w:val="001A57BC"/>
    <w:rsid w:val="001B282D"/>
    <w:rsid w:val="001B3319"/>
    <w:rsid w:val="001B367D"/>
    <w:rsid w:val="001B372D"/>
    <w:rsid w:val="001B43E2"/>
    <w:rsid w:val="001B5FA5"/>
    <w:rsid w:val="001B614E"/>
    <w:rsid w:val="001B6900"/>
    <w:rsid w:val="001C0E75"/>
    <w:rsid w:val="001C1D68"/>
    <w:rsid w:val="001C3741"/>
    <w:rsid w:val="001C3DB4"/>
    <w:rsid w:val="001C4FA4"/>
    <w:rsid w:val="001C64B5"/>
    <w:rsid w:val="001C6519"/>
    <w:rsid w:val="001C66F1"/>
    <w:rsid w:val="001C6767"/>
    <w:rsid w:val="001C6F80"/>
    <w:rsid w:val="001C7245"/>
    <w:rsid w:val="001D1E88"/>
    <w:rsid w:val="001D39F9"/>
    <w:rsid w:val="001D3C16"/>
    <w:rsid w:val="001D3E47"/>
    <w:rsid w:val="001D4557"/>
    <w:rsid w:val="001D57FB"/>
    <w:rsid w:val="001D7291"/>
    <w:rsid w:val="001D74E6"/>
    <w:rsid w:val="001D7BD9"/>
    <w:rsid w:val="001E0D3E"/>
    <w:rsid w:val="001E138B"/>
    <w:rsid w:val="001E2604"/>
    <w:rsid w:val="001E27E3"/>
    <w:rsid w:val="001E437E"/>
    <w:rsid w:val="001E46ED"/>
    <w:rsid w:val="001E5F34"/>
    <w:rsid w:val="001E6229"/>
    <w:rsid w:val="001E6C87"/>
    <w:rsid w:val="001E70ED"/>
    <w:rsid w:val="001E758B"/>
    <w:rsid w:val="001E7E40"/>
    <w:rsid w:val="001E7EAD"/>
    <w:rsid w:val="001F0A67"/>
    <w:rsid w:val="001F240C"/>
    <w:rsid w:val="001F3313"/>
    <w:rsid w:val="001F3439"/>
    <w:rsid w:val="001F364F"/>
    <w:rsid w:val="001F3A64"/>
    <w:rsid w:val="001F4539"/>
    <w:rsid w:val="001F7921"/>
    <w:rsid w:val="001F7B00"/>
    <w:rsid w:val="002001D2"/>
    <w:rsid w:val="00200C5B"/>
    <w:rsid w:val="00201B8A"/>
    <w:rsid w:val="002020EA"/>
    <w:rsid w:val="00202456"/>
    <w:rsid w:val="00202C0A"/>
    <w:rsid w:val="00202C58"/>
    <w:rsid w:val="002036CE"/>
    <w:rsid w:val="00203945"/>
    <w:rsid w:val="002048F0"/>
    <w:rsid w:val="002055BA"/>
    <w:rsid w:val="00206073"/>
    <w:rsid w:val="00207565"/>
    <w:rsid w:val="00207C79"/>
    <w:rsid w:val="00210008"/>
    <w:rsid w:val="00211AEB"/>
    <w:rsid w:val="00211C16"/>
    <w:rsid w:val="00211D66"/>
    <w:rsid w:val="002123DB"/>
    <w:rsid w:val="00212894"/>
    <w:rsid w:val="00212D04"/>
    <w:rsid w:val="00213050"/>
    <w:rsid w:val="002148C6"/>
    <w:rsid w:val="00214B3E"/>
    <w:rsid w:val="002164BE"/>
    <w:rsid w:val="002213E4"/>
    <w:rsid w:val="0022262A"/>
    <w:rsid w:val="00223423"/>
    <w:rsid w:val="00223E25"/>
    <w:rsid w:val="00223EF1"/>
    <w:rsid w:val="0022403C"/>
    <w:rsid w:val="002246AA"/>
    <w:rsid w:val="00225879"/>
    <w:rsid w:val="00226020"/>
    <w:rsid w:val="00226307"/>
    <w:rsid w:val="00227B4E"/>
    <w:rsid w:val="002303BB"/>
    <w:rsid w:val="002329AA"/>
    <w:rsid w:val="00233781"/>
    <w:rsid w:val="00234EA8"/>
    <w:rsid w:val="002355AE"/>
    <w:rsid w:val="0023789A"/>
    <w:rsid w:val="00240E85"/>
    <w:rsid w:val="00242EE3"/>
    <w:rsid w:val="00242F13"/>
    <w:rsid w:val="002443AA"/>
    <w:rsid w:val="002459EC"/>
    <w:rsid w:val="002467B8"/>
    <w:rsid w:val="002476E9"/>
    <w:rsid w:val="002503C8"/>
    <w:rsid w:val="00251077"/>
    <w:rsid w:val="002516B6"/>
    <w:rsid w:val="002520BA"/>
    <w:rsid w:val="00253AEC"/>
    <w:rsid w:val="00254384"/>
    <w:rsid w:val="002548ED"/>
    <w:rsid w:val="00254E95"/>
    <w:rsid w:val="002552D3"/>
    <w:rsid w:val="00255D45"/>
    <w:rsid w:val="00255E8D"/>
    <w:rsid w:val="00256908"/>
    <w:rsid w:val="00256A6B"/>
    <w:rsid w:val="00257795"/>
    <w:rsid w:val="002578A3"/>
    <w:rsid w:val="0026157C"/>
    <w:rsid w:val="00261631"/>
    <w:rsid w:val="002623AC"/>
    <w:rsid w:val="00262BAE"/>
    <w:rsid w:val="00263504"/>
    <w:rsid w:val="002637DD"/>
    <w:rsid w:val="00263BC2"/>
    <w:rsid w:val="00263F01"/>
    <w:rsid w:val="00264381"/>
    <w:rsid w:val="00264565"/>
    <w:rsid w:val="00265911"/>
    <w:rsid w:val="00267CFA"/>
    <w:rsid w:val="002727A4"/>
    <w:rsid w:val="00272CC1"/>
    <w:rsid w:val="00272D81"/>
    <w:rsid w:val="00273101"/>
    <w:rsid w:val="0027427B"/>
    <w:rsid w:val="00274F62"/>
    <w:rsid w:val="0027558D"/>
    <w:rsid w:val="0027572D"/>
    <w:rsid w:val="00275778"/>
    <w:rsid w:val="00275B90"/>
    <w:rsid w:val="00275CC8"/>
    <w:rsid w:val="00276345"/>
    <w:rsid w:val="0027713E"/>
    <w:rsid w:val="002772BF"/>
    <w:rsid w:val="002817D5"/>
    <w:rsid w:val="00281B27"/>
    <w:rsid w:val="002825F6"/>
    <w:rsid w:val="00285D0E"/>
    <w:rsid w:val="00285DC1"/>
    <w:rsid w:val="00286975"/>
    <w:rsid w:val="00290C7E"/>
    <w:rsid w:val="00290F8D"/>
    <w:rsid w:val="00290FB9"/>
    <w:rsid w:val="00292566"/>
    <w:rsid w:val="0029355C"/>
    <w:rsid w:val="002936E2"/>
    <w:rsid w:val="00294DEB"/>
    <w:rsid w:val="00294EEB"/>
    <w:rsid w:val="00297125"/>
    <w:rsid w:val="002A024B"/>
    <w:rsid w:val="002A1025"/>
    <w:rsid w:val="002A1D3E"/>
    <w:rsid w:val="002A3751"/>
    <w:rsid w:val="002A4ACC"/>
    <w:rsid w:val="002A4D99"/>
    <w:rsid w:val="002A622E"/>
    <w:rsid w:val="002A683C"/>
    <w:rsid w:val="002A687F"/>
    <w:rsid w:val="002A70CC"/>
    <w:rsid w:val="002A7F45"/>
    <w:rsid w:val="002B0FB5"/>
    <w:rsid w:val="002B13F3"/>
    <w:rsid w:val="002B27CD"/>
    <w:rsid w:val="002B3E01"/>
    <w:rsid w:val="002B442B"/>
    <w:rsid w:val="002B5886"/>
    <w:rsid w:val="002B603C"/>
    <w:rsid w:val="002B65DC"/>
    <w:rsid w:val="002B758E"/>
    <w:rsid w:val="002B7A2A"/>
    <w:rsid w:val="002B7A8B"/>
    <w:rsid w:val="002C2210"/>
    <w:rsid w:val="002C2962"/>
    <w:rsid w:val="002C2ABB"/>
    <w:rsid w:val="002C4EFC"/>
    <w:rsid w:val="002C4F63"/>
    <w:rsid w:val="002C70DD"/>
    <w:rsid w:val="002C72E3"/>
    <w:rsid w:val="002D3D5F"/>
    <w:rsid w:val="002D4128"/>
    <w:rsid w:val="002D42D9"/>
    <w:rsid w:val="002D56B3"/>
    <w:rsid w:val="002D6297"/>
    <w:rsid w:val="002E02AA"/>
    <w:rsid w:val="002E0695"/>
    <w:rsid w:val="002E0FE0"/>
    <w:rsid w:val="002E2AC6"/>
    <w:rsid w:val="002E3DA7"/>
    <w:rsid w:val="002E4258"/>
    <w:rsid w:val="002E569A"/>
    <w:rsid w:val="002E5721"/>
    <w:rsid w:val="002E60FE"/>
    <w:rsid w:val="002E6D18"/>
    <w:rsid w:val="002E7E43"/>
    <w:rsid w:val="002F1346"/>
    <w:rsid w:val="002F26F7"/>
    <w:rsid w:val="002F2B74"/>
    <w:rsid w:val="002F3C05"/>
    <w:rsid w:val="002F5A81"/>
    <w:rsid w:val="002F61F6"/>
    <w:rsid w:val="002F68F6"/>
    <w:rsid w:val="002F7EAC"/>
    <w:rsid w:val="003007F0"/>
    <w:rsid w:val="00300AFE"/>
    <w:rsid w:val="00300BF2"/>
    <w:rsid w:val="00300EE1"/>
    <w:rsid w:val="00301137"/>
    <w:rsid w:val="003027E2"/>
    <w:rsid w:val="00302D5C"/>
    <w:rsid w:val="0030353F"/>
    <w:rsid w:val="0030382B"/>
    <w:rsid w:val="00303A14"/>
    <w:rsid w:val="003056B3"/>
    <w:rsid w:val="0030585E"/>
    <w:rsid w:val="003058B9"/>
    <w:rsid w:val="00306306"/>
    <w:rsid w:val="00307E8B"/>
    <w:rsid w:val="003109A3"/>
    <w:rsid w:val="00312356"/>
    <w:rsid w:val="0031276F"/>
    <w:rsid w:val="00314374"/>
    <w:rsid w:val="00314C8E"/>
    <w:rsid w:val="00314F4B"/>
    <w:rsid w:val="003151CA"/>
    <w:rsid w:val="00315BD8"/>
    <w:rsid w:val="0031705E"/>
    <w:rsid w:val="003170FE"/>
    <w:rsid w:val="00317680"/>
    <w:rsid w:val="003212EB"/>
    <w:rsid w:val="003214BA"/>
    <w:rsid w:val="00322053"/>
    <w:rsid w:val="003221D6"/>
    <w:rsid w:val="00322291"/>
    <w:rsid w:val="00322448"/>
    <w:rsid w:val="00323522"/>
    <w:rsid w:val="0032472C"/>
    <w:rsid w:val="00325114"/>
    <w:rsid w:val="003306ED"/>
    <w:rsid w:val="0033129E"/>
    <w:rsid w:val="003313B5"/>
    <w:rsid w:val="00331D6C"/>
    <w:rsid w:val="003356A9"/>
    <w:rsid w:val="003376D9"/>
    <w:rsid w:val="003405F4"/>
    <w:rsid w:val="00340CB8"/>
    <w:rsid w:val="00340F1C"/>
    <w:rsid w:val="00342BF9"/>
    <w:rsid w:val="00343A0A"/>
    <w:rsid w:val="00343D30"/>
    <w:rsid w:val="00343F58"/>
    <w:rsid w:val="00344063"/>
    <w:rsid w:val="003445B9"/>
    <w:rsid w:val="00344764"/>
    <w:rsid w:val="00344A2B"/>
    <w:rsid w:val="00345735"/>
    <w:rsid w:val="0034616B"/>
    <w:rsid w:val="003504D6"/>
    <w:rsid w:val="00350F43"/>
    <w:rsid w:val="003517C0"/>
    <w:rsid w:val="00355032"/>
    <w:rsid w:val="00355BA6"/>
    <w:rsid w:val="00360604"/>
    <w:rsid w:val="00360794"/>
    <w:rsid w:val="0036087A"/>
    <w:rsid w:val="00360AA2"/>
    <w:rsid w:val="00360C21"/>
    <w:rsid w:val="003618BF"/>
    <w:rsid w:val="00363356"/>
    <w:rsid w:val="0036443F"/>
    <w:rsid w:val="00364FD1"/>
    <w:rsid w:val="003651AE"/>
    <w:rsid w:val="003656A0"/>
    <w:rsid w:val="00365849"/>
    <w:rsid w:val="00367C08"/>
    <w:rsid w:val="0037078B"/>
    <w:rsid w:val="00372272"/>
    <w:rsid w:val="003740F0"/>
    <w:rsid w:val="0037522E"/>
    <w:rsid w:val="00375969"/>
    <w:rsid w:val="0037695B"/>
    <w:rsid w:val="0037719A"/>
    <w:rsid w:val="00377CCB"/>
    <w:rsid w:val="0038000F"/>
    <w:rsid w:val="00382A79"/>
    <w:rsid w:val="00385E6D"/>
    <w:rsid w:val="00386290"/>
    <w:rsid w:val="00386EDD"/>
    <w:rsid w:val="00386F4C"/>
    <w:rsid w:val="00387446"/>
    <w:rsid w:val="00390304"/>
    <w:rsid w:val="00390865"/>
    <w:rsid w:val="0039182B"/>
    <w:rsid w:val="00391D3A"/>
    <w:rsid w:val="0039281A"/>
    <w:rsid w:val="0039312C"/>
    <w:rsid w:val="00394D0E"/>
    <w:rsid w:val="003953EA"/>
    <w:rsid w:val="00396CA4"/>
    <w:rsid w:val="003A0188"/>
    <w:rsid w:val="003A0892"/>
    <w:rsid w:val="003A2445"/>
    <w:rsid w:val="003A26E7"/>
    <w:rsid w:val="003A40EA"/>
    <w:rsid w:val="003A4EE7"/>
    <w:rsid w:val="003A61E0"/>
    <w:rsid w:val="003A6489"/>
    <w:rsid w:val="003A65A8"/>
    <w:rsid w:val="003A7E55"/>
    <w:rsid w:val="003B04F0"/>
    <w:rsid w:val="003B10A1"/>
    <w:rsid w:val="003B11E4"/>
    <w:rsid w:val="003B2CCB"/>
    <w:rsid w:val="003B34A4"/>
    <w:rsid w:val="003B4DE5"/>
    <w:rsid w:val="003B615F"/>
    <w:rsid w:val="003B6914"/>
    <w:rsid w:val="003B69A1"/>
    <w:rsid w:val="003C0BC0"/>
    <w:rsid w:val="003C125E"/>
    <w:rsid w:val="003C5CBA"/>
    <w:rsid w:val="003C6011"/>
    <w:rsid w:val="003C6082"/>
    <w:rsid w:val="003C619D"/>
    <w:rsid w:val="003C69B4"/>
    <w:rsid w:val="003C69F9"/>
    <w:rsid w:val="003C6DB8"/>
    <w:rsid w:val="003CD0D2"/>
    <w:rsid w:val="003D02A9"/>
    <w:rsid w:val="003D120A"/>
    <w:rsid w:val="003D351A"/>
    <w:rsid w:val="003D4553"/>
    <w:rsid w:val="003D4CB1"/>
    <w:rsid w:val="003D50E8"/>
    <w:rsid w:val="003D5255"/>
    <w:rsid w:val="003D6AEE"/>
    <w:rsid w:val="003D6C60"/>
    <w:rsid w:val="003D6FEE"/>
    <w:rsid w:val="003E180D"/>
    <w:rsid w:val="003E3FA3"/>
    <w:rsid w:val="003E5DD0"/>
    <w:rsid w:val="003E63CA"/>
    <w:rsid w:val="003E6BC9"/>
    <w:rsid w:val="003E7122"/>
    <w:rsid w:val="003E7E4D"/>
    <w:rsid w:val="003F09F7"/>
    <w:rsid w:val="003F0FBC"/>
    <w:rsid w:val="003F10CC"/>
    <w:rsid w:val="003F27F5"/>
    <w:rsid w:val="003F3C75"/>
    <w:rsid w:val="003F58BF"/>
    <w:rsid w:val="003F625F"/>
    <w:rsid w:val="003F6506"/>
    <w:rsid w:val="003F73FE"/>
    <w:rsid w:val="003F7E1B"/>
    <w:rsid w:val="004009F5"/>
    <w:rsid w:val="00401C65"/>
    <w:rsid w:val="00406C8E"/>
    <w:rsid w:val="00407871"/>
    <w:rsid w:val="00407C4D"/>
    <w:rsid w:val="00407D01"/>
    <w:rsid w:val="0041021A"/>
    <w:rsid w:val="0041056A"/>
    <w:rsid w:val="00411360"/>
    <w:rsid w:val="00411D12"/>
    <w:rsid w:val="00412138"/>
    <w:rsid w:val="00415A00"/>
    <w:rsid w:val="00416423"/>
    <w:rsid w:val="004176B1"/>
    <w:rsid w:val="004178CF"/>
    <w:rsid w:val="00417D43"/>
    <w:rsid w:val="004210D2"/>
    <w:rsid w:val="004223D4"/>
    <w:rsid w:val="00423453"/>
    <w:rsid w:val="004235C6"/>
    <w:rsid w:val="00423900"/>
    <w:rsid w:val="00423AA0"/>
    <w:rsid w:val="00424DD5"/>
    <w:rsid w:val="0042541F"/>
    <w:rsid w:val="00425BBD"/>
    <w:rsid w:val="00426801"/>
    <w:rsid w:val="004307EB"/>
    <w:rsid w:val="00430FF3"/>
    <w:rsid w:val="00431F0A"/>
    <w:rsid w:val="0043366A"/>
    <w:rsid w:val="004343A7"/>
    <w:rsid w:val="004346F9"/>
    <w:rsid w:val="004354A5"/>
    <w:rsid w:val="00435936"/>
    <w:rsid w:val="004362D2"/>
    <w:rsid w:val="0043664E"/>
    <w:rsid w:val="00436C80"/>
    <w:rsid w:val="00440B77"/>
    <w:rsid w:val="00440BB5"/>
    <w:rsid w:val="00441105"/>
    <w:rsid w:val="004412E7"/>
    <w:rsid w:val="00442895"/>
    <w:rsid w:val="0044357A"/>
    <w:rsid w:val="004447D1"/>
    <w:rsid w:val="00444892"/>
    <w:rsid w:val="004467AC"/>
    <w:rsid w:val="00446B46"/>
    <w:rsid w:val="00447982"/>
    <w:rsid w:val="004514A4"/>
    <w:rsid w:val="004521BA"/>
    <w:rsid w:val="004524CE"/>
    <w:rsid w:val="00452907"/>
    <w:rsid w:val="00453F1F"/>
    <w:rsid w:val="0045418F"/>
    <w:rsid w:val="004545D8"/>
    <w:rsid w:val="00454D34"/>
    <w:rsid w:val="00455203"/>
    <w:rsid w:val="004553D8"/>
    <w:rsid w:val="00455F65"/>
    <w:rsid w:val="00456C8A"/>
    <w:rsid w:val="00457610"/>
    <w:rsid w:val="00461A4E"/>
    <w:rsid w:val="00463AB9"/>
    <w:rsid w:val="00465477"/>
    <w:rsid w:val="0046558C"/>
    <w:rsid w:val="004662E3"/>
    <w:rsid w:val="00470207"/>
    <w:rsid w:val="00470B66"/>
    <w:rsid w:val="0047174C"/>
    <w:rsid w:val="004731EE"/>
    <w:rsid w:val="004738B8"/>
    <w:rsid w:val="004743E4"/>
    <w:rsid w:val="00476300"/>
    <w:rsid w:val="004805B8"/>
    <w:rsid w:val="004818AD"/>
    <w:rsid w:val="00481BBF"/>
    <w:rsid w:val="00482394"/>
    <w:rsid w:val="00482C58"/>
    <w:rsid w:val="00482D8D"/>
    <w:rsid w:val="00483B66"/>
    <w:rsid w:val="0048436C"/>
    <w:rsid w:val="004848F6"/>
    <w:rsid w:val="00486490"/>
    <w:rsid w:val="00486852"/>
    <w:rsid w:val="00487149"/>
    <w:rsid w:val="004876B3"/>
    <w:rsid w:val="00487B49"/>
    <w:rsid w:val="00490BD1"/>
    <w:rsid w:val="00490C02"/>
    <w:rsid w:val="00490C2E"/>
    <w:rsid w:val="0049108B"/>
    <w:rsid w:val="00491158"/>
    <w:rsid w:val="00491F5A"/>
    <w:rsid w:val="00493327"/>
    <w:rsid w:val="0049431E"/>
    <w:rsid w:val="00494ECB"/>
    <w:rsid w:val="0049537B"/>
    <w:rsid w:val="00495D7F"/>
    <w:rsid w:val="0049651F"/>
    <w:rsid w:val="00496786"/>
    <w:rsid w:val="004974A5"/>
    <w:rsid w:val="004A02BF"/>
    <w:rsid w:val="004A0522"/>
    <w:rsid w:val="004A083B"/>
    <w:rsid w:val="004A1BA0"/>
    <w:rsid w:val="004A2140"/>
    <w:rsid w:val="004A3044"/>
    <w:rsid w:val="004A31BE"/>
    <w:rsid w:val="004A32DF"/>
    <w:rsid w:val="004A3B98"/>
    <w:rsid w:val="004A3C04"/>
    <w:rsid w:val="004A5652"/>
    <w:rsid w:val="004A6B58"/>
    <w:rsid w:val="004A7010"/>
    <w:rsid w:val="004A7392"/>
    <w:rsid w:val="004A76E1"/>
    <w:rsid w:val="004B1721"/>
    <w:rsid w:val="004B180A"/>
    <w:rsid w:val="004B1C48"/>
    <w:rsid w:val="004B25B6"/>
    <w:rsid w:val="004B2B24"/>
    <w:rsid w:val="004B30EA"/>
    <w:rsid w:val="004B3EC3"/>
    <w:rsid w:val="004B460E"/>
    <w:rsid w:val="004B5ACA"/>
    <w:rsid w:val="004C29AC"/>
    <w:rsid w:val="004C3C94"/>
    <w:rsid w:val="004C6AB5"/>
    <w:rsid w:val="004D1749"/>
    <w:rsid w:val="004D215D"/>
    <w:rsid w:val="004D267B"/>
    <w:rsid w:val="004D4012"/>
    <w:rsid w:val="004D46A9"/>
    <w:rsid w:val="004D4A9D"/>
    <w:rsid w:val="004D55C4"/>
    <w:rsid w:val="004D6289"/>
    <w:rsid w:val="004D695F"/>
    <w:rsid w:val="004D69C0"/>
    <w:rsid w:val="004D6B88"/>
    <w:rsid w:val="004D6F8A"/>
    <w:rsid w:val="004D7A4F"/>
    <w:rsid w:val="004D7DA9"/>
    <w:rsid w:val="004E07F2"/>
    <w:rsid w:val="004E080F"/>
    <w:rsid w:val="004E0839"/>
    <w:rsid w:val="004E1826"/>
    <w:rsid w:val="004E189C"/>
    <w:rsid w:val="004E1B09"/>
    <w:rsid w:val="004E22BC"/>
    <w:rsid w:val="004E2580"/>
    <w:rsid w:val="004E3453"/>
    <w:rsid w:val="004E3AD7"/>
    <w:rsid w:val="004E5643"/>
    <w:rsid w:val="004E5D02"/>
    <w:rsid w:val="004E6FB3"/>
    <w:rsid w:val="004E79F7"/>
    <w:rsid w:val="004E7A67"/>
    <w:rsid w:val="004E7E3B"/>
    <w:rsid w:val="004F0019"/>
    <w:rsid w:val="004F0DE4"/>
    <w:rsid w:val="004F13B0"/>
    <w:rsid w:val="004F1906"/>
    <w:rsid w:val="004F1CF3"/>
    <w:rsid w:val="004F33ED"/>
    <w:rsid w:val="004F36B7"/>
    <w:rsid w:val="004F3956"/>
    <w:rsid w:val="004F40E5"/>
    <w:rsid w:val="004F451D"/>
    <w:rsid w:val="004F501D"/>
    <w:rsid w:val="004F51F0"/>
    <w:rsid w:val="004F60F9"/>
    <w:rsid w:val="004F7B0E"/>
    <w:rsid w:val="004F7B48"/>
    <w:rsid w:val="005014CD"/>
    <w:rsid w:val="00501500"/>
    <w:rsid w:val="00501C07"/>
    <w:rsid w:val="005023F2"/>
    <w:rsid w:val="00502A2A"/>
    <w:rsid w:val="00502B49"/>
    <w:rsid w:val="00503197"/>
    <w:rsid w:val="005042B8"/>
    <w:rsid w:val="00504D63"/>
    <w:rsid w:val="00504E30"/>
    <w:rsid w:val="0050601B"/>
    <w:rsid w:val="00506BAC"/>
    <w:rsid w:val="00506C91"/>
    <w:rsid w:val="0051045E"/>
    <w:rsid w:val="00512208"/>
    <w:rsid w:val="0051356E"/>
    <w:rsid w:val="00514021"/>
    <w:rsid w:val="00514444"/>
    <w:rsid w:val="00514806"/>
    <w:rsid w:val="00520004"/>
    <w:rsid w:val="00521192"/>
    <w:rsid w:val="00521495"/>
    <w:rsid w:val="00522B09"/>
    <w:rsid w:val="00522B0B"/>
    <w:rsid w:val="005241AF"/>
    <w:rsid w:val="00524412"/>
    <w:rsid w:val="005246E6"/>
    <w:rsid w:val="005246FC"/>
    <w:rsid w:val="00525AA9"/>
    <w:rsid w:val="00525E6A"/>
    <w:rsid w:val="005260A5"/>
    <w:rsid w:val="00526D92"/>
    <w:rsid w:val="00527214"/>
    <w:rsid w:val="005272DB"/>
    <w:rsid w:val="0053076D"/>
    <w:rsid w:val="00530D39"/>
    <w:rsid w:val="0053188F"/>
    <w:rsid w:val="00532676"/>
    <w:rsid w:val="0053367B"/>
    <w:rsid w:val="00535083"/>
    <w:rsid w:val="005360AD"/>
    <w:rsid w:val="00536153"/>
    <w:rsid w:val="00536A0D"/>
    <w:rsid w:val="00540B3D"/>
    <w:rsid w:val="0054142B"/>
    <w:rsid w:val="00543100"/>
    <w:rsid w:val="0054366F"/>
    <w:rsid w:val="0054436C"/>
    <w:rsid w:val="00545414"/>
    <w:rsid w:val="0054547F"/>
    <w:rsid w:val="0054654B"/>
    <w:rsid w:val="005479C7"/>
    <w:rsid w:val="00547ABD"/>
    <w:rsid w:val="005513D6"/>
    <w:rsid w:val="00551662"/>
    <w:rsid w:val="00553848"/>
    <w:rsid w:val="00557F39"/>
    <w:rsid w:val="00562334"/>
    <w:rsid w:val="00562A65"/>
    <w:rsid w:val="00562D6D"/>
    <w:rsid w:val="005633D3"/>
    <w:rsid w:val="005637B0"/>
    <w:rsid w:val="00565664"/>
    <w:rsid w:val="005668BB"/>
    <w:rsid w:val="00566F05"/>
    <w:rsid w:val="00567358"/>
    <w:rsid w:val="00567D03"/>
    <w:rsid w:val="005703CA"/>
    <w:rsid w:val="005719EB"/>
    <w:rsid w:val="00571F91"/>
    <w:rsid w:val="00573669"/>
    <w:rsid w:val="005746BE"/>
    <w:rsid w:val="00574891"/>
    <w:rsid w:val="00575EB4"/>
    <w:rsid w:val="00576B14"/>
    <w:rsid w:val="00582C41"/>
    <w:rsid w:val="00584693"/>
    <w:rsid w:val="00585404"/>
    <w:rsid w:val="005902EA"/>
    <w:rsid w:val="005906F8"/>
    <w:rsid w:val="00591AD6"/>
    <w:rsid w:val="00594678"/>
    <w:rsid w:val="005949B9"/>
    <w:rsid w:val="00594EC1"/>
    <w:rsid w:val="00595C40"/>
    <w:rsid w:val="0059695D"/>
    <w:rsid w:val="00597117"/>
    <w:rsid w:val="00597C90"/>
    <w:rsid w:val="005A087F"/>
    <w:rsid w:val="005A0F45"/>
    <w:rsid w:val="005A1325"/>
    <w:rsid w:val="005A13E2"/>
    <w:rsid w:val="005A1670"/>
    <w:rsid w:val="005A29F3"/>
    <w:rsid w:val="005A2ECC"/>
    <w:rsid w:val="005A4551"/>
    <w:rsid w:val="005A4AAA"/>
    <w:rsid w:val="005A4B1E"/>
    <w:rsid w:val="005A5329"/>
    <w:rsid w:val="005A5A7D"/>
    <w:rsid w:val="005A5C8D"/>
    <w:rsid w:val="005A6846"/>
    <w:rsid w:val="005A6C48"/>
    <w:rsid w:val="005A6F72"/>
    <w:rsid w:val="005A7402"/>
    <w:rsid w:val="005A7949"/>
    <w:rsid w:val="005B14D8"/>
    <w:rsid w:val="005B3000"/>
    <w:rsid w:val="005B35ED"/>
    <w:rsid w:val="005B3F7E"/>
    <w:rsid w:val="005B4132"/>
    <w:rsid w:val="005B4837"/>
    <w:rsid w:val="005B5860"/>
    <w:rsid w:val="005B5DDE"/>
    <w:rsid w:val="005B671B"/>
    <w:rsid w:val="005B6947"/>
    <w:rsid w:val="005B6D35"/>
    <w:rsid w:val="005B70CF"/>
    <w:rsid w:val="005B792B"/>
    <w:rsid w:val="005C134A"/>
    <w:rsid w:val="005C1588"/>
    <w:rsid w:val="005C1983"/>
    <w:rsid w:val="005C1E8D"/>
    <w:rsid w:val="005C22F7"/>
    <w:rsid w:val="005C2893"/>
    <w:rsid w:val="005C39BD"/>
    <w:rsid w:val="005C3B5A"/>
    <w:rsid w:val="005C3F19"/>
    <w:rsid w:val="005C419C"/>
    <w:rsid w:val="005C5198"/>
    <w:rsid w:val="005C5A2B"/>
    <w:rsid w:val="005C5A7E"/>
    <w:rsid w:val="005C608D"/>
    <w:rsid w:val="005C6CC7"/>
    <w:rsid w:val="005C73B8"/>
    <w:rsid w:val="005C7D9B"/>
    <w:rsid w:val="005D00DD"/>
    <w:rsid w:val="005D087A"/>
    <w:rsid w:val="005D42F2"/>
    <w:rsid w:val="005D5EA9"/>
    <w:rsid w:val="005D6FF7"/>
    <w:rsid w:val="005E17F0"/>
    <w:rsid w:val="005E225F"/>
    <w:rsid w:val="005E47BB"/>
    <w:rsid w:val="005E5581"/>
    <w:rsid w:val="005E5A30"/>
    <w:rsid w:val="005F10C3"/>
    <w:rsid w:val="005F2ABE"/>
    <w:rsid w:val="005F2BA1"/>
    <w:rsid w:val="005F3045"/>
    <w:rsid w:val="005F7ABB"/>
    <w:rsid w:val="005F7CB5"/>
    <w:rsid w:val="00600F0C"/>
    <w:rsid w:val="00602411"/>
    <w:rsid w:val="006034BD"/>
    <w:rsid w:val="00606AA1"/>
    <w:rsid w:val="00606D4D"/>
    <w:rsid w:val="006108CA"/>
    <w:rsid w:val="00611671"/>
    <w:rsid w:val="006121B0"/>
    <w:rsid w:val="00612C7F"/>
    <w:rsid w:val="00612D0F"/>
    <w:rsid w:val="00612F7D"/>
    <w:rsid w:val="006155A5"/>
    <w:rsid w:val="00616610"/>
    <w:rsid w:val="0061694A"/>
    <w:rsid w:val="00617156"/>
    <w:rsid w:val="00621B10"/>
    <w:rsid w:val="006226E6"/>
    <w:rsid w:val="0062280D"/>
    <w:rsid w:val="00624345"/>
    <w:rsid w:val="00625F9C"/>
    <w:rsid w:val="00626D46"/>
    <w:rsid w:val="00627390"/>
    <w:rsid w:val="00627852"/>
    <w:rsid w:val="00630839"/>
    <w:rsid w:val="00631884"/>
    <w:rsid w:val="0063224F"/>
    <w:rsid w:val="00632F1A"/>
    <w:rsid w:val="006363A9"/>
    <w:rsid w:val="00636A78"/>
    <w:rsid w:val="00636CD8"/>
    <w:rsid w:val="006377F6"/>
    <w:rsid w:val="00640150"/>
    <w:rsid w:val="00640224"/>
    <w:rsid w:val="0064367F"/>
    <w:rsid w:val="00644EF2"/>
    <w:rsid w:val="0064CA3A"/>
    <w:rsid w:val="0065028A"/>
    <w:rsid w:val="00650643"/>
    <w:rsid w:val="0065144C"/>
    <w:rsid w:val="00651552"/>
    <w:rsid w:val="0065236C"/>
    <w:rsid w:val="00653863"/>
    <w:rsid w:val="00653985"/>
    <w:rsid w:val="00655A72"/>
    <w:rsid w:val="00660C55"/>
    <w:rsid w:val="00661BAC"/>
    <w:rsid w:val="00662583"/>
    <w:rsid w:val="00662DAD"/>
    <w:rsid w:val="00663192"/>
    <w:rsid w:val="00664673"/>
    <w:rsid w:val="0066502E"/>
    <w:rsid w:val="00665BB3"/>
    <w:rsid w:val="00666518"/>
    <w:rsid w:val="00670FF6"/>
    <w:rsid w:val="00671DF4"/>
    <w:rsid w:val="0067249C"/>
    <w:rsid w:val="00672CC9"/>
    <w:rsid w:val="00672CE9"/>
    <w:rsid w:val="00673FD9"/>
    <w:rsid w:val="006743F8"/>
    <w:rsid w:val="00675620"/>
    <w:rsid w:val="00675F62"/>
    <w:rsid w:val="00676D0B"/>
    <w:rsid w:val="0067729C"/>
    <w:rsid w:val="006804BF"/>
    <w:rsid w:val="00681080"/>
    <w:rsid w:val="00681CEB"/>
    <w:rsid w:val="00683957"/>
    <w:rsid w:val="00687A44"/>
    <w:rsid w:val="006901DF"/>
    <w:rsid w:val="00690A63"/>
    <w:rsid w:val="00691CB7"/>
    <w:rsid w:val="00692345"/>
    <w:rsid w:val="00692B4D"/>
    <w:rsid w:val="006932BF"/>
    <w:rsid w:val="006944B6"/>
    <w:rsid w:val="00695159"/>
    <w:rsid w:val="00695B7D"/>
    <w:rsid w:val="00697400"/>
    <w:rsid w:val="006974AD"/>
    <w:rsid w:val="006A10B6"/>
    <w:rsid w:val="006A2A19"/>
    <w:rsid w:val="006A337E"/>
    <w:rsid w:val="006A3DA7"/>
    <w:rsid w:val="006A3EA5"/>
    <w:rsid w:val="006A47B7"/>
    <w:rsid w:val="006A511D"/>
    <w:rsid w:val="006A5458"/>
    <w:rsid w:val="006A5CC4"/>
    <w:rsid w:val="006A6A45"/>
    <w:rsid w:val="006A7334"/>
    <w:rsid w:val="006B1F5E"/>
    <w:rsid w:val="006B3B87"/>
    <w:rsid w:val="006B5165"/>
    <w:rsid w:val="006B6A75"/>
    <w:rsid w:val="006B742C"/>
    <w:rsid w:val="006B759A"/>
    <w:rsid w:val="006B7995"/>
    <w:rsid w:val="006B7F27"/>
    <w:rsid w:val="006C06A9"/>
    <w:rsid w:val="006C0961"/>
    <w:rsid w:val="006C0DF3"/>
    <w:rsid w:val="006C17FE"/>
    <w:rsid w:val="006C363D"/>
    <w:rsid w:val="006C3ED5"/>
    <w:rsid w:val="006C3FA0"/>
    <w:rsid w:val="006C51C6"/>
    <w:rsid w:val="006C56CB"/>
    <w:rsid w:val="006C77B4"/>
    <w:rsid w:val="006D0422"/>
    <w:rsid w:val="006D0610"/>
    <w:rsid w:val="006D0727"/>
    <w:rsid w:val="006D1DCC"/>
    <w:rsid w:val="006D219E"/>
    <w:rsid w:val="006D2CA2"/>
    <w:rsid w:val="006D35CF"/>
    <w:rsid w:val="006D60A5"/>
    <w:rsid w:val="006D64BE"/>
    <w:rsid w:val="006E03AD"/>
    <w:rsid w:val="006E200A"/>
    <w:rsid w:val="006E269C"/>
    <w:rsid w:val="006E3137"/>
    <w:rsid w:val="006E3304"/>
    <w:rsid w:val="006E3AD8"/>
    <w:rsid w:val="006E3D03"/>
    <w:rsid w:val="006E5582"/>
    <w:rsid w:val="006E680C"/>
    <w:rsid w:val="006E78CD"/>
    <w:rsid w:val="006E7D98"/>
    <w:rsid w:val="006F06BF"/>
    <w:rsid w:val="006F0F59"/>
    <w:rsid w:val="006F1988"/>
    <w:rsid w:val="006F2180"/>
    <w:rsid w:val="006F2F57"/>
    <w:rsid w:val="006F3157"/>
    <w:rsid w:val="006F3C07"/>
    <w:rsid w:val="006F47D4"/>
    <w:rsid w:val="006F50AC"/>
    <w:rsid w:val="006F56FD"/>
    <w:rsid w:val="006F624E"/>
    <w:rsid w:val="006F6573"/>
    <w:rsid w:val="006F657D"/>
    <w:rsid w:val="006F7A59"/>
    <w:rsid w:val="006F7E05"/>
    <w:rsid w:val="007021C6"/>
    <w:rsid w:val="00703590"/>
    <w:rsid w:val="007047F9"/>
    <w:rsid w:val="00705EBC"/>
    <w:rsid w:val="00706948"/>
    <w:rsid w:val="00706A02"/>
    <w:rsid w:val="00706D18"/>
    <w:rsid w:val="0070701E"/>
    <w:rsid w:val="00707C84"/>
    <w:rsid w:val="00707D6F"/>
    <w:rsid w:val="007120A3"/>
    <w:rsid w:val="0071250D"/>
    <w:rsid w:val="00713E38"/>
    <w:rsid w:val="00715393"/>
    <w:rsid w:val="00716652"/>
    <w:rsid w:val="007169FA"/>
    <w:rsid w:val="00721018"/>
    <w:rsid w:val="00721BBB"/>
    <w:rsid w:val="007229B4"/>
    <w:rsid w:val="007239C6"/>
    <w:rsid w:val="007254E1"/>
    <w:rsid w:val="00725760"/>
    <w:rsid w:val="00726294"/>
    <w:rsid w:val="00726651"/>
    <w:rsid w:val="007272A7"/>
    <w:rsid w:val="00727453"/>
    <w:rsid w:val="00727C67"/>
    <w:rsid w:val="00727D0C"/>
    <w:rsid w:val="0073113E"/>
    <w:rsid w:val="00732900"/>
    <w:rsid w:val="00733DE1"/>
    <w:rsid w:val="007358BA"/>
    <w:rsid w:val="007365E6"/>
    <w:rsid w:val="00737778"/>
    <w:rsid w:val="00737D98"/>
    <w:rsid w:val="00744234"/>
    <w:rsid w:val="00745A9D"/>
    <w:rsid w:val="00746E35"/>
    <w:rsid w:val="00747F9B"/>
    <w:rsid w:val="00750406"/>
    <w:rsid w:val="007509FB"/>
    <w:rsid w:val="00751040"/>
    <w:rsid w:val="0075123B"/>
    <w:rsid w:val="00751438"/>
    <w:rsid w:val="007523B1"/>
    <w:rsid w:val="00753044"/>
    <w:rsid w:val="00753F13"/>
    <w:rsid w:val="00753F76"/>
    <w:rsid w:val="00753FCA"/>
    <w:rsid w:val="00754870"/>
    <w:rsid w:val="0075499F"/>
    <w:rsid w:val="00756279"/>
    <w:rsid w:val="00756DA6"/>
    <w:rsid w:val="00757A8E"/>
    <w:rsid w:val="00757CF7"/>
    <w:rsid w:val="00757F71"/>
    <w:rsid w:val="00761247"/>
    <w:rsid w:val="00761CE6"/>
    <w:rsid w:val="0076266D"/>
    <w:rsid w:val="00763326"/>
    <w:rsid w:val="00763451"/>
    <w:rsid w:val="007636A2"/>
    <w:rsid w:val="007636EB"/>
    <w:rsid w:val="007637D7"/>
    <w:rsid w:val="00763926"/>
    <w:rsid w:val="00763E65"/>
    <w:rsid w:val="007649C7"/>
    <w:rsid w:val="00770281"/>
    <w:rsid w:val="00771099"/>
    <w:rsid w:val="007724BC"/>
    <w:rsid w:val="00772973"/>
    <w:rsid w:val="00774444"/>
    <w:rsid w:val="00777317"/>
    <w:rsid w:val="007803E4"/>
    <w:rsid w:val="00780D1F"/>
    <w:rsid w:val="00780E5F"/>
    <w:rsid w:val="00781ABD"/>
    <w:rsid w:val="00781CC0"/>
    <w:rsid w:val="00782CE5"/>
    <w:rsid w:val="00782ED7"/>
    <w:rsid w:val="00782F93"/>
    <w:rsid w:val="00784217"/>
    <w:rsid w:val="0078428F"/>
    <w:rsid w:val="007862E6"/>
    <w:rsid w:val="00787986"/>
    <w:rsid w:val="00787A4C"/>
    <w:rsid w:val="0078A78B"/>
    <w:rsid w:val="00790937"/>
    <w:rsid w:val="00790B19"/>
    <w:rsid w:val="00793432"/>
    <w:rsid w:val="00793AA6"/>
    <w:rsid w:val="00794638"/>
    <w:rsid w:val="00794D64"/>
    <w:rsid w:val="00795028"/>
    <w:rsid w:val="00796AF8"/>
    <w:rsid w:val="007975FA"/>
    <w:rsid w:val="007A0012"/>
    <w:rsid w:val="007A039E"/>
    <w:rsid w:val="007A06E0"/>
    <w:rsid w:val="007A0948"/>
    <w:rsid w:val="007A0F73"/>
    <w:rsid w:val="007A2D6F"/>
    <w:rsid w:val="007A4D38"/>
    <w:rsid w:val="007A5CD1"/>
    <w:rsid w:val="007A62D8"/>
    <w:rsid w:val="007A6ABF"/>
    <w:rsid w:val="007A6AC0"/>
    <w:rsid w:val="007A6E5A"/>
    <w:rsid w:val="007B0468"/>
    <w:rsid w:val="007B0772"/>
    <w:rsid w:val="007B0C22"/>
    <w:rsid w:val="007B105A"/>
    <w:rsid w:val="007B2483"/>
    <w:rsid w:val="007B2883"/>
    <w:rsid w:val="007B308B"/>
    <w:rsid w:val="007B629F"/>
    <w:rsid w:val="007B62B8"/>
    <w:rsid w:val="007B717E"/>
    <w:rsid w:val="007B7B67"/>
    <w:rsid w:val="007C0633"/>
    <w:rsid w:val="007C0CF9"/>
    <w:rsid w:val="007C127E"/>
    <w:rsid w:val="007C180C"/>
    <w:rsid w:val="007C1838"/>
    <w:rsid w:val="007C1CFD"/>
    <w:rsid w:val="007C2430"/>
    <w:rsid w:val="007C32A9"/>
    <w:rsid w:val="007C50F8"/>
    <w:rsid w:val="007C5B10"/>
    <w:rsid w:val="007C6908"/>
    <w:rsid w:val="007C7562"/>
    <w:rsid w:val="007D02E9"/>
    <w:rsid w:val="007D1798"/>
    <w:rsid w:val="007D1966"/>
    <w:rsid w:val="007D217F"/>
    <w:rsid w:val="007D21CD"/>
    <w:rsid w:val="007D2AE9"/>
    <w:rsid w:val="007D4218"/>
    <w:rsid w:val="007D5F0B"/>
    <w:rsid w:val="007E0CF1"/>
    <w:rsid w:val="007E2248"/>
    <w:rsid w:val="007E34A8"/>
    <w:rsid w:val="007E3D71"/>
    <w:rsid w:val="007E40E1"/>
    <w:rsid w:val="007E42A9"/>
    <w:rsid w:val="007E4432"/>
    <w:rsid w:val="007E50A0"/>
    <w:rsid w:val="007E5ECD"/>
    <w:rsid w:val="007E6975"/>
    <w:rsid w:val="007E7001"/>
    <w:rsid w:val="007E7077"/>
    <w:rsid w:val="007F1412"/>
    <w:rsid w:val="007F29E4"/>
    <w:rsid w:val="007F2AD0"/>
    <w:rsid w:val="007F2C2B"/>
    <w:rsid w:val="007F3C10"/>
    <w:rsid w:val="007F4F06"/>
    <w:rsid w:val="007F5AC9"/>
    <w:rsid w:val="007F721C"/>
    <w:rsid w:val="007F7677"/>
    <w:rsid w:val="008002C2"/>
    <w:rsid w:val="00801FF7"/>
    <w:rsid w:val="00803C63"/>
    <w:rsid w:val="00805D6B"/>
    <w:rsid w:val="00806BBB"/>
    <w:rsid w:val="0080717E"/>
    <w:rsid w:val="00807BA0"/>
    <w:rsid w:val="0081025D"/>
    <w:rsid w:val="00810B69"/>
    <w:rsid w:val="00813CA4"/>
    <w:rsid w:val="008149BF"/>
    <w:rsid w:val="00815BB6"/>
    <w:rsid w:val="00822EF4"/>
    <w:rsid w:val="008236D1"/>
    <w:rsid w:val="00823F16"/>
    <w:rsid w:val="00824A5A"/>
    <w:rsid w:val="00824FDD"/>
    <w:rsid w:val="00825AE0"/>
    <w:rsid w:val="008266C8"/>
    <w:rsid w:val="008278B0"/>
    <w:rsid w:val="008309BA"/>
    <w:rsid w:val="00833347"/>
    <w:rsid w:val="0083471D"/>
    <w:rsid w:val="0083483E"/>
    <w:rsid w:val="00834EAD"/>
    <w:rsid w:val="00834FB8"/>
    <w:rsid w:val="008362E4"/>
    <w:rsid w:val="008378E4"/>
    <w:rsid w:val="00841331"/>
    <w:rsid w:val="008419AD"/>
    <w:rsid w:val="0084200F"/>
    <w:rsid w:val="00842353"/>
    <w:rsid w:val="00843937"/>
    <w:rsid w:val="0084667C"/>
    <w:rsid w:val="0084787F"/>
    <w:rsid w:val="00847D46"/>
    <w:rsid w:val="00847EAA"/>
    <w:rsid w:val="00853E2D"/>
    <w:rsid w:val="008549BA"/>
    <w:rsid w:val="0085557D"/>
    <w:rsid w:val="00857027"/>
    <w:rsid w:val="00857EB1"/>
    <w:rsid w:val="00860836"/>
    <w:rsid w:val="00860933"/>
    <w:rsid w:val="00860AA5"/>
    <w:rsid w:val="00861B56"/>
    <w:rsid w:val="0086277A"/>
    <w:rsid w:val="00862D86"/>
    <w:rsid w:val="00862DE9"/>
    <w:rsid w:val="0086328C"/>
    <w:rsid w:val="00863789"/>
    <w:rsid w:val="00864ECD"/>
    <w:rsid w:val="00865E33"/>
    <w:rsid w:val="00866030"/>
    <w:rsid w:val="00866698"/>
    <w:rsid w:val="00870561"/>
    <w:rsid w:val="00870842"/>
    <w:rsid w:val="00871674"/>
    <w:rsid w:val="008729CA"/>
    <w:rsid w:val="00872CF5"/>
    <w:rsid w:val="008731D8"/>
    <w:rsid w:val="00873451"/>
    <w:rsid w:val="00873E9E"/>
    <w:rsid w:val="00875019"/>
    <w:rsid w:val="008752B4"/>
    <w:rsid w:val="00876C75"/>
    <w:rsid w:val="00880420"/>
    <w:rsid w:val="008827C2"/>
    <w:rsid w:val="00883C85"/>
    <w:rsid w:val="00883D2A"/>
    <w:rsid w:val="0088580B"/>
    <w:rsid w:val="008877D4"/>
    <w:rsid w:val="00887920"/>
    <w:rsid w:val="008900C8"/>
    <w:rsid w:val="00891CA3"/>
    <w:rsid w:val="00892B60"/>
    <w:rsid w:val="00894835"/>
    <w:rsid w:val="008952E9"/>
    <w:rsid w:val="00896D3E"/>
    <w:rsid w:val="008A0161"/>
    <w:rsid w:val="008A06F9"/>
    <w:rsid w:val="008A114D"/>
    <w:rsid w:val="008A1596"/>
    <w:rsid w:val="008A3133"/>
    <w:rsid w:val="008A3C75"/>
    <w:rsid w:val="008A794D"/>
    <w:rsid w:val="008A7E2B"/>
    <w:rsid w:val="008B2483"/>
    <w:rsid w:val="008B3A78"/>
    <w:rsid w:val="008B445F"/>
    <w:rsid w:val="008B5CB1"/>
    <w:rsid w:val="008B7F03"/>
    <w:rsid w:val="008C1380"/>
    <w:rsid w:val="008C1906"/>
    <w:rsid w:val="008C31BC"/>
    <w:rsid w:val="008C45E1"/>
    <w:rsid w:val="008C4D6D"/>
    <w:rsid w:val="008C633D"/>
    <w:rsid w:val="008C640E"/>
    <w:rsid w:val="008C6704"/>
    <w:rsid w:val="008D0638"/>
    <w:rsid w:val="008D0FE3"/>
    <w:rsid w:val="008D157D"/>
    <w:rsid w:val="008D21D6"/>
    <w:rsid w:val="008D25E6"/>
    <w:rsid w:val="008D2CF0"/>
    <w:rsid w:val="008D3428"/>
    <w:rsid w:val="008D3E4C"/>
    <w:rsid w:val="008D4F07"/>
    <w:rsid w:val="008D5B41"/>
    <w:rsid w:val="008D5C58"/>
    <w:rsid w:val="008E1167"/>
    <w:rsid w:val="008E3519"/>
    <w:rsid w:val="008E4EEF"/>
    <w:rsid w:val="008E5A0C"/>
    <w:rsid w:val="008E6928"/>
    <w:rsid w:val="008E6F3E"/>
    <w:rsid w:val="008F244F"/>
    <w:rsid w:val="008F47E5"/>
    <w:rsid w:val="008F56F2"/>
    <w:rsid w:val="008F679D"/>
    <w:rsid w:val="008F6810"/>
    <w:rsid w:val="008F691C"/>
    <w:rsid w:val="008F6E65"/>
    <w:rsid w:val="008F6E9D"/>
    <w:rsid w:val="00900147"/>
    <w:rsid w:val="00900A99"/>
    <w:rsid w:val="009018B9"/>
    <w:rsid w:val="0090232A"/>
    <w:rsid w:val="00903D64"/>
    <w:rsid w:val="0090472D"/>
    <w:rsid w:val="0090481C"/>
    <w:rsid w:val="00904D89"/>
    <w:rsid w:val="00905662"/>
    <w:rsid w:val="00905674"/>
    <w:rsid w:val="00906DBB"/>
    <w:rsid w:val="00906E28"/>
    <w:rsid w:val="0090784E"/>
    <w:rsid w:val="00910F9B"/>
    <w:rsid w:val="009121C6"/>
    <w:rsid w:val="00914583"/>
    <w:rsid w:val="009151AE"/>
    <w:rsid w:val="009154F0"/>
    <w:rsid w:val="00915A33"/>
    <w:rsid w:val="009165C3"/>
    <w:rsid w:val="009173D6"/>
    <w:rsid w:val="00917B93"/>
    <w:rsid w:val="00921012"/>
    <w:rsid w:val="00922AFD"/>
    <w:rsid w:val="00922E80"/>
    <w:rsid w:val="00923B68"/>
    <w:rsid w:val="00924301"/>
    <w:rsid w:val="00925483"/>
    <w:rsid w:val="009258CD"/>
    <w:rsid w:val="00926F0B"/>
    <w:rsid w:val="00927B82"/>
    <w:rsid w:val="00927CCC"/>
    <w:rsid w:val="00931747"/>
    <w:rsid w:val="00931A48"/>
    <w:rsid w:val="009321C0"/>
    <w:rsid w:val="00932216"/>
    <w:rsid w:val="00932B26"/>
    <w:rsid w:val="0093355D"/>
    <w:rsid w:val="009347D0"/>
    <w:rsid w:val="009356F8"/>
    <w:rsid w:val="00935C2E"/>
    <w:rsid w:val="00935E3A"/>
    <w:rsid w:val="0093601C"/>
    <w:rsid w:val="009419CA"/>
    <w:rsid w:val="00941E58"/>
    <w:rsid w:val="009429C1"/>
    <w:rsid w:val="009434DE"/>
    <w:rsid w:val="00944449"/>
    <w:rsid w:val="0094492B"/>
    <w:rsid w:val="00944B8D"/>
    <w:rsid w:val="00945D6B"/>
    <w:rsid w:val="00946B14"/>
    <w:rsid w:val="00946DC5"/>
    <w:rsid w:val="00946FDF"/>
    <w:rsid w:val="009477F0"/>
    <w:rsid w:val="00947F39"/>
    <w:rsid w:val="0095084F"/>
    <w:rsid w:val="00952089"/>
    <w:rsid w:val="009526F6"/>
    <w:rsid w:val="009535DC"/>
    <w:rsid w:val="00953C9E"/>
    <w:rsid w:val="00954638"/>
    <w:rsid w:val="00954788"/>
    <w:rsid w:val="009556B6"/>
    <w:rsid w:val="009563D1"/>
    <w:rsid w:val="00957546"/>
    <w:rsid w:val="00957C83"/>
    <w:rsid w:val="00957DE3"/>
    <w:rsid w:val="00957EF4"/>
    <w:rsid w:val="0096041C"/>
    <w:rsid w:val="00964670"/>
    <w:rsid w:val="00964E17"/>
    <w:rsid w:val="009650B6"/>
    <w:rsid w:val="0096586C"/>
    <w:rsid w:val="0096591C"/>
    <w:rsid w:val="00966647"/>
    <w:rsid w:val="00971F34"/>
    <w:rsid w:val="00972740"/>
    <w:rsid w:val="0097294E"/>
    <w:rsid w:val="00972E40"/>
    <w:rsid w:val="00972FF9"/>
    <w:rsid w:val="00974A49"/>
    <w:rsid w:val="0097583C"/>
    <w:rsid w:val="009779ED"/>
    <w:rsid w:val="00980546"/>
    <w:rsid w:val="00980FB3"/>
    <w:rsid w:val="009818CB"/>
    <w:rsid w:val="00982B3A"/>
    <w:rsid w:val="009834FF"/>
    <w:rsid w:val="00983814"/>
    <w:rsid w:val="00985A2B"/>
    <w:rsid w:val="00986853"/>
    <w:rsid w:val="009868FC"/>
    <w:rsid w:val="00986FE2"/>
    <w:rsid w:val="00990EEC"/>
    <w:rsid w:val="00991776"/>
    <w:rsid w:val="009932D4"/>
    <w:rsid w:val="00995C69"/>
    <w:rsid w:val="00995CBC"/>
    <w:rsid w:val="00995EF8"/>
    <w:rsid w:val="0099753D"/>
    <w:rsid w:val="009A1122"/>
    <w:rsid w:val="009A1E51"/>
    <w:rsid w:val="009A2424"/>
    <w:rsid w:val="009A2A4D"/>
    <w:rsid w:val="009A2B8A"/>
    <w:rsid w:val="009A30DF"/>
    <w:rsid w:val="009A34A8"/>
    <w:rsid w:val="009A4B03"/>
    <w:rsid w:val="009A556A"/>
    <w:rsid w:val="009A5A8E"/>
    <w:rsid w:val="009A5F6A"/>
    <w:rsid w:val="009A6229"/>
    <w:rsid w:val="009A78CF"/>
    <w:rsid w:val="009A7A4D"/>
    <w:rsid w:val="009B0B5D"/>
    <w:rsid w:val="009B1B24"/>
    <w:rsid w:val="009B235F"/>
    <w:rsid w:val="009B2AE5"/>
    <w:rsid w:val="009B3976"/>
    <w:rsid w:val="009B4139"/>
    <w:rsid w:val="009B46B0"/>
    <w:rsid w:val="009B50FC"/>
    <w:rsid w:val="009B59B8"/>
    <w:rsid w:val="009B605F"/>
    <w:rsid w:val="009B611D"/>
    <w:rsid w:val="009B671F"/>
    <w:rsid w:val="009B7DF3"/>
    <w:rsid w:val="009C0320"/>
    <w:rsid w:val="009C03A7"/>
    <w:rsid w:val="009C0DB5"/>
    <w:rsid w:val="009C0F45"/>
    <w:rsid w:val="009C1316"/>
    <w:rsid w:val="009C19B1"/>
    <w:rsid w:val="009C1D91"/>
    <w:rsid w:val="009C2FC3"/>
    <w:rsid w:val="009C4678"/>
    <w:rsid w:val="009C4704"/>
    <w:rsid w:val="009C5445"/>
    <w:rsid w:val="009C5972"/>
    <w:rsid w:val="009C61D1"/>
    <w:rsid w:val="009D1A0D"/>
    <w:rsid w:val="009D2836"/>
    <w:rsid w:val="009D293C"/>
    <w:rsid w:val="009D32E5"/>
    <w:rsid w:val="009D3493"/>
    <w:rsid w:val="009D4BF8"/>
    <w:rsid w:val="009D57C9"/>
    <w:rsid w:val="009D5C62"/>
    <w:rsid w:val="009D5EF2"/>
    <w:rsid w:val="009D7FC7"/>
    <w:rsid w:val="009E010F"/>
    <w:rsid w:val="009E0C3B"/>
    <w:rsid w:val="009E1AA0"/>
    <w:rsid w:val="009E2BF3"/>
    <w:rsid w:val="009E3F5D"/>
    <w:rsid w:val="009E58EB"/>
    <w:rsid w:val="009E68B1"/>
    <w:rsid w:val="009E74CC"/>
    <w:rsid w:val="009E76BE"/>
    <w:rsid w:val="009F091A"/>
    <w:rsid w:val="009F0C87"/>
    <w:rsid w:val="009F4C82"/>
    <w:rsid w:val="009F5373"/>
    <w:rsid w:val="009F5682"/>
    <w:rsid w:val="009F62DC"/>
    <w:rsid w:val="00A02284"/>
    <w:rsid w:val="00A0309B"/>
    <w:rsid w:val="00A0370B"/>
    <w:rsid w:val="00A04733"/>
    <w:rsid w:val="00A0519E"/>
    <w:rsid w:val="00A064F7"/>
    <w:rsid w:val="00A07CFD"/>
    <w:rsid w:val="00A11B84"/>
    <w:rsid w:val="00A123A1"/>
    <w:rsid w:val="00A123F1"/>
    <w:rsid w:val="00A132A5"/>
    <w:rsid w:val="00A13A0C"/>
    <w:rsid w:val="00A14BD5"/>
    <w:rsid w:val="00A15A60"/>
    <w:rsid w:val="00A17A2C"/>
    <w:rsid w:val="00A202AB"/>
    <w:rsid w:val="00A20FD0"/>
    <w:rsid w:val="00A21591"/>
    <w:rsid w:val="00A228F6"/>
    <w:rsid w:val="00A22B32"/>
    <w:rsid w:val="00A22E5F"/>
    <w:rsid w:val="00A23B75"/>
    <w:rsid w:val="00A2450A"/>
    <w:rsid w:val="00A25245"/>
    <w:rsid w:val="00A2535E"/>
    <w:rsid w:val="00A25C8E"/>
    <w:rsid w:val="00A277B7"/>
    <w:rsid w:val="00A31DD8"/>
    <w:rsid w:val="00A35638"/>
    <w:rsid w:val="00A37DCB"/>
    <w:rsid w:val="00A37F5F"/>
    <w:rsid w:val="00A40141"/>
    <w:rsid w:val="00A40573"/>
    <w:rsid w:val="00A40EA3"/>
    <w:rsid w:val="00A40FBC"/>
    <w:rsid w:val="00A426C8"/>
    <w:rsid w:val="00A435BA"/>
    <w:rsid w:val="00A43877"/>
    <w:rsid w:val="00A4551A"/>
    <w:rsid w:val="00A455DC"/>
    <w:rsid w:val="00A46F67"/>
    <w:rsid w:val="00A47E11"/>
    <w:rsid w:val="00A50B02"/>
    <w:rsid w:val="00A51DD1"/>
    <w:rsid w:val="00A524EB"/>
    <w:rsid w:val="00A545BA"/>
    <w:rsid w:val="00A549C0"/>
    <w:rsid w:val="00A575DD"/>
    <w:rsid w:val="00A62B21"/>
    <w:rsid w:val="00A63330"/>
    <w:rsid w:val="00A644E6"/>
    <w:rsid w:val="00A64697"/>
    <w:rsid w:val="00A6481C"/>
    <w:rsid w:val="00A65BAD"/>
    <w:rsid w:val="00A65EBF"/>
    <w:rsid w:val="00A708E9"/>
    <w:rsid w:val="00A739D0"/>
    <w:rsid w:val="00A73BDE"/>
    <w:rsid w:val="00A73D0F"/>
    <w:rsid w:val="00A76127"/>
    <w:rsid w:val="00A761A3"/>
    <w:rsid w:val="00A76CC1"/>
    <w:rsid w:val="00A76DF2"/>
    <w:rsid w:val="00A772BB"/>
    <w:rsid w:val="00A77A75"/>
    <w:rsid w:val="00A81682"/>
    <w:rsid w:val="00A81F62"/>
    <w:rsid w:val="00A86085"/>
    <w:rsid w:val="00A863D0"/>
    <w:rsid w:val="00A87A88"/>
    <w:rsid w:val="00A87C7E"/>
    <w:rsid w:val="00A9073E"/>
    <w:rsid w:val="00A94704"/>
    <w:rsid w:val="00A9510E"/>
    <w:rsid w:val="00A95A2C"/>
    <w:rsid w:val="00A963A2"/>
    <w:rsid w:val="00A96949"/>
    <w:rsid w:val="00A972C7"/>
    <w:rsid w:val="00A97EA6"/>
    <w:rsid w:val="00AA21C6"/>
    <w:rsid w:val="00AA304D"/>
    <w:rsid w:val="00AA363F"/>
    <w:rsid w:val="00AA3FF5"/>
    <w:rsid w:val="00AA4EFC"/>
    <w:rsid w:val="00AA50E4"/>
    <w:rsid w:val="00AB0A38"/>
    <w:rsid w:val="00AB15BB"/>
    <w:rsid w:val="00AB1C14"/>
    <w:rsid w:val="00AB280E"/>
    <w:rsid w:val="00AB2F06"/>
    <w:rsid w:val="00AB34BF"/>
    <w:rsid w:val="00AB3AB0"/>
    <w:rsid w:val="00AB47B5"/>
    <w:rsid w:val="00AB5456"/>
    <w:rsid w:val="00AB68C0"/>
    <w:rsid w:val="00AB6A29"/>
    <w:rsid w:val="00AB7C15"/>
    <w:rsid w:val="00AC0E53"/>
    <w:rsid w:val="00AC229D"/>
    <w:rsid w:val="00AC22AE"/>
    <w:rsid w:val="00AC2455"/>
    <w:rsid w:val="00AC2C21"/>
    <w:rsid w:val="00AC2E4D"/>
    <w:rsid w:val="00AC3E62"/>
    <w:rsid w:val="00AC415E"/>
    <w:rsid w:val="00AC4C89"/>
    <w:rsid w:val="00AC7490"/>
    <w:rsid w:val="00AC7ABF"/>
    <w:rsid w:val="00AC7B95"/>
    <w:rsid w:val="00AC7E56"/>
    <w:rsid w:val="00AC7F6B"/>
    <w:rsid w:val="00AD164A"/>
    <w:rsid w:val="00AD37D7"/>
    <w:rsid w:val="00AD3FE4"/>
    <w:rsid w:val="00AD43CF"/>
    <w:rsid w:val="00AD5A42"/>
    <w:rsid w:val="00AD5BF9"/>
    <w:rsid w:val="00AD5FF0"/>
    <w:rsid w:val="00AD68F0"/>
    <w:rsid w:val="00AD7325"/>
    <w:rsid w:val="00AE07B3"/>
    <w:rsid w:val="00AE0D56"/>
    <w:rsid w:val="00AE25F6"/>
    <w:rsid w:val="00AE2EFC"/>
    <w:rsid w:val="00AE580A"/>
    <w:rsid w:val="00AE5F0E"/>
    <w:rsid w:val="00AE644E"/>
    <w:rsid w:val="00AE6BA0"/>
    <w:rsid w:val="00AE76E4"/>
    <w:rsid w:val="00AE7B21"/>
    <w:rsid w:val="00AF02B6"/>
    <w:rsid w:val="00AF1D0D"/>
    <w:rsid w:val="00AF3338"/>
    <w:rsid w:val="00AF3603"/>
    <w:rsid w:val="00AF38BA"/>
    <w:rsid w:val="00AF5645"/>
    <w:rsid w:val="00AF74F7"/>
    <w:rsid w:val="00B026E8"/>
    <w:rsid w:val="00B02BDF"/>
    <w:rsid w:val="00B0432C"/>
    <w:rsid w:val="00B04799"/>
    <w:rsid w:val="00B05A32"/>
    <w:rsid w:val="00B06750"/>
    <w:rsid w:val="00B072BA"/>
    <w:rsid w:val="00B11B58"/>
    <w:rsid w:val="00B12862"/>
    <w:rsid w:val="00B12BDB"/>
    <w:rsid w:val="00B13964"/>
    <w:rsid w:val="00B145ED"/>
    <w:rsid w:val="00B1598F"/>
    <w:rsid w:val="00B1737D"/>
    <w:rsid w:val="00B20F66"/>
    <w:rsid w:val="00B23B1F"/>
    <w:rsid w:val="00B2619A"/>
    <w:rsid w:val="00B261F1"/>
    <w:rsid w:val="00B26F1C"/>
    <w:rsid w:val="00B27949"/>
    <w:rsid w:val="00B33240"/>
    <w:rsid w:val="00B3413A"/>
    <w:rsid w:val="00B36F2D"/>
    <w:rsid w:val="00B36F8E"/>
    <w:rsid w:val="00B37E5B"/>
    <w:rsid w:val="00B41F69"/>
    <w:rsid w:val="00B50102"/>
    <w:rsid w:val="00B51EC9"/>
    <w:rsid w:val="00B537AD"/>
    <w:rsid w:val="00B53839"/>
    <w:rsid w:val="00B53869"/>
    <w:rsid w:val="00B53E32"/>
    <w:rsid w:val="00B549AB"/>
    <w:rsid w:val="00B56B16"/>
    <w:rsid w:val="00B56F9D"/>
    <w:rsid w:val="00B61350"/>
    <w:rsid w:val="00B622AD"/>
    <w:rsid w:val="00B62B03"/>
    <w:rsid w:val="00B63D4E"/>
    <w:rsid w:val="00B65FDD"/>
    <w:rsid w:val="00B66635"/>
    <w:rsid w:val="00B666BE"/>
    <w:rsid w:val="00B67087"/>
    <w:rsid w:val="00B71862"/>
    <w:rsid w:val="00B726BE"/>
    <w:rsid w:val="00B7460B"/>
    <w:rsid w:val="00B74D50"/>
    <w:rsid w:val="00B75153"/>
    <w:rsid w:val="00B75991"/>
    <w:rsid w:val="00B7610B"/>
    <w:rsid w:val="00B76676"/>
    <w:rsid w:val="00B81223"/>
    <w:rsid w:val="00B813C2"/>
    <w:rsid w:val="00B823CA"/>
    <w:rsid w:val="00B825FB"/>
    <w:rsid w:val="00B82C78"/>
    <w:rsid w:val="00B86178"/>
    <w:rsid w:val="00B86815"/>
    <w:rsid w:val="00B87C1E"/>
    <w:rsid w:val="00B87F34"/>
    <w:rsid w:val="00B928A9"/>
    <w:rsid w:val="00B92B9B"/>
    <w:rsid w:val="00B94D80"/>
    <w:rsid w:val="00B951B9"/>
    <w:rsid w:val="00BA1B75"/>
    <w:rsid w:val="00BA4E0B"/>
    <w:rsid w:val="00BA6E11"/>
    <w:rsid w:val="00BA70FB"/>
    <w:rsid w:val="00BA7BE4"/>
    <w:rsid w:val="00BB1496"/>
    <w:rsid w:val="00BB20D5"/>
    <w:rsid w:val="00BB3BB7"/>
    <w:rsid w:val="00BB5A60"/>
    <w:rsid w:val="00BB5C4F"/>
    <w:rsid w:val="00BB6C60"/>
    <w:rsid w:val="00BB72E2"/>
    <w:rsid w:val="00BB79E0"/>
    <w:rsid w:val="00BC2052"/>
    <w:rsid w:val="00BC307C"/>
    <w:rsid w:val="00BC36C6"/>
    <w:rsid w:val="00BC494B"/>
    <w:rsid w:val="00BC4F33"/>
    <w:rsid w:val="00BC61CC"/>
    <w:rsid w:val="00BC68B2"/>
    <w:rsid w:val="00BD11ED"/>
    <w:rsid w:val="00BD1F40"/>
    <w:rsid w:val="00BD44CC"/>
    <w:rsid w:val="00BD4E51"/>
    <w:rsid w:val="00BD5286"/>
    <w:rsid w:val="00BD5612"/>
    <w:rsid w:val="00BD6FC6"/>
    <w:rsid w:val="00BD7030"/>
    <w:rsid w:val="00BE0854"/>
    <w:rsid w:val="00BE425F"/>
    <w:rsid w:val="00BE428D"/>
    <w:rsid w:val="00BE4E54"/>
    <w:rsid w:val="00BE673E"/>
    <w:rsid w:val="00BE6A52"/>
    <w:rsid w:val="00BE7BB6"/>
    <w:rsid w:val="00BF0043"/>
    <w:rsid w:val="00BF26DD"/>
    <w:rsid w:val="00BF2FED"/>
    <w:rsid w:val="00BF31C1"/>
    <w:rsid w:val="00BF3E29"/>
    <w:rsid w:val="00C00B00"/>
    <w:rsid w:val="00C00CE7"/>
    <w:rsid w:val="00C00D71"/>
    <w:rsid w:val="00C01352"/>
    <w:rsid w:val="00C014B5"/>
    <w:rsid w:val="00C023F8"/>
    <w:rsid w:val="00C0324D"/>
    <w:rsid w:val="00C0345A"/>
    <w:rsid w:val="00C035B1"/>
    <w:rsid w:val="00C054EA"/>
    <w:rsid w:val="00C0657E"/>
    <w:rsid w:val="00C0770A"/>
    <w:rsid w:val="00C07953"/>
    <w:rsid w:val="00C12444"/>
    <w:rsid w:val="00C129B4"/>
    <w:rsid w:val="00C13D61"/>
    <w:rsid w:val="00C14C13"/>
    <w:rsid w:val="00C1584D"/>
    <w:rsid w:val="00C1698A"/>
    <w:rsid w:val="00C16BAD"/>
    <w:rsid w:val="00C20E95"/>
    <w:rsid w:val="00C20F3B"/>
    <w:rsid w:val="00C2156B"/>
    <w:rsid w:val="00C2299B"/>
    <w:rsid w:val="00C23E6A"/>
    <w:rsid w:val="00C2402B"/>
    <w:rsid w:val="00C241AB"/>
    <w:rsid w:val="00C25222"/>
    <w:rsid w:val="00C25B7A"/>
    <w:rsid w:val="00C2657C"/>
    <w:rsid w:val="00C2705A"/>
    <w:rsid w:val="00C32DF4"/>
    <w:rsid w:val="00C3372F"/>
    <w:rsid w:val="00C33D7A"/>
    <w:rsid w:val="00C34DD5"/>
    <w:rsid w:val="00C34F6D"/>
    <w:rsid w:val="00C3521C"/>
    <w:rsid w:val="00C36612"/>
    <w:rsid w:val="00C36E56"/>
    <w:rsid w:val="00C37540"/>
    <w:rsid w:val="00C37CF1"/>
    <w:rsid w:val="00C433DB"/>
    <w:rsid w:val="00C44037"/>
    <w:rsid w:val="00C44716"/>
    <w:rsid w:val="00C468D3"/>
    <w:rsid w:val="00C47BA5"/>
    <w:rsid w:val="00C5086A"/>
    <w:rsid w:val="00C51097"/>
    <w:rsid w:val="00C51718"/>
    <w:rsid w:val="00C51E08"/>
    <w:rsid w:val="00C549F1"/>
    <w:rsid w:val="00C54D1E"/>
    <w:rsid w:val="00C569C4"/>
    <w:rsid w:val="00C57967"/>
    <w:rsid w:val="00C57AE9"/>
    <w:rsid w:val="00C57B72"/>
    <w:rsid w:val="00C57F5D"/>
    <w:rsid w:val="00C615BE"/>
    <w:rsid w:val="00C62D41"/>
    <w:rsid w:val="00C6411D"/>
    <w:rsid w:val="00C64557"/>
    <w:rsid w:val="00C6494C"/>
    <w:rsid w:val="00C64DA7"/>
    <w:rsid w:val="00C65271"/>
    <w:rsid w:val="00C65710"/>
    <w:rsid w:val="00C669B7"/>
    <w:rsid w:val="00C66C2E"/>
    <w:rsid w:val="00C678CA"/>
    <w:rsid w:val="00C67D2C"/>
    <w:rsid w:val="00C67E0F"/>
    <w:rsid w:val="00C71756"/>
    <w:rsid w:val="00C7304C"/>
    <w:rsid w:val="00C736BD"/>
    <w:rsid w:val="00C742D2"/>
    <w:rsid w:val="00C754EA"/>
    <w:rsid w:val="00C75671"/>
    <w:rsid w:val="00C75AF0"/>
    <w:rsid w:val="00C75F10"/>
    <w:rsid w:val="00C76A13"/>
    <w:rsid w:val="00C76FA6"/>
    <w:rsid w:val="00C7747A"/>
    <w:rsid w:val="00C810C0"/>
    <w:rsid w:val="00C81360"/>
    <w:rsid w:val="00C816A6"/>
    <w:rsid w:val="00C81B6B"/>
    <w:rsid w:val="00C81EBD"/>
    <w:rsid w:val="00C832A4"/>
    <w:rsid w:val="00C83715"/>
    <w:rsid w:val="00C83B5D"/>
    <w:rsid w:val="00C84363"/>
    <w:rsid w:val="00C85644"/>
    <w:rsid w:val="00C85924"/>
    <w:rsid w:val="00C86505"/>
    <w:rsid w:val="00C86BEB"/>
    <w:rsid w:val="00C87CAB"/>
    <w:rsid w:val="00C87D25"/>
    <w:rsid w:val="00C91D89"/>
    <w:rsid w:val="00C92DCD"/>
    <w:rsid w:val="00C933E2"/>
    <w:rsid w:val="00C939AE"/>
    <w:rsid w:val="00C93DC6"/>
    <w:rsid w:val="00C95757"/>
    <w:rsid w:val="00C96BE2"/>
    <w:rsid w:val="00C97366"/>
    <w:rsid w:val="00CA4A08"/>
    <w:rsid w:val="00CA5F2A"/>
    <w:rsid w:val="00CA69A3"/>
    <w:rsid w:val="00CB08BA"/>
    <w:rsid w:val="00CB1F22"/>
    <w:rsid w:val="00CB3A40"/>
    <w:rsid w:val="00CB3A47"/>
    <w:rsid w:val="00CB3E5A"/>
    <w:rsid w:val="00CB45BB"/>
    <w:rsid w:val="00CB4B4A"/>
    <w:rsid w:val="00CB5803"/>
    <w:rsid w:val="00CB728D"/>
    <w:rsid w:val="00CB7C5B"/>
    <w:rsid w:val="00CB7FAA"/>
    <w:rsid w:val="00CC120A"/>
    <w:rsid w:val="00CC35E6"/>
    <w:rsid w:val="00CC52F7"/>
    <w:rsid w:val="00CC5A63"/>
    <w:rsid w:val="00CC6C1C"/>
    <w:rsid w:val="00CC7808"/>
    <w:rsid w:val="00CC7C19"/>
    <w:rsid w:val="00CC7ED1"/>
    <w:rsid w:val="00CC7FD4"/>
    <w:rsid w:val="00CD2B68"/>
    <w:rsid w:val="00CD3830"/>
    <w:rsid w:val="00CD3FA2"/>
    <w:rsid w:val="00CD4FFE"/>
    <w:rsid w:val="00CD51CC"/>
    <w:rsid w:val="00CD6895"/>
    <w:rsid w:val="00CD6BCE"/>
    <w:rsid w:val="00CD7535"/>
    <w:rsid w:val="00CD7BA1"/>
    <w:rsid w:val="00CE1246"/>
    <w:rsid w:val="00CE1690"/>
    <w:rsid w:val="00CE2C3B"/>
    <w:rsid w:val="00CE3794"/>
    <w:rsid w:val="00CE37C0"/>
    <w:rsid w:val="00CE3CA3"/>
    <w:rsid w:val="00CE430D"/>
    <w:rsid w:val="00CE6285"/>
    <w:rsid w:val="00CE629A"/>
    <w:rsid w:val="00CE7196"/>
    <w:rsid w:val="00CE76E9"/>
    <w:rsid w:val="00CF0B6F"/>
    <w:rsid w:val="00CF119D"/>
    <w:rsid w:val="00CF13C6"/>
    <w:rsid w:val="00CF1927"/>
    <w:rsid w:val="00CF1A9E"/>
    <w:rsid w:val="00CF1F22"/>
    <w:rsid w:val="00CF2AB1"/>
    <w:rsid w:val="00CF3462"/>
    <w:rsid w:val="00CF39A9"/>
    <w:rsid w:val="00CF3EC8"/>
    <w:rsid w:val="00D00D61"/>
    <w:rsid w:val="00D01408"/>
    <w:rsid w:val="00D01A2E"/>
    <w:rsid w:val="00D03EA3"/>
    <w:rsid w:val="00D05A03"/>
    <w:rsid w:val="00D07467"/>
    <w:rsid w:val="00D1094B"/>
    <w:rsid w:val="00D11C12"/>
    <w:rsid w:val="00D126E7"/>
    <w:rsid w:val="00D139B1"/>
    <w:rsid w:val="00D13BE3"/>
    <w:rsid w:val="00D14920"/>
    <w:rsid w:val="00D15640"/>
    <w:rsid w:val="00D171F8"/>
    <w:rsid w:val="00D204D0"/>
    <w:rsid w:val="00D24459"/>
    <w:rsid w:val="00D24959"/>
    <w:rsid w:val="00D30082"/>
    <w:rsid w:val="00D3126C"/>
    <w:rsid w:val="00D31485"/>
    <w:rsid w:val="00D326DE"/>
    <w:rsid w:val="00D407A0"/>
    <w:rsid w:val="00D40BCD"/>
    <w:rsid w:val="00D4145D"/>
    <w:rsid w:val="00D41A0D"/>
    <w:rsid w:val="00D43066"/>
    <w:rsid w:val="00D44BCF"/>
    <w:rsid w:val="00D44D63"/>
    <w:rsid w:val="00D4622F"/>
    <w:rsid w:val="00D46476"/>
    <w:rsid w:val="00D46DBA"/>
    <w:rsid w:val="00D4767D"/>
    <w:rsid w:val="00D52782"/>
    <w:rsid w:val="00D52D43"/>
    <w:rsid w:val="00D52D44"/>
    <w:rsid w:val="00D55089"/>
    <w:rsid w:val="00D55F9C"/>
    <w:rsid w:val="00D566A4"/>
    <w:rsid w:val="00D57431"/>
    <w:rsid w:val="00D57B3B"/>
    <w:rsid w:val="00D57C0A"/>
    <w:rsid w:val="00D60BFF"/>
    <w:rsid w:val="00D624A5"/>
    <w:rsid w:val="00D62ECE"/>
    <w:rsid w:val="00D632B3"/>
    <w:rsid w:val="00D66A06"/>
    <w:rsid w:val="00D673C9"/>
    <w:rsid w:val="00D70686"/>
    <w:rsid w:val="00D70B56"/>
    <w:rsid w:val="00D718AB"/>
    <w:rsid w:val="00D719E5"/>
    <w:rsid w:val="00D71D41"/>
    <w:rsid w:val="00D720C1"/>
    <w:rsid w:val="00D7259C"/>
    <w:rsid w:val="00D7475B"/>
    <w:rsid w:val="00D7601B"/>
    <w:rsid w:val="00D7742E"/>
    <w:rsid w:val="00D7775C"/>
    <w:rsid w:val="00D80C6B"/>
    <w:rsid w:val="00D80CCB"/>
    <w:rsid w:val="00D8267F"/>
    <w:rsid w:val="00D8517F"/>
    <w:rsid w:val="00D85271"/>
    <w:rsid w:val="00D8765F"/>
    <w:rsid w:val="00D87AEE"/>
    <w:rsid w:val="00D87C91"/>
    <w:rsid w:val="00D87E36"/>
    <w:rsid w:val="00D9090B"/>
    <w:rsid w:val="00D91819"/>
    <w:rsid w:val="00D91983"/>
    <w:rsid w:val="00D9339A"/>
    <w:rsid w:val="00D95EC8"/>
    <w:rsid w:val="00D97361"/>
    <w:rsid w:val="00DA0BFC"/>
    <w:rsid w:val="00DA1EAF"/>
    <w:rsid w:val="00DA3C1C"/>
    <w:rsid w:val="00DA3DBD"/>
    <w:rsid w:val="00DA3DC9"/>
    <w:rsid w:val="00DA4122"/>
    <w:rsid w:val="00DA5221"/>
    <w:rsid w:val="00DA5C62"/>
    <w:rsid w:val="00DA6C5B"/>
    <w:rsid w:val="00DA6D24"/>
    <w:rsid w:val="00DA6E09"/>
    <w:rsid w:val="00DA7EE6"/>
    <w:rsid w:val="00DB0D28"/>
    <w:rsid w:val="00DB0F89"/>
    <w:rsid w:val="00DB2011"/>
    <w:rsid w:val="00DB30DF"/>
    <w:rsid w:val="00DB4031"/>
    <w:rsid w:val="00DB4899"/>
    <w:rsid w:val="00DB4A99"/>
    <w:rsid w:val="00DB4CF5"/>
    <w:rsid w:val="00DB5C0B"/>
    <w:rsid w:val="00DB621C"/>
    <w:rsid w:val="00DC0A21"/>
    <w:rsid w:val="00DC0AE4"/>
    <w:rsid w:val="00DC0E76"/>
    <w:rsid w:val="00DC209A"/>
    <w:rsid w:val="00DC24AA"/>
    <w:rsid w:val="00DC31B2"/>
    <w:rsid w:val="00DC5F7F"/>
    <w:rsid w:val="00DC61D0"/>
    <w:rsid w:val="00DC6EBE"/>
    <w:rsid w:val="00DC6FCF"/>
    <w:rsid w:val="00DD139A"/>
    <w:rsid w:val="00DD1A28"/>
    <w:rsid w:val="00DD28E0"/>
    <w:rsid w:val="00DD2A8C"/>
    <w:rsid w:val="00DD346A"/>
    <w:rsid w:val="00DD3DFA"/>
    <w:rsid w:val="00DD416E"/>
    <w:rsid w:val="00DD5378"/>
    <w:rsid w:val="00DE0333"/>
    <w:rsid w:val="00DE0390"/>
    <w:rsid w:val="00DE4442"/>
    <w:rsid w:val="00DE7405"/>
    <w:rsid w:val="00DF08AF"/>
    <w:rsid w:val="00DF162D"/>
    <w:rsid w:val="00DF1745"/>
    <w:rsid w:val="00DF18CC"/>
    <w:rsid w:val="00DF2D2B"/>
    <w:rsid w:val="00DF5B35"/>
    <w:rsid w:val="00DF63C3"/>
    <w:rsid w:val="00DF7C25"/>
    <w:rsid w:val="00E01FC5"/>
    <w:rsid w:val="00E020F9"/>
    <w:rsid w:val="00E02767"/>
    <w:rsid w:val="00E03FC5"/>
    <w:rsid w:val="00E05C3F"/>
    <w:rsid w:val="00E05CCB"/>
    <w:rsid w:val="00E06498"/>
    <w:rsid w:val="00E12131"/>
    <w:rsid w:val="00E1354B"/>
    <w:rsid w:val="00E140CE"/>
    <w:rsid w:val="00E146B9"/>
    <w:rsid w:val="00E15D2B"/>
    <w:rsid w:val="00E15F3C"/>
    <w:rsid w:val="00E20101"/>
    <w:rsid w:val="00E209F9"/>
    <w:rsid w:val="00E23DBB"/>
    <w:rsid w:val="00E24826"/>
    <w:rsid w:val="00E2571D"/>
    <w:rsid w:val="00E267C4"/>
    <w:rsid w:val="00E26F9A"/>
    <w:rsid w:val="00E270C6"/>
    <w:rsid w:val="00E2757E"/>
    <w:rsid w:val="00E27B41"/>
    <w:rsid w:val="00E30ED5"/>
    <w:rsid w:val="00E31264"/>
    <w:rsid w:val="00E3356E"/>
    <w:rsid w:val="00E34612"/>
    <w:rsid w:val="00E359EA"/>
    <w:rsid w:val="00E36971"/>
    <w:rsid w:val="00E36E1E"/>
    <w:rsid w:val="00E407B2"/>
    <w:rsid w:val="00E40DB9"/>
    <w:rsid w:val="00E40F15"/>
    <w:rsid w:val="00E4140E"/>
    <w:rsid w:val="00E41980"/>
    <w:rsid w:val="00E42DE6"/>
    <w:rsid w:val="00E440BF"/>
    <w:rsid w:val="00E4783D"/>
    <w:rsid w:val="00E50541"/>
    <w:rsid w:val="00E516A9"/>
    <w:rsid w:val="00E519D8"/>
    <w:rsid w:val="00E51AA1"/>
    <w:rsid w:val="00E51FF2"/>
    <w:rsid w:val="00E52545"/>
    <w:rsid w:val="00E525AA"/>
    <w:rsid w:val="00E54A50"/>
    <w:rsid w:val="00E55197"/>
    <w:rsid w:val="00E551C7"/>
    <w:rsid w:val="00E5584E"/>
    <w:rsid w:val="00E563A0"/>
    <w:rsid w:val="00E568DE"/>
    <w:rsid w:val="00E57511"/>
    <w:rsid w:val="00E60CE4"/>
    <w:rsid w:val="00E613A7"/>
    <w:rsid w:val="00E63971"/>
    <w:rsid w:val="00E64577"/>
    <w:rsid w:val="00E64E32"/>
    <w:rsid w:val="00E64FD0"/>
    <w:rsid w:val="00E65EE8"/>
    <w:rsid w:val="00E668FB"/>
    <w:rsid w:val="00E676EB"/>
    <w:rsid w:val="00E701FB"/>
    <w:rsid w:val="00E703F6"/>
    <w:rsid w:val="00E718E8"/>
    <w:rsid w:val="00E71A98"/>
    <w:rsid w:val="00E7266E"/>
    <w:rsid w:val="00E73064"/>
    <w:rsid w:val="00E75321"/>
    <w:rsid w:val="00E756C6"/>
    <w:rsid w:val="00E75923"/>
    <w:rsid w:val="00E76D1C"/>
    <w:rsid w:val="00E77AC5"/>
    <w:rsid w:val="00E80A13"/>
    <w:rsid w:val="00E81FDC"/>
    <w:rsid w:val="00E83A0B"/>
    <w:rsid w:val="00E83ADD"/>
    <w:rsid w:val="00E840F0"/>
    <w:rsid w:val="00E852DE"/>
    <w:rsid w:val="00E859C9"/>
    <w:rsid w:val="00E85A08"/>
    <w:rsid w:val="00E863F0"/>
    <w:rsid w:val="00E8694D"/>
    <w:rsid w:val="00E87203"/>
    <w:rsid w:val="00E87C69"/>
    <w:rsid w:val="00E90D29"/>
    <w:rsid w:val="00E91074"/>
    <w:rsid w:val="00E91AF8"/>
    <w:rsid w:val="00E922C7"/>
    <w:rsid w:val="00E932DF"/>
    <w:rsid w:val="00E93921"/>
    <w:rsid w:val="00E93BC0"/>
    <w:rsid w:val="00E94086"/>
    <w:rsid w:val="00E9530E"/>
    <w:rsid w:val="00E97658"/>
    <w:rsid w:val="00EA0112"/>
    <w:rsid w:val="00EA0FAE"/>
    <w:rsid w:val="00EA1E40"/>
    <w:rsid w:val="00EA1F14"/>
    <w:rsid w:val="00EA5055"/>
    <w:rsid w:val="00EA50FC"/>
    <w:rsid w:val="00EA54A3"/>
    <w:rsid w:val="00EA5A2C"/>
    <w:rsid w:val="00EB0BF3"/>
    <w:rsid w:val="00EB0FE5"/>
    <w:rsid w:val="00EB1636"/>
    <w:rsid w:val="00EB2115"/>
    <w:rsid w:val="00EB35C7"/>
    <w:rsid w:val="00EB3609"/>
    <w:rsid w:val="00EB4C08"/>
    <w:rsid w:val="00EB4C6E"/>
    <w:rsid w:val="00EB4F7E"/>
    <w:rsid w:val="00EB51D5"/>
    <w:rsid w:val="00EB58EC"/>
    <w:rsid w:val="00EC0D93"/>
    <w:rsid w:val="00EC11F2"/>
    <w:rsid w:val="00EC1DED"/>
    <w:rsid w:val="00EC2543"/>
    <w:rsid w:val="00EC35D7"/>
    <w:rsid w:val="00EC4AE3"/>
    <w:rsid w:val="00EC6306"/>
    <w:rsid w:val="00EC7DBF"/>
    <w:rsid w:val="00ED016D"/>
    <w:rsid w:val="00ED11F0"/>
    <w:rsid w:val="00ED3954"/>
    <w:rsid w:val="00ED47EE"/>
    <w:rsid w:val="00ED5D62"/>
    <w:rsid w:val="00ED6AE5"/>
    <w:rsid w:val="00ED6F3A"/>
    <w:rsid w:val="00EE0C41"/>
    <w:rsid w:val="00EE1420"/>
    <w:rsid w:val="00EE1599"/>
    <w:rsid w:val="00EE2681"/>
    <w:rsid w:val="00EE287B"/>
    <w:rsid w:val="00EE348C"/>
    <w:rsid w:val="00EE4AC9"/>
    <w:rsid w:val="00EE5545"/>
    <w:rsid w:val="00EE55B8"/>
    <w:rsid w:val="00EE5DDF"/>
    <w:rsid w:val="00EE5E2C"/>
    <w:rsid w:val="00EE6342"/>
    <w:rsid w:val="00EE65E6"/>
    <w:rsid w:val="00EE93C2"/>
    <w:rsid w:val="00EF0F6E"/>
    <w:rsid w:val="00EF1933"/>
    <w:rsid w:val="00EF29F6"/>
    <w:rsid w:val="00EF2D15"/>
    <w:rsid w:val="00EF2D78"/>
    <w:rsid w:val="00EF391E"/>
    <w:rsid w:val="00EF4484"/>
    <w:rsid w:val="00EF4494"/>
    <w:rsid w:val="00EF7131"/>
    <w:rsid w:val="00EF72F1"/>
    <w:rsid w:val="00F00CEF"/>
    <w:rsid w:val="00F01E20"/>
    <w:rsid w:val="00F03249"/>
    <w:rsid w:val="00F044C2"/>
    <w:rsid w:val="00F044C5"/>
    <w:rsid w:val="00F051AC"/>
    <w:rsid w:val="00F0582F"/>
    <w:rsid w:val="00F10E27"/>
    <w:rsid w:val="00F1267E"/>
    <w:rsid w:val="00F1443D"/>
    <w:rsid w:val="00F144CD"/>
    <w:rsid w:val="00F15249"/>
    <w:rsid w:val="00F1595F"/>
    <w:rsid w:val="00F165CB"/>
    <w:rsid w:val="00F21B06"/>
    <w:rsid w:val="00F2269D"/>
    <w:rsid w:val="00F22C2B"/>
    <w:rsid w:val="00F23BE7"/>
    <w:rsid w:val="00F261E7"/>
    <w:rsid w:val="00F267EC"/>
    <w:rsid w:val="00F26F44"/>
    <w:rsid w:val="00F26FCA"/>
    <w:rsid w:val="00F27981"/>
    <w:rsid w:val="00F27EDE"/>
    <w:rsid w:val="00F28142"/>
    <w:rsid w:val="00F3042C"/>
    <w:rsid w:val="00F304B3"/>
    <w:rsid w:val="00F3092C"/>
    <w:rsid w:val="00F30AC1"/>
    <w:rsid w:val="00F37B17"/>
    <w:rsid w:val="00F44D9D"/>
    <w:rsid w:val="00F477CE"/>
    <w:rsid w:val="00F4783E"/>
    <w:rsid w:val="00F500EC"/>
    <w:rsid w:val="00F50E0F"/>
    <w:rsid w:val="00F520A4"/>
    <w:rsid w:val="00F5469E"/>
    <w:rsid w:val="00F55556"/>
    <w:rsid w:val="00F5629F"/>
    <w:rsid w:val="00F568DC"/>
    <w:rsid w:val="00F575B0"/>
    <w:rsid w:val="00F57D3F"/>
    <w:rsid w:val="00F603A3"/>
    <w:rsid w:val="00F61736"/>
    <w:rsid w:val="00F62299"/>
    <w:rsid w:val="00F645AF"/>
    <w:rsid w:val="00F64EA3"/>
    <w:rsid w:val="00F66516"/>
    <w:rsid w:val="00F7172E"/>
    <w:rsid w:val="00F728E3"/>
    <w:rsid w:val="00F729BF"/>
    <w:rsid w:val="00F72FF9"/>
    <w:rsid w:val="00F73916"/>
    <w:rsid w:val="00F7484E"/>
    <w:rsid w:val="00F74BDF"/>
    <w:rsid w:val="00F75E59"/>
    <w:rsid w:val="00F77C8D"/>
    <w:rsid w:val="00F81D35"/>
    <w:rsid w:val="00F8352A"/>
    <w:rsid w:val="00F83885"/>
    <w:rsid w:val="00F84568"/>
    <w:rsid w:val="00F84EF7"/>
    <w:rsid w:val="00F85637"/>
    <w:rsid w:val="00F85704"/>
    <w:rsid w:val="00F85A07"/>
    <w:rsid w:val="00F868F6"/>
    <w:rsid w:val="00F875C1"/>
    <w:rsid w:val="00F8DDE2"/>
    <w:rsid w:val="00F91161"/>
    <w:rsid w:val="00F930B3"/>
    <w:rsid w:val="00F93EE0"/>
    <w:rsid w:val="00F946DA"/>
    <w:rsid w:val="00F968FE"/>
    <w:rsid w:val="00F97E2C"/>
    <w:rsid w:val="00F97FB8"/>
    <w:rsid w:val="00FA00B9"/>
    <w:rsid w:val="00FA03AE"/>
    <w:rsid w:val="00FA1BAC"/>
    <w:rsid w:val="00FA5F1C"/>
    <w:rsid w:val="00FA6933"/>
    <w:rsid w:val="00FA6F2B"/>
    <w:rsid w:val="00FB0730"/>
    <w:rsid w:val="00FB0929"/>
    <w:rsid w:val="00FB0C53"/>
    <w:rsid w:val="00FB35A2"/>
    <w:rsid w:val="00FB3902"/>
    <w:rsid w:val="00FB4B52"/>
    <w:rsid w:val="00FB5170"/>
    <w:rsid w:val="00FB5BC4"/>
    <w:rsid w:val="00FB5EDD"/>
    <w:rsid w:val="00FB6787"/>
    <w:rsid w:val="00FC0800"/>
    <w:rsid w:val="00FC44D9"/>
    <w:rsid w:val="00FC559E"/>
    <w:rsid w:val="00FD0D2A"/>
    <w:rsid w:val="00FD2096"/>
    <w:rsid w:val="00FD22F2"/>
    <w:rsid w:val="00FD2E9A"/>
    <w:rsid w:val="00FD5480"/>
    <w:rsid w:val="00FD6480"/>
    <w:rsid w:val="00FD73CC"/>
    <w:rsid w:val="00FD7D03"/>
    <w:rsid w:val="00FE134D"/>
    <w:rsid w:val="00FE1552"/>
    <w:rsid w:val="00FE3698"/>
    <w:rsid w:val="00FE3F9A"/>
    <w:rsid w:val="00FE4060"/>
    <w:rsid w:val="00FE5A45"/>
    <w:rsid w:val="00FE5E10"/>
    <w:rsid w:val="00FE7C3A"/>
    <w:rsid w:val="00FF05FF"/>
    <w:rsid w:val="00FF0E6D"/>
    <w:rsid w:val="00FF0EB6"/>
    <w:rsid w:val="00FF3081"/>
    <w:rsid w:val="00FF35F3"/>
    <w:rsid w:val="00FF4B4B"/>
    <w:rsid w:val="00FF5219"/>
    <w:rsid w:val="00FF601D"/>
    <w:rsid w:val="00FF6804"/>
    <w:rsid w:val="0107D952"/>
    <w:rsid w:val="01169938"/>
    <w:rsid w:val="012884C4"/>
    <w:rsid w:val="0132ECE1"/>
    <w:rsid w:val="01354DBE"/>
    <w:rsid w:val="015BB052"/>
    <w:rsid w:val="015EF399"/>
    <w:rsid w:val="01705B42"/>
    <w:rsid w:val="01736D8A"/>
    <w:rsid w:val="017372B2"/>
    <w:rsid w:val="019429F9"/>
    <w:rsid w:val="019C55B2"/>
    <w:rsid w:val="01AF39B7"/>
    <w:rsid w:val="01CE4A1F"/>
    <w:rsid w:val="01D4CA58"/>
    <w:rsid w:val="01D7D514"/>
    <w:rsid w:val="01E70C0D"/>
    <w:rsid w:val="01EDFA6F"/>
    <w:rsid w:val="01FDC787"/>
    <w:rsid w:val="022C4E1F"/>
    <w:rsid w:val="0231E351"/>
    <w:rsid w:val="02552BC0"/>
    <w:rsid w:val="025B532B"/>
    <w:rsid w:val="0266928A"/>
    <w:rsid w:val="02695DB8"/>
    <w:rsid w:val="026D0A50"/>
    <w:rsid w:val="0292D882"/>
    <w:rsid w:val="02ED47AD"/>
    <w:rsid w:val="02F9E720"/>
    <w:rsid w:val="0309EC49"/>
    <w:rsid w:val="030B7AB3"/>
    <w:rsid w:val="031EB294"/>
    <w:rsid w:val="03253C33"/>
    <w:rsid w:val="033CCE68"/>
    <w:rsid w:val="0346CB85"/>
    <w:rsid w:val="034DDDF9"/>
    <w:rsid w:val="0354E0A4"/>
    <w:rsid w:val="036664FA"/>
    <w:rsid w:val="038BD7CB"/>
    <w:rsid w:val="03960965"/>
    <w:rsid w:val="03A569C4"/>
    <w:rsid w:val="03B69D9E"/>
    <w:rsid w:val="03C781C3"/>
    <w:rsid w:val="03C8E777"/>
    <w:rsid w:val="03C93F0C"/>
    <w:rsid w:val="03DEC643"/>
    <w:rsid w:val="03E77726"/>
    <w:rsid w:val="03EA9F88"/>
    <w:rsid w:val="03FC45B7"/>
    <w:rsid w:val="03FD72F9"/>
    <w:rsid w:val="0420EAE1"/>
    <w:rsid w:val="042100DE"/>
    <w:rsid w:val="04218A25"/>
    <w:rsid w:val="04637508"/>
    <w:rsid w:val="0470563C"/>
    <w:rsid w:val="04711787"/>
    <w:rsid w:val="0473345E"/>
    <w:rsid w:val="04811773"/>
    <w:rsid w:val="04A48189"/>
    <w:rsid w:val="04A949C8"/>
    <w:rsid w:val="04A97D42"/>
    <w:rsid w:val="04C0525C"/>
    <w:rsid w:val="04D4EDD0"/>
    <w:rsid w:val="04E1EE29"/>
    <w:rsid w:val="04EAA2B1"/>
    <w:rsid w:val="04EC70D0"/>
    <w:rsid w:val="04F219A1"/>
    <w:rsid w:val="0517E4A9"/>
    <w:rsid w:val="051B1268"/>
    <w:rsid w:val="052C8AE6"/>
    <w:rsid w:val="05313E13"/>
    <w:rsid w:val="0538111E"/>
    <w:rsid w:val="054F3891"/>
    <w:rsid w:val="05661B54"/>
    <w:rsid w:val="0576DC44"/>
    <w:rsid w:val="05809B7F"/>
    <w:rsid w:val="0592A722"/>
    <w:rsid w:val="05A88607"/>
    <w:rsid w:val="05B02C62"/>
    <w:rsid w:val="05BA275D"/>
    <w:rsid w:val="05C68978"/>
    <w:rsid w:val="05C86E25"/>
    <w:rsid w:val="05CC54D6"/>
    <w:rsid w:val="05DCE45A"/>
    <w:rsid w:val="05DFBE11"/>
    <w:rsid w:val="05E1624F"/>
    <w:rsid w:val="060A4F44"/>
    <w:rsid w:val="062A7ADA"/>
    <w:rsid w:val="06303999"/>
    <w:rsid w:val="0641A75F"/>
    <w:rsid w:val="0645F0F1"/>
    <w:rsid w:val="0646365C"/>
    <w:rsid w:val="0647080A"/>
    <w:rsid w:val="06758925"/>
    <w:rsid w:val="06812367"/>
    <w:rsid w:val="06B29852"/>
    <w:rsid w:val="06B2E3C6"/>
    <w:rsid w:val="06BB7A5F"/>
    <w:rsid w:val="06BF218E"/>
    <w:rsid w:val="06C0E665"/>
    <w:rsid w:val="06CE002C"/>
    <w:rsid w:val="06E19FD1"/>
    <w:rsid w:val="07003A82"/>
    <w:rsid w:val="0702ADF6"/>
    <w:rsid w:val="0704DFCD"/>
    <w:rsid w:val="0723C40F"/>
    <w:rsid w:val="07505E6A"/>
    <w:rsid w:val="0761C7E2"/>
    <w:rsid w:val="077E0E4B"/>
    <w:rsid w:val="07AF8218"/>
    <w:rsid w:val="07BDE050"/>
    <w:rsid w:val="080B0ABE"/>
    <w:rsid w:val="08167EC1"/>
    <w:rsid w:val="083A4023"/>
    <w:rsid w:val="083B28E2"/>
    <w:rsid w:val="083E4690"/>
    <w:rsid w:val="083F65B5"/>
    <w:rsid w:val="0847F35D"/>
    <w:rsid w:val="086E1186"/>
    <w:rsid w:val="0881884D"/>
    <w:rsid w:val="0892F125"/>
    <w:rsid w:val="08AA3DBA"/>
    <w:rsid w:val="08AD29E8"/>
    <w:rsid w:val="08B3AA04"/>
    <w:rsid w:val="08B55AFC"/>
    <w:rsid w:val="08E21781"/>
    <w:rsid w:val="08E91846"/>
    <w:rsid w:val="09076747"/>
    <w:rsid w:val="09099600"/>
    <w:rsid w:val="0913268D"/>
    <w:rsid w:val="091BCCB1"/>
    <w:rsid w:val="0929DC45"/>
    <w:rsid w:val="0948D9B3"/>
    <w:rsid w:val="09540093"/>
    <w:rsid w:val="095B0A2B"/>
    <w:rsid w:val="096A316C"/>
    <w:rsid w:val="096C6180"/>
    <w:rsid w:val="096D4E9E"/>
    <w:rsid w:val="09A48E78"/>
    <w:rsid w:val="09A7670F"/>
    <w:rsid w:val="09CB7C76"/>
    <w:rsid w:val="09CC1C23"/>
    <w:rsid w:val="09E928F4"/>
    <w:rsid w:val="09FD6320"/>
    <w:rsid w:val="0A092F8B"/>
    <w:rsid w:val="0A38BEAD"/>
    <w:rsid w:val="0A438DDB"/>
    <w:rsid w:val="0A440928"/>
    <w:rsid w:val="0A47EBDB"/>
    <w:rsid w:val="0A5974F8"/>
    <w:rsid w:val="0A5ECD65"/>
    <w:rsid w:val="0A7E9098"/>
    <w:rsid w:val="0A981B87"/>
    <w:rsid w:val="0AA341BA"/>
    <w:rsid w:val="0AB4AB6C"/>
    <w:rsid w:val="0ACA3A24"/>
    <w:rsid w:val="0AFB241E"/>
    <w:rsid w:val="0B18C540"/>
    <w:rsid w:val="0B31A7BC"/>
    <w:rsid w:val="0B38A47E"/>
    <w:rsid w:val="0B668444"/>
    <w:rsid w:val="0B73737F"/>
    <w:rsid w:val="0B7397D8"/>
    <w:rsid w:val="0B7A969D"/>
    <w:rsid w:val="0B7F03D6"/>
    <w:rsid w:val="0B9ABD1A"/>
    <w:rsid w:val="0B9E42C5"/>
    <w:rsid w:val="0BB81AC6"/>
    <w:rsid w:val="0BD726A1"/>
    <w:rsid w:val="0BFA7D63"/>
    <w:rsid w:val="0C015AE0"/>
    <w:rsid w:val="0C054599"/>
    <w:rsid w:val="0C468DA1"/>
    <w:rsid w:val="0C66184D"/>
    <w:rsid w:val="0C709BC3"/>
    <w:rsid w:val="0C81292D"/>
    <w:rsid w:val="0C89029B"/>
    <w:rsid w:val="0C8C074E"/>
    <w:rsid w:val="0C949C2F"/>
    <w:rsid w:val="0C974AF8"/>
    <w:rsid w:val="0CB9B7D5"/>
    <w:rsid w:val="0CBD58C9"/>
    <w:rsid w:val="0CEF7408"/>
    <w:rsid w:val="0D0FEBD2"/>
    <w:rsid w:val="0D1C0C50"/>
    <w:rsid w:val="0D22907A"/>
    <w:rsid w:val="0D4AA2A0"/>
    <w:rsid w:val="0D644805"/>
    <w:rsid w:val="0D7B7FF6"/>
    <w:rsid w:val="0DAAA637"/>
    <w:rsid w:val="0E24A025"/>
    <w:rsid w:val="0E2DEDAD"/>
    <w:rsid w:val="0E300CC0"/>
    <w:rsid w:val="0E396BAB"/>
    <w:rsid w:val="0E479BEA"/>
    <w:rsid w:val="0E4A08F7"/>
    <w:rsid w:val="0E4DA3C4"/>
    <w:rsid w:val="0E6CC9F8"/>
    <w:rsid w:val="0E9CF341"/>
    <w:rsid w:val="0EA0FEEE"/>
    <w:rsid w:val="0EB4FC60"/>
    <w:rsid w:val="0EDBA73A"/>
    <w:rsid w:val="0EE8F046"/>
    <w:rsid w:val="0F805515"/>
    <w:rsid w:val="0F80FFD3"/>
    <w:rsid w:val="0FBE5A98"/>
    <w:rsid w:val="0FC43059"/>
    <w:rsid w:val="0FCCDF80"/>
    <w:rsid w:val="0FD45103"/>
    <w:rsid w:val="101681C7"/>
    <w:rsid w:val="102031F5"/>
    <w:rsid w:val="10663D5C"/>
    <w:rsid w:val="106F41D7"/>
    <w:rsid w:val="1083BF57"/>
    <w:rsid w:val="109D09DE"/>
    <w:rsid w:val="10A59424"/>
    <w:rsid w:val="10C5E188"/>
    <w:rsid w:val="10DACA08"/>
    <w:rsid w:val="10EEDE6E"/>
    <w:rsid w:val="10F8B9E9"/>
    <w:rsid w:val="10F9CB54"/>
    <w:rsid w:val="1100ADBE"/>
    <w:rsid w:val="1103B8C7"/>
    <w:rsid w:val="110728D7"/>
    <w:rsid w:val="110ACF4F"/>
    <w:rsid w:val="11246942"/>
    <w:rsid w:val="1128248A"/>
    <w:rsid w:val="113228D7"/>
    <w:rsid w:val="11432FED"/>
    <w:rsid w:val="11488F06"/>
    <w:rsid w:val="1149A6B6"/>
    <w:rsid w:val="114AD9E5"/>
    <w:rsid w:val="115810A9"/>
    <w:rsid w:val="115FEDF3"/>
    <w:rsid w:val="1165AF4D"/>
    <w:rsid w:val="118139F3"/>
    <w:rsid w:val="118AEFCE"/>
    <w:rsid w:val="1194B604"/>
    <w:rsid w:val="11A94FAA"/>
    <w:rsid w:val="11AEC869"/>
    <w:rsid w:val="11B19EE7"/>
    <w:rsid w:val="11D01A82"/>
    <w:rsid w:val="11E9A9AF"/>
    <w:rsid w:val="11EBAEC3"/>
    <w:rsid w:val="11FB25CB"/>
    <w:rsid w:val="12013BAF"/>
    <w:rsid w:val="1212B503"/>
    <w:rsid w:val="121E8E74"/>
    <w:rsid w:val="1236E211"/>
    <w:rsid w:val="1238D250"/>
    <w:rsid w:val="124EB1F4"/>
    <w:rsid w:val="1279FCE6"/>
    <w:rsid w:val="128A6BA1"/>
    <w:rsid w:val="12C03CA6"/>
    <w:rsid w:val="12C2F226"/>
    <w:rsid w:val="12E3CC0C"/>
    <w:rsid w:val="12E705D5"/>
    <w:rsid w:val="130D884F"/>
    <w:rsid w:val="13101E3B"/>
    <w:rsid w:val="1338E653"/>
    <w:rsid w:val="13393844"/>
    <w:rsid w:val="13554D72"/>
    <w:rsid w:val="135BF1C8"/>
    <w:rsid w:val="136376BC"/>
    <w:rsid w:val="136798E2"/>
    <w:rsid w:val="1371AE41"/>
    <w:rsid w:val="13861FC4"/>
    <w:rsid w:val="13BE1C56"/>
    <w:rsid w:val="13CA6AFC"/>
    <w:rsid w:val="13D0A284"/>
    <w:rsid w:val="13EADC73"/>
    <w:rsid w:val="13F3E840"/>
    <w:rsid w:val="1407B413"/>
    <w:rsid w:val="140889C3"/>
    <w:rsid w:val="141822BB"/>
    <w:rsid w:val="14207BE7"/>
    <w:rsid w:val="14227C70"/>
    <w:rsid w:val="1427692D"/>
    <w:rsid w:val="1430F81D"/>
    <w:rsid w:val="14314200"/>
    <w:rsid w:val="143C959D"/>
    <w:rsid w:val="14423552"/>
    <w:rsid w:val="1460CED8"/>
    <w:rsid w:val="14630C84"/>
    <w:rsid w:val="14642A72"/>
    <w:rsid w:val="1483F3B3"/>
    <w:rsid w:val="14A8D1A9"/>
    <w:rsid w:val="14E012FA"/>
    <w:rsid w:val="14F3820D"/>
    <w:rsid w:val="14F82632"/>
    <w:rsid w:val="15097096"/>
    <w:rsid w:val="1531B1B0"/>
    <w:rsid w:val="1541E262"/>
    <w:rsid w:val="1544CB33"/>
    <w:rsid w:val="155257A8"/>
    <w:rsid w:val="155CDDE7"/>
    <w:rsid w:val="1567840A"/>
    <w:rsid w:val="156FD728"/>
    <w:rsid w:val="15770107"/>
    <w:rsid w:val="1577F84D"/>
    <w:rsid w:val="15C48C0A"/>
    <w:rsid w:val="15C635BF"/>
    <w:rsid w:val="16101924"/>
    <w:rsid w:val="162E53F1"/>
    <w:rsid w:val="16459281"/>
    <w:rsid w:val="167994CA"/>
    <w:rsid w:val="16C79819"/>
    <w:rsid w:val="16D5345D"/>
    <w:rsid w:val="16E37916"/>
    <w:rsid w:val="16FD2AE1"/>
    <w:rsid w:val="173448DF"/>
    <w:rsid w:val="173FA05D"/>
    <w:rsid w:val="1772715F"/>
    <w:rsid w:val="177B8029"/>
    <w:rsid w:val="179C15EF"/>
    <w:rsid w:val="17A789BB"/>
    <w:rsid w:val="17ABC18A"/>
    <w:rsid w:val="17BF2018"/>
    <w:rsid w:val="17D519FA"/>
    <w:rsid w:val="17EE9D85"/>
    <w:rsid w:val="180A44A5"/>
    <w:rsid w:val="1830CE86"/>
    <w:rsid w:val="18354204"/>
    <w:rsid w:val="1869A76F"/>
    <w:rsid w:val="187ECB42"/>
    <w:rsid w:val="18B3EE2C"/>
    <w:rsid w:val="18FBCD75"/>
    <w:rsid w:val="191D6A75"/>
    <w:rsid w:val="192E530F"/>
    <w:rsid w:val="194A4AA3"/>
    <w:rsid w:val="1963B294"/>
    <w:rsid w:val="196474A3"/>
    <w:rsid w:val="197A276C"/>
    <w:rsid w:val="198B5E7C"/>
    <w:rsid w:val="199DB710"/>
    <w:rsid w:val="19D7B3A6"/>
    <w:rsid w:val="19E69B48"/>
    <w:rsid w:val="1A0E75EF"/>
    <w:rsid w:val="1A142221"/>
    <w:rsid w:val="1A15CD2E"/>
    <w:rsid w:val="1A1B4906"/>
    <w:rsid w:val="1A2A9A27"/>
    <w:rsid w:val="1A31681D"/>
    <w:rsid w:val="1A489538"/>
    <w:rsid w:val="1A495BAC"/>
    <w:rsid w:val="1A49CBBC"/>
    <w:rsid w:val="1A5CAB44"/>
    <w:rsid w:val="1A660FAA"/>
    <w:rsid w:val="1A67C09E"/>
    <w:rsid w:val="1A8364C8"/>
    <w:rsid w:val="1A898C2E"/>
    <w:rsid w:val="1A8FE19D"/>
    <w:rsid w:val="1A92E781"/>
    <w:rsid w:val="1AABACC3"/>
    <w:rsid w:val="1AAE8F4E"/>
    <w:rsid w:val="1AB09672"/>
    <w:rsid w:val="1AE40336"/>
    <w:rsid w:val="1B21E549"/>
    <w:rsid w:val="1B4F0696"/>
    <w:rsid w:val="1B7F5BD6"/>
    <w:rsid w:val="1B8132DB"/>
    <w:rsid w:val="1B838CC0"/>
    <w:rsid w:val="1B84C731"/>
    <w:rsid w:val="1BA4AB64"/>
    <w:rsid w:val="1BD80CDC"/>
    <w:rsid w:val="1C06C8DE"/>
    <w:rsid w:val="1C08130F"/>
    <w:rsid w:val="1C0EEE98"/>
    <w:rsid w:val="1C367129"/>
    <w:rsid w:val="1C4552D3"/>
    <w:rsid w:val="1C49EE1F"/>
    <w:rsid w:val="1C4CC733"/>
    <w:rsid w:val="1C5C6A4F"/>
    <w:rsid w:val="1C5DFF7F"/>
    <w:rsid w:val="1C6CB0A9"/>
    <w:rsid w:val="1C746A8C"/>
    <w:rsid w:val="1C931312"/>
    <w:rsid w:val="1C9DFCD3"/>
    <w:rsid w:val="1CA98201"/>
    <w:rsid w:val="1CC7A4AB"/>
    <w:rsid w:val="1CD6E39C"/>
    <w:rsid w:val="1CE155D9"/>
    <w:rsid w:val="1CF6A279"/>
    <w:rsid w:val="1D099BEC"/>
    <w:rsid w:val="1D170E4C"/>
    <w:rsid w:val="1D721BDD"/>
    <w:rsid w:val="1D7F5F7F"/>
    <w:rsid w:val="1D7FA058"/>
    <w:rsid w:val="1D8B1509"/>
    <w:rsid w:val="1D93F276"/>
    <w:rsid w:val="1DA9C65B"/>
    <w:rsid w:val="1DACDC34"/>
    <w:rsid w:val="1DC5759C"/>
    <w:rsid w:val="1DDF2FA1"/>
    <w:rsid w:val="1DE15FD1"/>
    <w:rsid w:val="1DE740C7"/>
    <w:rsid w:val="1DE814FA"/>
    <w:rsid w:val="1DF8AC7D"/>
    <w:rsid w:val="1DFA2B42"/>
    <w:rsid w:val="1E071A03"/>
    <w:rsid w:val="1E07D94E"/>
    <w:rsid w:val="1E117DBC"/>
    <w:rsid w:val="1E2055A7"/>
    <w:rsid w:val="1E5FD943"/>
    <w:rsid w:val="1E8C13D7"/>
    <w:rsid w:val="1E908937"/>
    <w:rsid w:val="1E9A4633"/>
    <w:rsid w:val="1E9E5414"/>
    <w:rsid w:val="1ED9A07C"/>
    <w:rsid w:val="1EFE02AF"/>
    <w:rsid w:val="1F120FA8"/>
    <w:rsid w:val="1F2B8325"/>
    <w:rsid w:val="1F5DD2F6"/>
    <w:rsid w:val="1F60969C"/>
    <w:rsid w:val="1F815759"/>
    <w:rsid w:val="1FAC8DBF"/>
    <w:rsid w:val="1FAD21BC"/>
    <w:rsid w:val="1FB2A54D"/>
    <w:rsid w:val="1FB35A80"/>
    <w:rsid w:val="1FC9DE59"/>
    <w:rsid w:val="1FEBBE6F"/>
    <w:rsid w:val="1FF6A54C"/>
    <w:rsid w:val="204955E9"/>
    <w:rsid w:val="20636AD8"/>
    <w:rsid w:val="206A1734"/>
    <w:rsid w:val="20855DD4"/>
    <w:rsid w:val="208C7B88"/>
    <w:rsid w:val="20AFBD01"/>
    <w:rsid w:val="20B64F5A"/>
    <w:rsid w:val="20BD4451"/>
    <w:rsid w:val="213BFCAD"/>
    <w:rsid w:val="2182333A"/>
    <w:rsid w:val="21834FC1"/>
    <w:rsid w:val="219262B6"/>
    <w:rsid w:val="21AB3C55"/>
    <w:rsid w:val="21E01D70"/>
    <w:rsid w:val="21E6AABA"/>
    <w:rsid w:val="21EA6411"/>
    <w:rsid w:val="21EB49DF"/>
    <w:rsid w:val="21F24169"/>
    <w:rsid w:val="22152DBD"/>
    <w:rsid w:val="22597F07"/>
    <w:rsid w:val="225F9C68"/>
    <w:rsid w:val="2273703D"/>
    <w:rsid w:val="22769FB7"/>
    <w:rsid w:val="22931D14"/>
    <w:rsid w:val="2296FFDA"/>
    <w:rsid w:val="22B5E8A2"/>
    <w:rsid w:val="22E17C70"/>
    <w:rsid w:val="22FFC7C6"/>
    <w:rsid w:val="23147D56"/>
    <w:rsid w:val="233D0CC8"/>
    <w:rsid w:val="2372DDB2"/>
    <w:rsid w:val="237C5566"/>
    <w:rsid w:val="23924ECE"/>
    <w:rsid w:val="2392DC65"/>
    <w:rsid w:val="23BDB6F2"/>
    <w:rsid w:val="23C7F5CD"/>
    <w:rsid w:val="23D552F6"/>
    <w:rsid w:val="23D73C6D"/>
    <w:rsid w:val="24073A57"/>
    <w:rsid w:val="2440E752"/>
    <w:rsid w:val="24491A80"/>
    <w:rsid w:val="247C589B"/>
    <w:rsid w:val="248568C8"/>
    <w:rsid w:val="24870EC2"/>
    <w:rsid w:val="2497518E"/>
    <w:rsid w:val="24BB6719"/>
    <w:rsid w:val="24C723B3"/>
    <w:rsid w:val="24F153B0"/>
    <w:rsid w:val="25195207"/>
    <w:rsid w:val="25269613"/>
    <w:rsid w:val="252747DC"/>
    <w:rsid w:val="25399197"/>
    <w:rsid w:val="2541A5A3"/>
    <w:rsid w:val="2549C6D0"/>
    <w:rsid w:val="25517214"/>
    <w:rsid w:val="255FB6D6"/>
    <w:rsid w:val="2563A4A3"/>
    <w:rsid w:val="2570E4DF"/>
    <w:rsid w:val="2592D81D"/>
    <w:rsid w:val="259EC17F"/>
    <w:rsid w:val="25B1E7D5"/>
    <w:rsid w:val="25BA0CCD"/>
    <w:rsid w:val="25F7A91C"/>
    <w:rsid w:val="26011623"/>
    <w:rsid w:val="26142F25"/>
    <w:rsid w:val="2629A4D8"/>
    <w:rsid w:val="26733960"/>
    <w:rsid w:val="26A4651A"/>
    <w:rsid w:val="26B56CE2"/>
    <w:rsid w:val="26DBB3D7"/>
    <w:rsid w:val="26E0AB9E"/>
    <w:rsid w:val="26EEFDB6"/>
    <w:rsid w:val="26F40FDB"/>
    <w:rsid w:val="271F9485"/>
    <w:rsid w:val="272618C7"/>
    <w:rsid w:val="2751747D"/>
    <w:rsid w:val="27B31219"/>
    <w:rsid w:val="27BBB38B"/>
    <w:rsid w:val="27FA7F94"/>
    <w:rsid w:val="281EB529"/>
    <w:rsid w:val="2823F749"/>
    <w:rsid w:val="28A09131"/>
    <w:rsid w:val="28ADB3D8"/>
    <w:rsid w:val="28C3EB78"/>
    <w:rsid w:val="28CF51ED"/>
    <w:rsid w:val="28F77761"/>
    <w:rsid w:val="28FBA1CB"/>
    <w:rsid w:val="290967B6"/>
    <w:rsid w:val="290B9743"/>
    <w:rsid w:val="2915566E"/>
    <w:rsid w:val="292F0F75"/>
    <w:rsid w:val="295086D2"/>
    <w:rsid w:val="295DB147"/>
    <w:rsid w:val="295ED069"/>
    <w:rsid w:val="296BA3B7"/>
    <w:rsid w:val="2979D407"/>
    <w:rsid w:val="297DA726"/>
    <w:rsid w:val="298583CC"/>
    <w:rsid w:val="29887E89"/>
    <w:rsid w:val="298E60FF"/>
    <w:rsid w:val="29B89237"/>
    <w:rsid w:val="29E4D520"/>
    <w:rsid w:val="29ECC002"/>
    <w:rsid w:val="29ECE6AC"/>
    <w:rsid w:val="29F21466"/>
    <w:rsid w:val="2A3AA7CA"/>
    <w:rsid w:val="2A3C44D7"/>
    <w:rsid w:val="2A5C9F4C"/>
    <w:rsid w:val="2A83DB87"/>
    <w:rsid w:val="2AC7B429"/>
    <w:rsid w:val="2ACE714F"/>
    <w:rsid w:val="2AE0F302"/>
    <w:rsid w:val="2AF0D952"/>
    <w:rsid w:val="2AFF9F82"/>
    <w:rsid w:val="2B0202CE"/>
    <w:rsid w:val="2B0E53D0"/>
    <w:rsid w:val="2B0E9854"/>
    <w:rsid w:val="2B3C595E"/>
    <w:rsid w:val="2B3D409B"/>
    <w:rsid w:val="2B451F05"/>
    <w:rsid w:val="2B4A9DB5"/>
    <w:rsid w:val="2B63B9C6"/>
    <w:rsid w:val="2B662465"/>
    <w:rsid w:val="2B70B87F"/>
    <w:rsid w:val="2B794DC1"/>
    <w:rsid w:val="2B9A8A17"/>
    <w:rsid w:val="2BA16BC8"/>
    <w:rsid w:val="2BA6EAD8"/>
    <w:rsid w:val="2BC6FC23"/>
    <w:rsid w:val="2BD0CB89"/>
    <w:rsid w:val="2BE837DD"/>
    <w:rsid w:val="2C016764"/>
    <w:rsid w:val="2C078B28"/>
    <w:rsid w:val="2C222E71"/>
    <w:rsid w:val="2C48C62E"/>
    <w:rsid w:val="2C6A03FE"/>
    <w:rsid w:val="2C7A8A3A"/>
    <w:rsid w:val="2CA8C108"/>
    <w:rsid w:val="2CAD3445"/>
    <w:rsid w:val="2CB435FD"/>
    <w:rsid w:val="2CC80205"/>
    <w:rsid w:val="2D3C9F0B"/>
    <w:rsid w:val="2D3EC039"/>
    <w:rsid w:val="2D5B399A"/>
    <w:rsid w:val="2D761067"/>
    <w:rsid w:val="2D79189E"/>
    <w:rsid w:val="2D7980BD"/>
    <w:rsid w:val="2D809C1B"/>
    <w:rsid w:val="2DA9228E"/>
    <w:rsid w:val="2DC1C43D"/>
    <w:rsid w:val="2DEC5EC5"/>
    <w:rsid w:val="2E03090A"/>
    <w:rsid w:val="2E3B8FFC"/>
    <w:rsid w:val="2E3BF074"/>
    <w:rsid w:val="2E3FD2E7"/>
    <w:rsid w:val="2E4EE529"/>
    <w:rsid w:val="2E6744F3"/>
    <w:rsid w:val="2EA18E3D"/>
    <w:rsid w:val="2EABA9EC"/>
    <w:rsid w:val="2EAC3A47"/>
    <w:rsid w:val="2EB41155"/>
    <w:rsid w:val="2EBACF21"/>
    <w:rsid w:val="2EBD15A9"/>
    <w:rsid w:val="2ED3BE3A"/>
    <w:rsid w:val="2EF022CF"/>
    <w:rsid w:val="2EFB12F8"/>
    <w:rsid w:val="2F0B8B36"/>
    <w:rsid w:val="2F2E6561"/>
    <w:rsid w:val="2F315A68"/>
    <w:rsid w:val="2F3C8039"/>
    <w:rsid w:val="2F432D4D"/>
    <w:rsid w:val="2F5F8D36"/>
    <w:rsid w:val="2F633F33"/>
    <w:rsid w:val="2F65BEC6"/>
    <w:rsid w:val="2F6D2B92"/>
    <w:rsid w:val="2FA04725"/>
    <w:rsid w:val="2FB264AF"/>
    <w:rsid w:val="2FB7C2FC"/>
    <w:rsid w:val="2FDF620F"/>
    <w:rsid w:val="2FE22642"/>
    <w:rsid w:val="2FE97CD7"/>
    <w:rsid w:val="302F9713"/>
    <w:rsid w:val="3034BEBB"/>
    <w:rsid w:val="30446C81"/>
    <w:rsid w:val="3050A571"/>
    <w:rsid w:val="30597A28"/>
    <w:rsid w:val="305A3A6E"/>
    <w:rsid w:val="306BDC16"/>
    <w:rsid w:val="307C3E01"/>
    <w:rsid w:val="30844988"/>
    <w:rsid w:val="30993729"/>
    <w:rsid w:val="30A0AFCF"/>
    <w:rsid w:val="30B340C6"/>
    <w:rsid w:val="30DB332C"/>
    <w:rsid w:val="30EA564C"/>
    <w:rsid w:val="30EB6C43"/>
    <w:rsid w:val="30FCB54B"/>
    <w:rsid w:val="31291042"/>
    <w:rsid w:val="312C30C8"/>
    <w:rsid w:val="313D7210"/>
    <w:rsid w:val="3144F12E"/>
    <w:rsid w:val="314C4647"/>
    <w:rsid w:val="3175F285"/>
    <w:rsid w:val="317A9B74"/>
    <w:rsid w:val="318DDF09"/>
    <w:rsid w:val="319C0145"/>
    <w:rsid w:val="319EAB59"/>
    <w:rsid w:val="31A9BBFC"/>
    <w:rsid w:val="31C0314B"/>
    <w:rsid w:val="31C9E4D0"/>
    <w:rsid w:val="31D5B1EC"/>
    <w:rsid w:val="31F26AFE"/>
    <w:rsid w:val="321ABE83"/>
    <w:rsid w:val="321B5C32"/>
    <w:rsid w:val="3261950C"/>
    <w:rsid w:val="32631EF6"/>
    <w:rsid w:val="326325FF"/>
    <w:rsid w:val="3277DD1D"/>
    <w:rsid w:val="327BA71A"/>
    <w:rsid w:val="32882B44"/>
    <w:rsid w:val="328A03F1"/>
    <w:rsid w:val="32A3082D"/>
    <w:rsid w:val="32B917BA"/>
    <w:rsid w:val="32CB2607"/>
    <w:rsid w:val="32D08A65"/>
    <w:rsid w:val="32D2C1AA"/>
    <w:rsid w:val="32D67689"/>
    <w:rsid w:val="32DEC25C"/>
    <w:rsid w:val="3311649C"/>
    <w:rsid w:val="331611F2"/>
    <w:rsid w:val="331871ED"/>
    <w:rsid w:val="332551E3"/>
    <w:rsid w:val="33367B75"/>
    <w:rsid w:val="334C1AEA"/>
    <w:rsid w:val="3350816D"/>
    <w:rsid w:val="3354CF4E"/>
    <w:rsid w:val="33550C24"/>
    <w:rsid w:val="3359BEB0"/>
    <w:rsid w:val="33624181"/>
    <w:rsid w:val="337C2968"/>
    <w:rsid w:val="337E10FA"/>
    <w:rsid w:val="337E1676"/>
    <w:rsid w:val="339DE644"/>
    <w:rsid w:val="33A12EB0"/>
    <w:rsid w:val="33AA6049"/>
    <w:rsid w:val="33C03FA5"/>
    <w:rsid w:val="33D6F01F"/>
    <w:rsid w:val="3405461A"/>
    <w:rsid w:val="341215D9"/>
    <w:rsid w:val="34127939"/>
    <w:rsid w:val="3420A43D"/>
    <w:rsid w:val="3430CB6C"/>
    <w:rsid w:val="344C97D3"/>
    <w:rsid w:val="3460DD54"/>
    <w:rsid w:val="347364E8"/>
    <w:rsid w:val="3474781D"/>
    <w:rsid w:val="347AC6A8"/>
    <w:rsid w:val="3485CD84"/>
    <w:rsid w:val="3497FD33"/>
    <w:rsid w:val="34A3FA4D"/>
    <w:rsid w:val="34ABB5E9"/>
    <w:rsid w:val="34AFA255"/>
    <w:rsid w:val="34D173A5"/>
    <w:rsid w:val="34DD6701"/>
    <w:rsid w:val="34F3CE43"/>
    <w:rsid w:val="350DF577"/>
    <w:rsid w:val="351F5377"/>
    <w:rsid w:val="357E120A"/>
    <w:rsid w:val="35817792"/>
    <w:rsid w:val="35927A38"/>
    <w:rsid w:val="3592EC9F"/>
    <w:rsid w:val="35931C41"/>
    <w:rsid w:val="359F7A87"/>
    <w:rsid w:val="35B64FAE"/>
    <w:rsid w:val="35D0B511"/>
    <w:rsid w:val="35E88FC7"/>
    <w:rsid w:val="35EF02EE"/>
    <w:rsid w:val="3611B715"/>
    <w:rsid w:val="362224F8"/>
    <w:rsid w:val="364CEBBB"/>
    <w:rsid w:val="36637BFF"/>
    <w:rsid w:val="367369FE"/>
    <w:rsid w:val="369E0AE0"/>
    <w:rsid w:val="36CE5F17"/>
    <w:rsid w:val="36DD676B"/>
    <w:rsid w:val="36FDFD2F"/>
    <w:rsid w:val="370284C9"/>
    <w:rsid w:val="370B279F"/>
    <w:rsid w:val="3748BECB"/>
    <w:rsid w:val="374B2CD1"/>
    <w:rsid w:val="375815D3"/>
    <w:rsid w:val="37AE4957"/>
    <w:rsid w:val="37B15E1E"/>
    <w:rsid w:val="37BB822F"/>
    <w:rsid w:val="37E8ACC9"/>
    <w:rsid w:val="37EA1D57"/>
    <w:rsid w:val="37EB41BB"/>
    <w:rsid w:val="37F831E8"/>
    <w:rsid w:val="383FE3F8"/>
    <w:rsid w:val="38412EDE"/>
    <w:rsid w:val="385EFE75"/>
    <w:rsid w:val="3867AD62"/>
    <w:rsid w:val="38737E4B"/>
    <w:rsid w:val="3895AD20"/>
    <w:rsid w:val="38984E7F"/>
    <w:rsid w:val="38CAD029"/>
    <w:rsid w:val="38D0920C"/>
    <w:rsid w:val="390241E4"/>
    <w:rsid w:val="392D43F0"/>
    <w:rsid w:val="392EE81F"/>
    <w:rsid w:val="39303A39"/>
    <w:rsid w:val="3972F375"/>
    <w:rsid w:val="397E0B9B"/>
    <w:rsid w:val="39BD37AF"/>
    <w:rsid w:val="39D8DAF3"/>
    <w:rsid w:val="39E31E10"/>
    <w:rsid w:val="39F759BC"/>
    <w:rsid w:val="3A0DF7AB"/>
    <w:rsid w:val="3A2E7CCF"/>
    <w:rsid w:val="3A44DCA4"/>
    <w:rsid w:val="3A68E1D4"/>
    <w:rsid w:val="3A7376D4"/>
    <w:rsid w:val="3AAAEAE4"/>
    <w:rsid w:val="3ABB33F9"/>
    <w:rsid w:val="3ADB0394"/>
    <w:rsid w:val="3AF2A232"/>
    <w:rsid w:val="3B0AC6DA"/>
    <w:rsid w:val="3B1AF5CE"/>
    <w:rsid w:val="3B46F1A6"/>
    <w:rsid w:val="3B5A4C87"/>
    <w:rsid w:val="3B6C0EC3"/>
    <w:rsid w:val="3B7FCC36"/>
    <w:rsid w:val="3B8C5EC2"/>
    <w:rsid w:val="3BDC9773"/>
    <w:rsid w:val="3BE1AD84"/>
    <w:rsid w:val="3C0512AF"/>
    <w:rsid w:val="3C0DA882"/>
    <w:rsid w:val="3C1B0610"/>
    <w:rsid w:val="3C2A6D0F"/>
    <w:rsid w:val="3C45FDF1"/>
    <w:rsid w:val="3C612CE1"/>
    <w:rsid w:val="3C730980"/>
    <w:rsid w:val="3CB490BE"/>
    <w:rsid w:val="3CB8B320"/>
    <w:rsid w:val="3CC92B41"/>
    <w:rsid w:val="3CCEFA0E"/>
    <w:rsid w:val="3CD0C127"/>
    <w:rsid w:val="3CE55A5F"/>
    <w:rsid w:val="3CE72323"/>
    <w:rsid w:val="3D04B3DD"/>
    <w:rsid w:val="3D05CE3C"/>
    <w:rsid w:val="3D2121CA"/>
    <w:rsid w:val="3D42CA7B"/>
    <w:rsid w:val="3D4F33D5"/>
    <w:rsid w:val="3D5E4443"/>
    <w:rsid w:val="3D9F14E2"/>
    <w:rsid w:val="3DE7E6C7"/>
    <w:rsid w:val="3DE9B6D3"/>
    <w:rsid w:val="3DF9D3FF"/>
    <w:rsid w:val="3E060122"/>
    <w:rsid w:val="3E18C3E3"/>
    <w:rsid w:val="3E22151A"/>
    <w:rsid w:val="3E2E068A"/>
    <w:rsid w:val="3E3C8EA3"/>
    <w:rsid w:val="3E509A3E"/>
    <w:rsid w:val="3E5A281D"/>
    <w:rsid w:val="3E610981"/>
    <w:rsid w:val="3E7524CD"/>
    <w:rsid w:val="3E75EC5C"/>
    <w:rsid w:val="3E785952"/>
    <w:rsid w:val="3EA0B146"/>
    <w:rsid w:val="3EAB13B7"/>
    <w:rsid w:val="3EC442D9"/>
    <w:rsid w:val="3EC6EE55"/>
    <w:rsid w:val="3ECDCEE9"/>
    <w:rsid w:val="3ED3C26D"/>
    <w:rsid w:val="3ED752C9"/>
    <w:rsid w:val="3F054BE3"/>
    <w:rsid w:val="3F078E05"/>
    <w:rsid w:val="3F0CCFA8"/>
    <w:rsid w:val="3F5A10B2"/>
    <w:rsid w:val="3F620CD5"/>
    <w:rsid w:val="3F6B8E21"/>
    <w:rsid w:val="3F6BE8AF"/>
    <w:rsid w:val="3F74CAB7"/>
    <w:rsid w:val="3F9B5584"/>
    <w:rsid w:val="3FE2A1F0"/>
    <w:rsid w:val="400CE3FA"/>
    <w:rsid w:val="4012ACD3"/>
    <w:rsid w:val="40368492"/>
    <w:rsid w:val="40488093"/>
    <w:rsid w:val="40600E4B"/>
    <w:rsid w:val="408973D6"/>
    <w:rsid w:val="408AF9DE"/>
    <w:rsid w:val="40B7A36A"/>
    <w:rsid w:val="40BC07B0"/>
    <w:rsid w:val="40D215AF"/>
    <w:rsid w:val="40D882FB"/>
    <w:rsid w:val="41167A3C"/>
    <w:rsid w:val="4117E3AB"/>
    <w:rsid w:val="411EAF67"/>
    <w:rsid w:val="4145B582"/>
    <w:rsid w:val="414F199B"/>
    <w:rsid w:val="416325A7"/>
    <w:rsid w:val="417DA494"/>
    <w:rsid w:val="417F48C7"/>
    <w:rsid w:val="4187F13A"/>
    <w:rsid w:val="4189CB03"/>
    <w:rsid w:val="419A69F9"/>
    <w:rsid w:val="41B65A95"/>
    <w:rsid w:val="41B931CF"/>
    <w:rsid w:val="41C0F87F"/>
    <w:rsid w:val="41E0C41E"/>
    <w:rsid w:val="4214F94D"/>
    <w:rsid w:val="421F2FBC"/>
    <w:rsid w:val="4221A98D"/>
    <w:rsid w:val="4224CCED"/>
    <w:rsid w:val="42273C0D"/>
    <w:rsid w:val="422BB9A2"/>
    <w:rsid w:val="423CCD01"/>
    <w:rsid w:val="423EE6CE"/>
    <w:rsid w:val="42553D02"/>
    <w:rsid w:val="42568783"/>
    <w:rsid w:val="426BD57B"/>
    <w:rsid w:val="4273B173"/>
    <w:rsid w:val="429059B5"/>
    <w:rsid w:val="4292CD19"/>
    <w:rsid w:val="4298ADE0"/>
    <w:rsid w:val="429D6A5E"/>
    <w:rsid w:val="42B5B634"/>
    <w:rsid w:val="42BC5D03"/>
    <w:rsid w:val="42C812C8"/>
    <w:rsid w:val="42F017F8"/>
    <w:rsid w:val="42F14C28"/>
    <w:rsid w:val="43078678"/>
    <w:rsid w:val="4307B794"/>
    <w:rsid w:val="43279A1D"/>
    <w:rsid w:val="436BA848"/>
    <w:rsid w:val="4379ABB5"/>
    <w:rsid w:val="4388CC6C"/>
    <w:rsid w:val="438E4833"/>
    <w:rsid w:val="438F7BFE"/>
    <w:rsid w:val="43A60432"/>
    <w:rsid w:val="43B1D73D"/>
    <w:rsid w:val="43E175B3"/>
    <w:rsid w:val="43ECC673"/>
    <w:rsid w:val="43F4ECE5"/>
    <w:rsid w:val="440B2791"/>
    <w:rsid w:val="44194601"/>
    <w:rsid w:val="441E88AA"/>
    <w:rsid w:val="446A915F"/>
    <w:rsid w:val="447509E3"/>
    <w:rsid w:val="44818F5D"/>
    <w:rsid w:val="4482FA96"/>
    <w:rsid w:val="4491C5B1"/>
    <w:rsid w:val="44A5D15D"/>
    <w:rsid w:val="44C206B6"/>
    <w:rsid w:val="44E6CA1F"/>
    <w:rsid w:val="44FCA92A"/>
    <w:rsid w:val="44FCE9AD"/>
    <w:rsid w:val="4501129A"/>
    <w:rsid w:val="45099BF2"/>
    <w:rsid w:val="4509E6CE"/>
    <w:rsid w:val="4527D7A1"/>
    <w:rsid w:val="452E738B"/>
    <w:rsid w:val="45471ED1"/>
    <w:rsid w:val="457E833D"/>
    <w:rsid w:val="458E2227"/>
    <w:rsid w:val="4596F0D5"/>
    <w:rsid w:val="45A78938"/>
    <w:rsid w:val="45E08CED"/>
    <w:rsid w:val="45EE4DE7"/>
    <w:rsid w:val="45F8217C"/>
    <w:rsid w:val="46043D5F"/>
    <w:rsid w:val="4636768A"/>
    <w:rsid w:val="464330A3"/>
    <w:rsid w:val="464848AA"/>
    <w:rsid w:val="464E6CAB"/>
    <w:rsid w:val="4668E032"/>
    <w:rsid w:val="4678DA17"/>
    <w:rsid w:val="467E24FF"/>
    <w:rsid w:val="46841ED9"/>
    <w:rsid w:val="46ADC599"/>
    <w:rsid w:val="46B8EB9F"/>
    <w:rsid w:val="46BC753B"/>
    <w:rsid w:val="46CD9D85"/>
    <w:rsid w:val="46D2EA3C"/>
    <w:rsid w:val="46E43A44"/>
    <w:rsid w:val="46ED9379"/>
    <w:rsid w:val="46EE90BC"/>
    <w:rsid w:val="4750267E"/>
    <w:rsid w:val="4773502B"/>
    <w:rsid w:val="4783D728"/>
    <w:rsid w:val="478BB7FA"/>
    <w:rsid w:val="47B59F6A"/>
    <w:rsid w:val="47E1E6E1"/>
    <w:rsid w:val="47F55CFE"/>
    <w:rsid w:val="47FCF079"/>
    <w:rsid w:val="48082352"/>
    <w:rsid w:val="4814FE31"/>
    <w:rsid w:val="4848C3E9"/>
    <w:rsid w:val="4858B2D7"/>
    <w:rsid w:val="485B34DC"/>
    <w:rsid w:val="485BA938"/>
    <w:rsid w:val="486100A1"/>
    <w:rsid w:val="4868183E"/>
    <w:rsid w:val="48726F74"/>
    <w:rsid w:val="488D70D3"/>
    <w:rsid w:val="489F94C9"/>
    <w:rsid w:val="48A20D64"/>
    <w:rsid w:val="48CF50DA"/>
    <w:rsid w:val="48DF1F73"/>
    <w:rsid w:val="48F6FBF7"/>
    <w:rsid w:val="4908DCE3"/>
    <w:rsid w:val="4915948F"/>
    <w:rsid w:val="4935DC00"/>
    <w:rsid w:val="49367CF8"/>
    <w:rsid w:val="4952E9B2"/>
    <w:rsid w:val="495CC151"/>
    <w:rsid w:val="4974676A"/>
    <w:rsid w:val="497D58A6"/>
    <w:rsid w:val="49847016"/>
    <w:rsid w:val="49A78D30"/>
    <w:rsid w:val="49B163A3"/>
    <w:rsid w:val="49BE2B5A"/>
    <w:rsid w:val="49DE1908"/>
    <w:rsid w:val="49DE484B"/>
    <w:rsid w:val="49F18A21"/>
    <w:rsid w:val="49F491ED"/>
    <w:rsid w:val="4A1843BB"/>
    <w:rsid w:val="4A36E54B"/>
    <w:rsid w:val="4A3BC9CD"/>
    <w:rsid w:val="4A3D17C0"/>
    <w:rsid w:val="4A51FCC8"/>
    <w:rsid w:val="4A5CD306"/>
    <w:rsid w:val="4A6C6904"/>
    <w:rsid w:val="4A802CA8"/>
    <w:rsid w:val="4A991681"/>
    <w:rsid w:val="4AAC70A4"/>
    <w:rsid w:val="4AD680E6"/>
    <w:rsid w:val="4AE291C7"/>
    <w:rsid w:val="4AE6B6A7"/>
    <w:rsid w:val="4AE8A118"/>
    <w:rsid w:val="4AF68331"/>
    <w:rsid w:val="4B085CE4"/>
    <w:rsid w:val="4B09FE2C"/>
    <w:rsid w:val="4B0CEF5C"/>
    <w:rsid w:val="4B2BE61B"/>
    <w:rsid w:val="4B3965FD"/>
    <w:rsid w:val="4B459C84"/>
    <w:rsid w:val="4B59A313"/>
    <w:rsid w:val="4B5FEEF0"/>
    <w:rsid w:val="4B655CB5"/>
    <w:rsid w:val="4B7E8A71"/>
    <w:rsid w:val="4B91122F"/>
    <w:rsid w:val="4BA965A8"/>
    <w:rsid w:val="4BC4AF0F"/>
    <w:rsid w:val="4BD8F392"/>
    <w:rsid w:val="4BDB16FF"/>
    <w:rsid w:val="4C090608"/>
    <w:rsid w:val="4C0E2302"/>
    <w:rsid w:val="4C2CA070"/>
    <w:rsid w:val="4C2FB161"/>
    <w:rsid w:val="4C7C0911"/>
    <w:rsid w:val="4C9A226B"/>
    <w:rsid w:val="4CB2F563"/>
    <w:rsid w:val="4CBB10A7"/>
    <w:rsid w:val="4CBD8CD5"/>
    <w:rsid w:val="4CD44147"/>
    <w:rsid w:val="4CF9325F"/>
    <w:rsid w:val="4D179B35"/>
    <w:rsid w:val="4D577CAD"/>
    <w:rsid w:val="4D7DFE67"/>
    <w:rsid w:val="4D8C425A"/>
    <w:rsid w:val="4D97C0EE"/>
    <w:rsid w:val="4DCA2396"/>
    <w:rsid w:val="4DCB5C67"/>
    <w:rsid w:val="4DE91BBB"/>
    <w:rsid w:val="4E153760"/>
    <w:rsid w:val="4E24017C"/>
    <w:rsid w:val="4E3F5844"/>
    <w:rsid w:val="4E48F7C6"/>
    <w:rsid w:val="4EE1A01B"/>
    <w:rsid w:val="4EED6CD9"/>
    <w:rsid w:val="4EF0EB95"/>
    <w:rsid w:val="4F0A0AFF"/>
    <w:rsid w:val="4F0FB97C"/>
    <w:rsid w:val="4F1E68A7"/>
    <w:rsid w:val="4F2413B2"/>
    <w:rsid w:val="4F29FEA0"/>
    <w:rsid w:val="4F3E3FF3"/>
    <w:rsid w:val="4F5C755E"/>
    <w:rsid w:val="4F66DDA5"/>
    <w:rsid w:val="4F88BFA1"/>
    <w:rsid w:val="4F89380E"/>
    <w:rsid w:val="4F90AADE"/>
    <w:rsid w:val="4F92152E"/>
    <w:rsid w:val="4F9AF418"/>
    <w:rsid w:val="4FE45C4E"/>
    <w:rsid w:val="4FFD8100"/>
    <w:rsid w:val="5007A0D5"/>
    <w:rsid w:val="503FF0CE"/>
    <w:rsid w:val="505AB1B3"/>
    <w:rsid w:val="506DFC20"/>
    <w:rsid w:val="509BA3CC"/>
    <w:rsid w:val="50A042EA"/>
    <w:rsid w:val="50AA3BBB"/>
    <w:rsid w:val="50B13280"/>
    <w:rsid w:val="50C40C2C"/>
    <w:rsid w:val="50D04C09"/>
    <w:rsid w:val="50E98F09"/>
    <w:rsid w:val="51165BE3"/>
    <w:rsid w:val="5129FD0B"/>
    <w:rsid w:val="5136F344"/>
    <w:rsid w:val="5144112E"/>
    <w:rsid w:val="5156860B"/>
    <w:rsid w:val="515F89B2"/>
    <w:rsid w:val="519E59DE"/>
    <w:rsid w:val="51B01C21"/>
    <w:rsid w:val="51B8D062"/>
    <w:rsid w:val="51C3576F"/>
    <w:rsid w:val="51D0DA7C"/>
    <w:rsid w:val="51DC21AB"/>
    <w:rsid w:val="51F39E3E"/>
    <w:rsid w:val="520266BF"/>
    <w:rsid w:val="52116F6C"/>
    <w:rsid w:val="5213A613"/>
    <w:rsid w:val="52310F57"/>
    <w:rsid w:val="52314F53"/>
    <w:rsid w:val="524E1FA1"/>
    <w:rsid w:val="5263D9BB"/>
    <w:rsid w:val="52665AC6"/>
    <w:rsid w:val="5267BB27"/>
    <w:rsid w:val="526C330F"/>
    <w:rsid w:val="5272F263"/>
    <w:rsid w:val="527C3380"/>
    <w:rsid w:val="52932525"/>
    <w:rsid w:val="52984728"/>
    <w:rsid w:val="52AB7646"/>
    <w:rsid w:val="52D2A715"/>
    <w:rsid w:val="52E245B9"/>
    <w:rsid w:val="52F265A3"/>
    <w:rsid w:val="53015387"/>
    <w:rsid w:val="53171664"/>
    <w:rsid w:val="5317300C"/>
    <w:rsid w:val="5321B964"/>
    <w:rsid w:val="5323DD95"/>
    <w:rsid w:val="533176A5"/>
    <w:rsid w:val="5347EE5E"/>
    <w:rsid w:val="53529804"/>
    <w:rsid w:val="53531DB8"/>
    <w:rsid w:val="53598581"/>
    <w:rsid w:val="535D00B9"/>
    <w:rsid w:val="5371A2CC"/>
    <w:rsid w:val="5373C208"/>
    <w:rsid w:val="537D6572"/>
    <w:rsid w:val="537D8ED0"/>
    <w:rsid w:val="537FC2CC"/>
    <w:rsid w:val="538CE925"/>
    <w:rsid w:val="53A2D529"/>
    <w:rsid w:val="53B587C7"/>
    <w:rsid w:val="53B5F64F"/>
    <w:rsid w:val="53B8697F"/>
    <w:rsid w:val="53C615B8"/>
    <w:rsid w:val="53CD05E9"/>
    <w:rsid w:val="53D48662"/>
    <w:rsid w:val="53D9E2CF"/>
    <w:rsid w:val="53EAC6D1"/>
    <w:rsid w:val="53FDDE5E"/>
    <w:rsid w:val="540C3366"/>
    <w:rsid w:val="542A261B"/>
    <w:rsid w:val="542E6C5B"/>
    <w:rsid w:val="5458C9D1"/>
    <w:rsid w:val="5474973A"/>
    <w:rsid w:val="548BBBDF"/>
    <w:rsid w:val="54A46F71"/>
    <w:rsid w:val="54BBC942"/>
    <w:rsid w:val="54BE3A84"/>
    <w:rsid w:val="54C112AE"/>
    <w:rsid w:val="54D7521D"/>
    <w:rsid w:val="54D79BC7"/>
    <w:rsid w:val="54DE0828"/>
    <w:rsid w:val="54EBF3ED"/>
    <w:rsid w:val="54F56047"/>
    <w:rsid w:val="5539E5FD"/>
    <w:rsid w:val="5586C1BF"/>
    <w:rsid w:val="55A7E8DC"/>
    <w:rsid w:val="55AE44D1"/>
    <w:rsid w:val="55B96BA3"/>
    <w:rsid w:val="55CF7862"/>
    <w:rsid w:val="55D2623E"/>
    <w:rsid w:val="560E0FF2"/>
    <w:rsid w:val="56167C1D"/>
    <w:rsid w:val="56175FFF"/>
    <w:rsid w:val="56217AA9"/>
    <w:rsid w:val="564F77BC"/>
    <w:rsid w:val="56579525"/>
    <w:rsid w:val="567C226E"/>
    <w:rsid w:val="568A8D6A"/>
    <w:rsid w:val="568D4C37"/>
    <w:rsid w:val="5691213B"/>
    <w:rsid w:val="56983EB8"/>
    <w:rsid w:val="56BDDF96"/>
    <w:rsid w:val="56EE7C7A"/>
    <w:rsid w:val="571F4E0C"/>
    <w:rsid w:val="575797D2"/>
    <w:rsid w:val="577913C4"/>
    <w:rsid w:val="57876A6A"/>
    <w:rsid w:val="57D51099"/>
    <w:rsid w:val="57F7A192"/>
    <w:rsid w:val="57FBAE62"/>
    <w:rsid w:val="5839BB6C"/>
    <w:rsid w:val="58427D5C"/>
    <w:rsid w:val="584F1288"/>
    <w:rsid w:val="585A4B60"/>
    <w:rsid w:val="58635879"/>
    <w:rsid w:val="58699A8E"/>
    <w:rsid w:val="5869F1B6"/>
    <w:rsid w:val="588F7241"/>
    <w:rsid w:val="5899354E"/>
    <w:rsid w:val="58A2844E"/>
    <w:rsid w:val="58B4E444"/>
    <w:rsid w:val="58C1091D"/>
    <w:rsid w:val="59419151"/>
    <w:rsid w:val="594D1701"/>
    <w:rsid w:val="595287BB"/>
    <w:rsid w:val="5970F1F3"/>
    <w:rsid w:val="59853486"/>
    <w:rsid w:val="5986AB93"/>
    <w:rsid w:val="59C07502"/>
    <w:rsid w:val="59D7999D"/>
    <w:rsid w:val="59E8F81C"/>
    <w:rsid w:val="5A1828D6"/>
    <w:rsid w:val="5A35E429"/>
    <w:rsid w:val="5A3E8AD5"/>
    <w:rsid w:val="5A45A92C"/>
    <w:rsid w:val="5A4E7542"/>
    <w:rsid w:val="5A99CA5D"/>
    <w:rsid w:val="5A9F7A2C"/>
    <w:rsid w:val="5AACB7A9"/>
    <w:rsid w:val="5ABBBAC5"/>
    <w:rsid w:val="5AD1F466"/>
    <w:rsid w:val="5AD51B41"/>
    <w:rsid w:val="5AE36415"/>
    <w:rsid w:val="5AF50F1A"/>
    <w:rsid w:val="5B131BDE"/>
    <w:rsid w:val="5B15B89F"/>
    <w:rsid w:val="5B308E0A"/>
    <w:rsid w:val="5B412A63"/>
    <w:rsid w:val="5B4BAC02"/>
    <w:rsid w:val="5B81DEB6"/>
    <w:rsid w:val="5B8ADC0D"/>
    <w:rsid w:val="5B8F1598"/>
    <w:rsid w:val="5BA7EC9B"/>
    <w:rsid w:val="5BABF89B"/>
    <w:rsid w:val="5BACBF49"/>
    <w:rsid w:val="5BBB5620"/>
    <w:rsid w:val="5BC0A02C"/>
    <w:rsid w:val="5BDAA895"/>
    <w:rsid w:val="5BF7B32C"/>
    <w:rsid w:val="5C308E3F"/>
    <w:rsid w:val="5C44BFC2"/>
    <w:rsid w:val="5C56027B"/>
    <w:rsid w:val="5C8D02AE"/>
    <w:rsid w:val="5C929190"/>
    <w:rsid w:val="5CA39FB2"/>
    <w:rsid w:val="5CAF4576"/>
    <w:rsid w:val="5CB37523"/>
    <w:rsid w:val="5CF2CC37"/>
    <w:rsid w:val="5D02A99D"/>
    <w:rsid w:val="5D0498DD"/>
    <w:rsid w:val="5D05DA56"/>
    <w:rsid w:val="5D14C12B"/>
    <w:rsid w:val="5D15681D"/>
    <w:rsid w:val="5D331911"/>
    <w:rsid w:val="5D335828"/>
    <w:rsid w:val="5D48ECC0"/>
    <w:rsid w:val="5D4F9168"/>
    <w:rsid w:val="5D75D206"/>
    <w:rsid w:val="5D841D8D"/>
    <w:rsid w:val="5D9523A4"/>
    <w:rsid w:val="5DAFD26D"/>
    <w:rsid w:val="5DEE5FCC"/>
    <w:rsid w:val="5E2E8104"/>
    <w:rsid w:val="5E3715FA"/>
    <w:rsid w:val="5E490317"/>
    <w:rsid w:val="5E5168B2"/>
    <w:rsid w:val="5E597271"/>
    <w:rsid w:val="5E5A7A86"/>
    <w:rsid w:val="5E8051FD"/>
    <w:rsid w:val="5E9F2D20"/>
    <w:rsid w:val="5EB49AB0"/>
    <w:rsid w:val="5EB97915"/>
    <w:rsid w:val="5EC220F5"/>
    <w:rsid w:val="5EC4068A"/>
    <w:rsid w:val="5ED34F5E"/>
    <w:rsid w:val="5ED59DE8"/>
    <w:rsid w:val="5EE699E9"/>
    <w:rsid w:val="5EFDE2D2"/>
    <w:rsid w:val="5F00E51C"/>
    <w:rsid w:val="5F089945"/>
    <w:rsid w:val="5F2F18B7"/>
    <w:rsid w:val="5F4AE8D0"/>
    <w:rsid w:val="5F51D1DE"/>
    <w:rsid w:val="5F7DF631"/>
    <w:rsid w:val="5F949FD8"/>
    <w:rsid w:val="5FAC8277"/>
    <w:rsid w:val="5FC1E963"/>
    <w:rsid w:val="5FE0E4DA"/>
    <w:rsid w:val="5FF5E4F1"/>
    <w:rsid w:val="600083D5"/>
    <w:rsid w:val="6014EA87"/>
    <w:rsid w:val="6033B66F"/>
    <w:rsid w:val="607145A2"/>
    <w:rsid w:val="607B6E52"/>
    <w:rsid w:val="608308C0"/>
    <w:rsid w:val="608C4139"/>
    <w:rsid w:val="609CE1FE"/>
    <w:rsid w:val="60A4700D"/>
    <w:rsid w:val="60C4AFB8"/>
    <w:rsid w:val="60C763DF"/>
    <w:rsid w:val="60DE1B97"/>
    <w:rsid w:val="60EFC228"/>
    <w:rsid w:val="61086D9B"/>
    <w:rsid w:val="610D1441"/>
    <w:rsid w:val="6127B52F"/>
    <w:rsid w:val="614CD146"/>
    <w:rsid w:val="616209E9"/>
    <w:rsid w:val="61627B1C"/>
    <w:rsid w:val="617F964E"/>
    <w:rsid w:val="618357D8"/>
    <w:rsid w:val="618AE056"/>
    <w:rsid w:val="61B4421A"/>
    <w:rsid w:val="61B76B32"/>
    <w:rsid w:val="61C2A0DC"/>
    <w:rsid w:val="61D01AA3"/>
    <w:rsid w:val="621AAA58"/>
    <w:rsid w:val="62312C88"/>
    <w:rsid w:val="629CDD9C"/>
    <w:rsid w:val="62A9EFA3"/>
    <w:rsid w:val="62B12662"/>
    <w:rsid w:val="62C7EC85"/>
    <w:rsid w:val="62CCB179"/>
    <w:rsid w:val="62E6306A"/>
    <w:rsid w:val="62F86EB2"/>
    <w:rsid w:val="630588C2"/>
    <w:rsid w:val="630FCAC6"/>
    <w:rsid w:val="63143499"/>
    <w:rsid w:val="6314AADC"/>
    <w:rsid w:val="6315C4B6"/>
    <w:rsid w:val="631B70AC"/>
    <w:rsid w:val="632BFA4C"/>
    <w:rsid w:val="6336E534"/>
    <w:rsid w:val="63427E9E"/>
    <w:rsid w:val="6347B402"/>
    <w:rsid w:val="63642EEC"/>
    <w:rsid w:val="63789148"/>
    <w:rsid w:val="6395FD0D"/>
    <w:rsid w:val="63A490C9"/>
    <w:rsid w:val="63C02B6D"/>
    <w:rsid w:val="63C41EC1"/>
    <w:rsid w:val="63C51911"/>
    <w:rsid w:val="63D465BE"/>
    <w:rsid w:val="63DFAEBD"/>
    <w:rsid w:val="64394BEA"/>
    <w:rsid w:val="644B5E5B"/>
    <w:rsid w:val="644CDF7E"/>
    <w:rsid w:val="644FEB1E"/>
    <w:rsid w:val="64771309"/>
    <w:rsid w:val="64910D87"/>
    <w:rsid w:val="649E0BD7"/>
    <w:rsid w:val="64A0E766"/>
    <w:rsid w:val="64A921C3"/>
    <w:rsid w:val="64AA2A23"/>
    <w:rsid w:val="64C469AC"/>
    <w:rsid w:val="64D5EE1E"/>
    <w:rsid w:val="65016024"/>
    <w:rsid w:val="65072142"/>
    <w:rsid w:val="6521B4C4"/>
    <w:rsid w:val="652BC39E"/>
    <w:rsid w:val="65786413"/>
    <w:rsid w:val="657E5728"/>
    <w:rsid w:val="65881F7C"/>
    <w:rsid w:val="65918F62"/>
    <w:rsid w:val="65A3728E"/>
    <w:rsid w:val="65B6ACF2"/>
    <w:rsid w:val="65BA2FBA"/>
    <w:rsid w:val="65F5B466"/>
    <w:rsid w:val="66214C5D"/>
    <w:rsid w:val="6632D994"/>
    <w:rsid w:val="663C36AD"/>
    <w:rsid w:val="66439E1B"/>
    <w:rsid w:val="664AC0E0"/>
    <w:rsid w:val="6660CAD2"/>
    <w:rsid w:val="66633153"/>
    <w:rsid w:val="6685A4CE"/>
    <w:rsid w:val="668E3752"/>
    <w:rsid w:val="66C20085"/>
    <w:rsid w:val="66D4EB5C"/>
    <w:rsid w:val="66DCDE54"/>
    <w:rsid w:val="66F3D2EE"/>
    <w:rsid w:val="670013BB"/>
    <w:rsid w:val="6710A07C"/>
    <w:rsid w:val="67132111"/>
    <w:rsid w:val="67218917"/>
    <w:rsid w:val="6741D1E0"/>
    <w:rsid w:val="676391FD"/>
    <w:rsid w:val="6770FB10"/>
    <w:rsid w:val="6791A813"/>
    <w:rsid w:val="67DD8A81"/>
    <w:rsid w:val="67F15B51"/>
    <w:rsid w:val="67F49008"/>
    <w:rsid w:val="680454B2"/>
    <w:rsid w:val="6815BE26"/>
    <w:rsid w:val="6820D667"/>
    <w:rsid w:val="6822998C"/>
    <w:rsid w:val="6874EC4D"/>
    <w:rsid w:val="68777CB4"/>
    <w:rsid w:val="68794A42"/>
    <w:rsid w:val="688DDF1D"/>
    <w:rsid w:val="688EC27F"/>
    <w:rsid w:val="688F954C"/>
    <w:rsid w:val="6896D26E"/>
    <w:rsid w:val="68C50494"/>
    <w:rsid w:val="68F278DA"/>
    <w:rsid w:val="6963E0A2"/>
    <w:rsid w:val="6988AD20"/>
    <w:rsid w:val="698B1B44"/>
    <w:rsid w:val="69CE8DA2"/>
    <w:rsid w:val="69DDD04B"/>
    <w:rsid w:val="69EE2D3D"/>
    <w:rsid w:val="69F36C30"/>
    <w:rsid w:val="6A007E3D"/>
    <w:rsid w:val="6A026FBB"/>
    <w:rsid w:val="6A2935D0"/>
    <w:rsid w:val="6A37207E"/>
    <w:rsid w:val="6A3799A3"/>
    <w:rsid w:val="6A474B83"/>
    <w:rsid w:val="6A620947"/>
    <w:rsid w:val="6A764FA2"/>
    <w:rsid w:val="6A8F28BE"/>
    <w:rsid w:val="6A963BD3"/>
    <w:rsid w:val="6A9773C8"/>
    <w:rsid w:val="6AAE9E9A"/>
    <w:rsid w:val="6ACC54C0"/>
    <w:rsid w:val="6ADAAF3D"/>
    <w:rsid w:val="6ADEF449"/>
    <w:rsid w:val="6AECA675"/>
    <w:rsid w:val="6AF9EDF7"/>
    <w:rsid w:val="6AFD46BC"/>
    <w:rsid w:val="6B2C371C"/>
    <w:rsid w:val="6B4FE0A5"/>
    <w:rsid w:val="6B5B0B1F"/>
    <w:rsid w:val="6B714D67"/>
    <w:rsid w:val="6B79FC23"/>
    <w:rsid w:val="6B87EF72"/>
    <w:rsid w:val="6B92BEC4"/>
    <w:rsid w:val="6B9471CA"/>
    <w:rsid w:val="6BBE39C2"/>
    <w:rsid w:val="6C299748"/>
    <w:rsid w:val="6C335574"/>
    <w:rsid w:val="6C3AFD0C"/>
    <w:rsid w:val="6C4924C0"/>
    <w:rsid w:val="6C55A867"/>
    <w:rsid w:val="6C6258C9"/>
    <w:rsid w:val="6C71CBC2"/>
    <w:rsid w:val="6C85AE5B"/>
    <w:rsid w:val="6C9C8741"/>
    <w:rsid w:val="6CA3DDA5"/>
    <w:rsid w:val="6CCCE8AA"/>
    <w:rsid w:val="6CD1B13F"/>
    <w:rsid w:val="6CD3ADAF"/>
    <w:rsid w:val="6CD83037"/>
    <w:rsid w:val="6CFC112E"/>
    <w:rsid w:val="6CFCF95A"/>
    <w:rsid w:val="6D0C2AA8"/>
    <w:rsid w:val="6D13DDD8"/>
    <w:rsid w:val="6D206B27"/>
    <w:rsid w:val="6D4245DC"/>
    <w:rsid w:val="6D5A6EED"/>
    <w:rsid w:val="6D74E4D7"/>
    <w:rsid w:val="6D7F9DAC"/>
    <w:rsid w:val="6D885C44"/>
    <w:rsid w:val="6DA57490"/>
    <w:rsid w:val="6DB61AC3"/>
    <w:rsid w:val="6DBBDE51"/>
    <w:rsid w:val="6DBD2862"/>
    <w:rsid w:val="6DC1E71F"/>
    <w:rsid w:val="6DFEE52E"/>
    <w:rsid w:val="6E0F1965"/>
    <w:rsid w:val="6E2969DA"/>
    <w:rsid w:val="6E2C7F32"/>
    <w:rsid w:val="6E69595E"/>
    <w:rsid w:val="6E85246B"/>
    <w:rsid w:val="6EA2BD2E"/>
    <w:rsid w:val="6EBA5CC8"/>
    <w:rsid w:val="6EC23744"/>
    <w:rsid w:val="6EC2654B"/>
    <w:rsid w:val="6EC4F020"/>
    <w:rsid w:val="6ECC9FCE"/>
    <w:rsid w:val="6EDEF58C"/>
    <w:rsid w:val="6EF8145A"/>
    <w:rsid w:val="6EF9E51D"/>
    <w:rsid w:val="6F022CA6"/>
    <w:rsid w:val="6F0F6781"/>
    <w:rsid w:val="6F2E7003"/>
    <w:rsid w:val="6F3A8945"/>
    <w:rsid w:val="6F4A4D1F"/>
    <w:rsid w:val="6F4FB435"/>
    <w:rsid w:val="6F561470"/>
    <w:rsid w:val="6F69EEA7"/>
    <w:rsid w:val="6F9027A9"/>
    <w:rsid w:val="6F97D681"/>
    <w:rsid w:val="6F9C31EE"/>
    <w:rsid w:val="6FAD342A"/>
    <w:rsid w:val="6FB11801"/>
    <w:rsid w:val="6FB5D15E"/>
    <w:rsid w:val="6FF68F38"/>
    <w:rsid w:val="700B57F8"/>
    <w:rsid w:val="701AA509"/>
    <w:rsid w:val="70340D4D"/>
    <w:rsid w:val="704686DB"/>
    <w:rsid w:val="704FE0C8"/>
    <w:rsid w:val="705FA39F"/>
    <w:rsid w:val="70601C5A"/>
    <w:rsid w:val="706A6E8E"/>
    <w:rsid w:val="70A6CFB7"/>
    <w:rsid w:val="70AFE426"/>
    <w:rsid w:val="70B334F7"/>
    <w:rsid w:val="70B8098F"/>
    <w:rsid w:val="71391A0C"/>
    <w:rsid w:val="716B0555"/>
    <w:rsid w:val="71A245BF"/>
    <w:rsid w:val="71B666D7"/>
    <w:rsid w:val="71BBEADD"/>
    <w:rsid w:val="71C76D9F"/>
    <w:rsid w:val="71C7E0A2"/>
    <w:rsid w:val="71D3DD06"/>
    <w:rsid w:val="71DFC385"/>
    <w:rsid w:val="71E1E041"/>
    <w:rsid w:val="721E2F1E"/>
    <w:rsid w:val="72684671"/>
    <w:rsid w:val="7276C493"/>
    <w:rsid w:val="7288E68E"/>
    <w:rsid w:val="72976F44"/>
    <w:rsid w:val="72A34748"/>
    <w:rsid w:val="72AD0038"/>
    <w:rsid w:val="72AFEEDB"/>
    <w:rsid w:val="72B29447"/>
    <w:rsid w:val="72BE527F"/>
    <w:rsid w:val="72C1E0D0"/>
    <w:rsid w:val="72DD7D48"/>
    <w:rsid w:val="72ECCDE7"/>
    <w:rsid w:val="72F20DAD"/>
    <w:rsid w:val="72F44C6E"/>
    <w:rsid w:val="7301927B"/>
    <w:rsid w:val="7329350C"/>
    <w:rsid w:val="734A26DA"/>
    <w:rsid w:val="7364EED1"/>
    <w:rsid w:val="73A9D667"/>
    <w:rsid w:val="73BB1BE0"/>
    <w:rsid w:val="73C1C75B"/>
    <w:rsid w:val="73CCE804"/>
    <w:rsid w:val="73D4D74D"/>
    <w:rsid w:val="73E009B7"/>
    <w:rsid w:val="73EA0E1D"/>
    <w:rsid w:val="74177AF6"/>
    <w:rsid w:val="74339F4D"/>
    <w:rsid w:val="74568F08"/>
    <w:rsid w:val="747A4E5A"/>
    <w:rsid w:val="74958616"/>
    <w:rsid w:val="7495AB10"/>
    <w:rsid w:val="74BA2446"/>
    <w:rsid w:val="74C2C22D"/>
    <w:rsid w:val="74C63D1F"/>
    <w:rsid w:val="74CF1293"/>
    <w:rsid w:val="74E1A3F4"/>
    <w:rsid w:val="74F48C35"/>
    <w:rsid w:val="74F8EB09"/>
    <w:rsid w:val="75202FEA"/>
    <w:rsid w:val="754E1EAB"/>
    <w:rsid w:val="756080D4"/>
    <w:rsid w:val="7567C93C"/>
    <w:rsid w:val="7579050E"/>
    <w:rsid w:val="75B79B52"/>
    <w:rsid w:val="75B93D82"/>
    <w:rsid w:val="75C2B341"/>
    <w:rsid w:val="75C9140A"/>
    <w:rsid w:val="75D4EDDB"/>
    <w:rsid w:val="75E0A9BB"/>
    <w:rsid w:val="75E108F4"/>
    <w:rsid w:val="75F7C3E1"/>
    <w:rsid w:val="761C5474"/>
    <w:rsid w:val="76267A31"/>
    <w:rsid w:val="76456E53"/>
    <w:rsid w:val="764ED60E"/>
    <w:rsid w:val="76722AE0"/>
    <w:rsid w:val="767BF076"/>
    <w:rsid w:val="76A04031"/>
    <w:rsid w:val="76D41C88"/>
    <w:rsid w:val="76FCC6D2"/>
    <w:rsid w:val="77038E81"/>
    <w:rsid w:val="7704EBD5"/>
    <w:rsid w:val="77111633"/>
    <w:rsid w:val="772224B9"/>
    <w:rsid w:val="77604F5B"/>
    <w:rsid w:val="776992A4"/>
    <w:rsid w:val="779ED059"/>
    <w:rsid w:val="77BEED6B"/>
    <w:rsid w:val="7823564A"/>
    <w:rsid w:val="78397291"/>
    <w:rsid w:val="7858B3E8"/>
    <w:rsid w:val="78736220"/>
    <w:rsid w:val="787DB53A"/>
    <w:rsid w:val="788F12A1"/>
    <w:rsid w:val="789AD091"/>
    <w:rsid w:val="78B9FCC3"/>
    <w:rsid w:val="78BB3EC8"/>
    <w:rsid w:val="78E6B555"/>
    <w:rsid w:val="78E926FC"/>
    <w:rsid w:val="79045BF6"/>
    <w:rsid w:val="791E0E88"/>
    <w:rsid w:val="79366956"/>
    <w:rsid w:val="7955E509"/>
    <w:rsid w:val="7968DF71"/>
    <w:rsid w:val="79693D21"/>
    <w:rsid w:val="79763643"/>
    <w:rsid w:val="7987D861"/>
    <w:rsid w:val="798EAAD5"/>
    <w:rsid w:val="79C4871D"/>
    <w:rsid w:val="79C70C8B"/>
    <w:rsid w:val="79D2F395"/>
    <w:rsid w:val="79D87EBD"/>
    <w:rsid w:val="79E2D1E1"/>
    <w:rsid w:val="7A02058F"/>
    <w:rsid w:val="7A1828A6"/>
    <w:rsid w:val="7A1D8AB4"/>
    <w:rsid w:val="7A306B6B"/>
    <w:rsid w:val="7A3E9A7A"/>
    <w:rsid w:val="7A4743AF"/>
    <w:rsid w:val="7A61FBC1"/>
    <w:rsid w:val="7AA4F4AD"/>
    <w:rsid w:val="7ADB4363"/>
    <w:rsid w:val="7AE6AFE1"/>
    <w:rsid w:val="7AFA3D23"/>
    <w:rsid w:val="7B00CF41"/>
    <w:rsid w:val="7B0EA234"/>
    <w:rsid w:val="7B2E02EE"/>
    <w:rsid w:val="7B4484E3"/>
    <w:rsid w:val="7B59D26A"/>
    <w:rsid w:val="7B61FAB4"/>
    <w:rsid w:val="7B62A4C4"/>
    <w:rsid w:val="7B70515F"/>
    <w:rsid w:val="7B70A1EB"/>
    <w:rsid w:val="7BC3E0DB"/>
    <w:rsid w:val="7C049863"/>
    <w:rsid w:val="7C056483"/>
    <w:rsid w:val="7C37B466"/>
    <w:rsid w:val="7C3FC5B7"/>
    <w:rsid w:val="7C45A8E5"/>
    <w:rsid w:val="7C683D3A"/>
    <w:rsid w:val="7CB81831"/>
    <w:rsid w:val="7CC8A3BA"/>
    <w:rsid w:val="7CDF9A48"/>
    <w:rsid w:val="7CE202A1"/>
    <w:rsid w:val="7CEADFF6"/>
    <w:rsid w:val="7CEDC26F"/>
    <w:rsid w:val="7CF10409"/>
    <w:rsid w:val="7D024096"/>
    <w:rsid w:val="7D145B50"/>
    <w:rsid w:val="7D1CBACC"/>
    <w:rsid w:val="7D728FCF"/>
    <w:rsid w:val="7D8468E2"/>
    <w:rsid w:val="7D919FA5"/>
    <w:rsid w:val="7DAB3386"/>
    <w:rsid w:val="7DACADC8"/>
    <w:rsid w:val="7DCDF3CC"/>
    <w:rsid w:val="7DD2FC53"/>
    <w:rsid w:val="7DF53088"/>
    <w:rsid w:val="7E11AAD6"/>
    <w:rsid w:val="7E156753"/>
    <w:rsid w:val="7E1B5839"/>
    <w:rsid w:val="7E1D4E21"/>
    <w:rsid w:val="7E323E9A"/>
    <w:rsid w:val="7E34050D"/>
    <w:rsid w:val="7E5323CB"/>
    <w:rsid w:val="7E5D74E7"/>
    <w:rsid w:val="7EA9AD64"/>
    <w:rsid w:val="7EAF3111"/>
    <w:rsid w:val="7EB9ECEB"/>
    <w:rsid w:val="7ED37534"/>
    <w:rsid w:val="7EFAABEF"/>
    <w:rsid w:val="7EFEE46E"/>
    <w:rsid w:val="7F642EA6"/>
    <w:rsid w:val="7F96671B"/>
    <w:rsid w:val="7FC7A4F0"/>
    <w:rsid w:val="7FC7E8EB"/>
    <w:rsid w:val="7FD036F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B673A"/>
  <w15:chartTrackingRefBased/>
  <w15:docId w15:val="{2E58AE2E-8F66-496F-BB3A-575EFFCAA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00491F5A"/>
    <w:pPr>
      <w:ind w:left="720"/>
      <w:contextualSpacing/>
    </w:pPr>
  </w:style>
  <w:style w:type="character" w:styleId="Hyperlink">
    <w:name w:val="Hyperlink"/>
    <w:basedOn w:val="DefaultParagraphFont"/>
    <w:uiPriority w:val="99"/>
    <w:unhideWhenUsed/>
    <w:rsid w:val="00894835"/>
    <w:rPr>
      <w:color w:val="467886" w:themeColor="hyperlink"/>
      <w:u w:val="single"/>
    </w:rPr>
  </w:style>
  <w:style w:type="character" w:styleId="UnresolvedMention">
    <w:name w:val="Unresolved Mention"/>
    <w:basedOn w:val="DefaultParagraphFont"/>
    <w:uiPriority w:val="99"/>
    <w:semiHidden/>
    <w:unhideWhenUsed/>
    <w:rsid w:val="00894835"/>
    <w:rPr>
      <w:color w:val="605E5C"/>
      <w:shd w:val="clear" w:color="auto" w:fill="E1DFDD"/>
    </w:rPr>
  </w:style>
  <w:style w:type="table" w:styleId="TableGrid">
    <w:name w:val="Table Grid"/>
    <w:basedOn w:val="TableNormal"/>
    <w:uiPriority w:val="39"/>
    <w:rsid w:val="009D4B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F2D15"/>
    <w:rPr>
      <w:sz w:val="16"/>
      <w:szCs w:val="16"/>
    </w:rPr>
  </w:style>
  <w:style w:type="paragraph" w:styleId="CommentText">
    <w:name w:val="annotation text"/>
    <w:basedOn w:val="Normal"/>
    <w:link w:val="CommentTextChar"/>
    <w:uiPriority w:val="99"/>
    <w:unhideWhenUsed/>
    <w:rsid w:val="00EF2D15"/>
    <w:pPr>
      <w:spacing w:line="240" w:lineRule="auto"/>
    </w:pPr>
    <w:rPr>
      <w:sz w:val="20"/>
      <w:szCs w:val="20"/>
    </w:rPr>
  </w:style>
  <w:style w:type="character" w:customStyle="1" w:styleId="CommentTextChar">
    <w:name w:val="Comment Text Char"/>
    <w:basedOn w:val="DefaultParagraphFont"/>
    <w:link w:val="CommentText"/>
    <w:uiPriority w:val="99"/>
    <w:rsid w:val="00EF2D15"/>
    <w:rPr>
      <w:sz w:val="20"/>
      <w:szCs w:val="20"/>
    </w:rPr>
  </w:style>
  <w:style w:type="paragraph" w:styleId="CommentSubject">
    <w:name w:val="annotation subject"/>
    <w:basedOn w:val="CommentText"/>
    <w:next w:val="CommentText"/>
    <w:link w:val="CommentSubjectChar"/>
    <w:uiPriority w:val="99"/>
    <w:semiHidden/>
    <w:unhideWhenUsed/>
    <w:rsid w:val="00EF2D15"/>
    <w:rPr>
      <w:b/>
      <w:bCs/>
    </w:rPr>
  </w:style>
  <w:style w:type="character" w:customStyle="1" w:styleId="CommentSubjectChar">
    <w:name w:val="Comment Subject Char"/>
    <w:basedOn w:val="CommentTextChar"/>
    <w:link w:val="CommentSubject"/>
    <w:uiPriority w:val="99"/>
    <w:semiHidden/>
    <w:rsid w:val="00EF2D15"/>
    <w:rPr>
      <w:b/>
      <w:bCs/>
      <w:sz w:val="20"/>
      <w:szCs w:val="20"/>
    </w:rPr>
  </w:style>
  <w:style w:type="character" w:styleId="PlaceholderText">
    <w:name w:val="Placeholder Text"/>
    <w:basedOn w:val="DefaultParagraphFont"/>
    <w:uiPriority w:val="99"/>
    <w:semiHidden/>
    <w:rsid w:val="005C3F19"/>
    <w:rPr>
      <w:color w:val="666666"/>
    </w:rPr>
  </w:style>
  <w:style w:type="character" w:styleId="FollowedHyperlink">
    <w:name w:val="FollowedHyperlink"/>
    <w:basedOn w:val="DefaultParagraphFont"/>
    <w:uiPriority w:val="99"/>
    <w:semiHidden/>
    <w:unhideWhenUsed/>
    <w:rsid w:val="003C5CBA"/>
    <w:rPr>
      <w:color w:val="96607D" w:themeColor="followedHyperlink"/>
      <w:u w:val="single"/>
    </w:rPr>
  </w:style>
  <w:style w:type="paragraph" w:styleId="Bibliography">
    <w:name w:val="Bibliography"/>
    <w:basedOn w:val="Normal"/>
    <w:next w:val="Normal"/>
    <w:uiPriority w:val="37"/>
    <w:unhideWhenUsed/>
    <w:rsid w:val="0077731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934604">
      <w:bodyDiv w:val="1"/>
      <w:marLeft w:val="0"/>
      <w:marRight w:val="0"/>
      <w:marTop w:val="0"/>
      <w:marBottom w:val="0"/>
      <w:divBdr>
        <w:top w:val="none" w:sz="0" w:space="0" w:color="auto"/>
        <w:left w:val="none" w:sz="0" w:space="0" w:color="auto"/>
        <w:bottom w:val="none" w:sz="0" w:space="0" w:color="auto"/>
        <w:right w:val="none" w:sz="0" w:space="0" w:color="auto"/>
      </w:divBdr>
      <w:divsChild>
        <w:div w:id="851410404">
          <w:marLeft w:val="0"/>
          <w:marRight w:val="720"/>
          <w:marTop w:val="0"/>
          <w:marBottom w:val="0"/>
          <w:divBdr>
            <w:top w:val="none" w:sz="0" w:space="0" w:color="auto"/>
            <w:left w:val="none" w:sz="0" w:space="0" w:color="auto"/>
            <w:bottom w:val="none" w:sz="0" w:space="0" w:color="auto"/>
            <w:right w:val="none" w:sz="0" w:space="0" w:color="auto"/>
          </w:divBdr>
        </w:div>
        <w:div w:id="1058436875">
          <w:marLeft w:val="0"/>
          <w:marRight w:val="0"/>
          <w:marTop w:val="0"/>
          <w:marBottom w:val="0"/>
          <w:divBdr>
            <w:top w:val="none" w:sz="0" w:space="0" w:color="auto"/>
            <w:left w:val="none" w:sz="0" w:space="0" w:color="auto"/>
            <w:bottom w:val="none" w:sz="0" w:space="0" w:color="auto"/>
            <w:right w:val="none" w:sz="0" w:space="0" w:color="auto"/>
          </w:divBdr>
        </w:div>
      </w:divsChild>
    </w:div>
    <w:div w:id="371392815">
      <w:bodyDiv w:val="1"/>
      <w:marLeft w:val="0"/>
      <w:marRight w:val="0"/>
      <w:marTop w:val="0"/>
      <w:marBottom w:val="0"/>
      <w:divBdr>
        <w:top w:val="none" w:sz="0" w:space="0" w:color="auto"/>
        <w:left w:val="none" w:sz="0" w:space="0" w:color="auto"/>
        <w:bottom w:val="none" w:sz="0" w:space="0" w:color="auto"/>
        <w:right w:val="none" w:sz="0" w:space="0" w:color="auto"/>
      </w:divBdr>
      <w:divsChild>
        <w:div w:id="1125391981">
          <w:marLeft w:val="0"/>
          <w:marRight w:val="720"/>
          <w:marTop w:val="0"/>
          <w:marBottom w:val="0"/>
          <w:divBdr>
            <w:top w:val="none" w:sz="0" w:space="0" w:color="auto"/>
            <w:left w:val="none" w:sz="0" w:space="0" w:color="auto"/>
            <w:bottom w:val="none" w:sz="0" w:space="0" w:color="auto"/>
            <w:right w:val="none" w:sz="0" w:space="0" w:color="auto"/>
          </w:divBdr>
        </w:div>
        <w:div w:id="1371302560">
          <w:marLeft w:val="0"/>
          <w:marRight w:val="0"/>
          <w:marTop w:val="0"/>
          <w:marBottom w:val="0"/>
          <w:divBdr>
            <w:top w:val="none" w:sz="0" w:space="0" w:color="auto"/>
            <w:left w:val="none" w:sz="0" w:space="0" w:color="auto"/>
            <w:bottom w:val="none" w:sz="0" w:space="0" w:color="auto"/>
            <w:right w:val="none" w:sz="0" w:space="0" w:color="auto"/>
          </w:divBdr>
        </w:div>
      </w:divsChild>
    </w:div>
    <w:div w:id="505099520">
      <w:bodyDiv w:val="1"/>
      <w:marLeft w:val="0"/>
      <w:marRight w:val="0"/>
      <w:marTop w:val="0"/>
      <w:marBottom w:val="0"/>
      <w:divBdr>
        <w:top w:val="none" w:sz="0" w:space="0" w:color="auto"/>
        <w:left w:val="none" w:sz="0" w:space="0" w:color="auto"/>
        <w:bottom w:val="none" w:sz="0" w:space="0" w:color="auto"/>
        <w:right w:val="none" w:sz="0" w:space="0" w:color="auto"/>
      </w:divBdr>
      <w:divsChild>
        <w:div w:id="1437603437">
          <w:marLeft w:val="0"/>
          <w:marRight w:val="720"/>
          <w:marTop w:val="0"/>
          <w:marBottom w:val="0"/>
          <w:divBdr>
            <w:top w:val="none" w:sz="0" w:space="0" w:color="auto"/>
            <w:left w:val="none" w:sz="0" w:space="0" w:color="auto"/>
            <w:bottom w:val="none" w:sz="0" w:space="0" w:color="auto"/>
            <w:right w:val="none" w:sz="0" w:space="0" w:color="auto"/>
          </w:divBdr>
        </w:div>
        <w:div w:id="1846431867">
          <w:marLeft w:val="0"/>
          <w:marRight w:val="0"/>
          <w:marTop w:val="0"/>
          <w:marBottom w:val="0"/>
          <w:divBdr>
            <w:top w:val="none" w:sz="0" w:space="0" w:color="auto"/>
            <w:left w:val="none" w:sz="0" w:space="0" w:color="auto"/>
            <w:bottom w:val="none" w:sz="0" w:space="0" w:color="auto"/>
            <w:right w:val="none" w:sz="0" w:space="0" w:color="auto"/>
          </w:divBdr>
        </w:div>
      </w:divsChild>
    </w:div>
    <w:div w:id="1153444363">
      <w:bodyDiv w:val="1"/>
      <w:marLeft w:val="0"/>
      <w:marRight w:val="0"/>
      <w:marTop w:val="0"/>
      <w:marBottom w:val="0"/>
      <w:divBdr>
        <w:top w:val="none" w:sz="0" w:space="0" w:color="auto"/>
        <w:left w:val="none" w:sz="0" w:space="0" w:color="auto"/>
        <w:bottom w:val="none" w:sz="0" w:space="0" w:color="auto"/>
        <w:right w:val="none" w:sz="0" w:space="0" w:color="auto"/>
      </w:divBdr>
      <w:divsChild>
        <w:div w:id="1034385748">
          <w:marLeft w:val="0"/>
          <w:marRight w:val="0"/>
          <w:marTop w:val="0"/>
          <w:marBottom w:val="0"/>
          <w:divBdr>
            <w:top w:val="none" w:sz="0" w:space="0" w:color="auto"/>
            <w:left w:val="none" w:sz="0" w:space="0" w:color="auto"/>
            <w:bottom w:val="none" w:sz="0" w:space="0" w:color="auto"/>
            <w:right w:val="none" w:sz="0" w:space="0" w:color="auto"/>
          </w:divBdr>
        </w:div>
        <w:div w:id="2052265106">
          <w:marLeft w:val="0"/>
          <w:marRight w:val="720"/>
          <w:marTop w:val="0"/>
          <w:marBottom w:val="0"/>
          <w:divBdr>
            <w:top w:val="none" w:sz="0" w:space="0" w:color="auto"/>
            <w:left w:val="none" w:sz="0" w:space="0" w:color="auto"/>
            <w:bottom w:val="none" w:sz="0" w:space="0" w:color="auto"/>
            <w:right w:val="none" w:sz="0" w:space="0" w:color="auto"/>
          </w:divBdr>
        </w:div>
      </w:divsChild>
    </w:div>
    <w:div w:id="1681465059">
      <w:bodyDiv w:val="1"/>
      <w:marLeft w:val="0"/>
      <w:marRight w:val="0"/>
      <w:marTop w:val="0"/>
      <w:marBottom w:val="0"/>
      <w:divBdr>
        <w:top w:val="none" w:sz="0" w:space="0" w:color="auto"/>
        <w:left w:val="none" w:sz="0" w:space="0" w:color="auto"/>
        <w:bottom w:val="none" w:sz="0" w:space="0" w:color="auto"/>
        <w:right w:val="none" w:sz="0" w:space="0" w:color="auto"/>
      </w:divBdr>
    </w:div>
    <w:div w:id="1868445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jp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jp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microsoft.com/office/2020/10/relationships/intelligence" Target="intelligence2.xml"/><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fontTable" Target="fontTable.xml"/><Relationship Id="rId10" Type="http://schemas.openxmlformats.org/officeDocument/2006/relationships/image" Target="media/image5.jp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49C7D-A2C6-4B79-8075-A6BCD4BDE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0</Pages>
  <Words>8363</Words>
  <Characters>47675</Characters>
  <Application>Microsoft Office Word</Application>
  <DocSecurity>0</DocSecurity>
  <Lines>397</Lines>
  <Paragraphs>111</Paragraphs>
  <ScaleCrop>false</ScaleCrop>
  <Company/>
  <LinksUpToDate>false</LinksUpToDate>
  <CharactersWithSpaces>5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hen E. Saltzman</dc:creator>
  <cp:keywords/>
  <dc:description/>
  <cp:lastModifiedBy>Isai Alcaraz</cp:lastModifiedBy>
  <cp:revision>915</cp:revision>
  <dcterms:created xsi:type="dcterms:W3CDTF">2025-04-30T03:34:00Z</dcterms:created>
  <dcterms:modified xsi:type="dcterms:W3CDTF">2025-05-2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7.0.15"&gt;&lt;session id="Yl8vvHS8"/&gt;&lt;style id="http://www.zotero.org/styles/ieee" locale="en-US" hasBibliography="1" bibliographyStyleHasBeenSet="1"/&gt;&lt;prefs&gt;&lt;pref name="fieldType" value="Field"/&gt;&lt;pref name="automaticJour</vt:lpwstr>
  </property>
</Properties>
</file>